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7981DA" w14:textId="77777777" w:rsidR="000D7CC3" w:rsidRPr="00D30E34" w:rsidRDefault="000D7CC3" w:rsidP="001D3B26">
      <w:pPr>
        <w:spacing w:line="276" w:lineRule="auto"/>
        <w:rPr>
          <w:rFonts w:asciiTheme="minorHAnsi" w:hAnsiTheme="minorHAnsi" w:cstheme="minorHAnsi"/>
        </w:rPr>
      </w:pPr>
    </w:p>
    <w:p w14:paraId="067751B4" w14:textId="77777777" w:rsidR="003D04CC" w:rsidRPr="00D30E34" w:rsidRDefault="003D04CC" w:rsidP="001D3B26">
      <w:pPr>
        <w:spacing w:line="276" w:lineRule="auto"/>
        <w:rPr>
          <w:rFonts w:asciiTheme="minorHAnsi" w:hAnsiTheme="minorHAnsi" w:cstheme="minorHAnsi"/>
        </w:rPr>
      </w:pPr>
    </w:p>
    <w:p w14:paraId="2A862123" w14:textId="77777777" w:rsidR="003D04CC" w:rsidRPr="00D30E34" w:rsidRDefault="003D04CC" w:rsidP="001D3B26">
      <w:pPr>
        <w:spacing w:line="276" w:lineRule="auto"/>
        <w:rPr>
          <w:rFonts w:asciiTheme="minorHAnsi" w:hAnsiTheme="minorHAnsi" w:cstheme="minorHAnsi"/>
        </w:rPr>
      </w:pPr>
    </w:p>
    <w:p w14:paraId="68E590C1" w14:textId="77777777" w:rsidR="00205EB2" w:rsidRPr="00D30E34" w:rsidRDefault="00205EB2" w:rsidP="001D3B26">
      <w:pPr>
        <w:spacing w:line="276" w:lineRule="auto"/>
        <w:rPr>
          <w:rFonts w:asciiTheme="minorHAnsi" w:hAnsiTheme="minorHAnsi" w:cstheme="minorHAnsi"/>
          <w:sz w:val="40"/>
          <w:szCs w:val="40"/>
        </w:rPr>
      </w:pPr>
    </w:p>
    <w:p w14:paraId="6A3B5FB0" w14:textId="20F3756A" w:rsidR="009C16AC" w:rsidRDefault="00240044" w:rsidP="001D3B26">
      <w:pPr>
        <w:spacing w:line="276" w:lineRule="auto"/>
        <w:jc w:val="center"/>
        <w:rPr>
          <w:rFonts w:asciiTheme="minorHAnsi" w:hAnsiTheme="minorHAnsi" w:cstheme="minorHAnsi"/>
          <w:b/>
          <w:bCs/>
          <w:sz w:val="44"/>
          <w:szCs w:val="44"/>
        </w:rPr>
      </w:pPr>
      <w:r w:rsidRPr="009C16AC">
        <w:rPr>
          <w:rFonts w:asciiTheme="minorHAnsi" w:hAnsiTheme="minorHAnsi" w:cstheme="minorHAnsi"/>
          <w:b/>
          <w:bCs/>
          <w:sz w:val="44"/>
          <w:szCs w:val="44"/>
        </w:rPr>
        <w:t>“</w:t>
      </w:r>
      <w:r w:rsidR="00246BA4" w:rsidRPr="009C16AC">
        <w:rPr>
          <w:rFonts w:asciiTheme="minorHAnsi" w:hAnsiTheme="minorHAnsi" w:cstheme="minorHAnsi"/>
          <w:b/>
          <w:bCs/>
          <w:sz w:val="44"/>
          <w:szCs w:val="44"/>
        </w:rPr>
        <w:t xml:space="preserve">Delirium in </w:t>
      </w:r>
      <w:r w:rsidR="009C16AC">
        <w:rPr>
          <w:rFonts w:asciiTheme="minorHAnsi" w:hAnsiTheme="minorHAnsi" w:cstheme="minorHAnsi"/>
          <w:b/>
          <w:bCs/>
          <w:sz w:val="44"/>
          <w:szCs w:val="44"/>
        </w:rPr>
        <w:t>T</w:t>
      </w:r>
      <w:r w:rsidR="00246BA4" w:rsidRPr="009C16AC">
        <w:rPr>
          <w:rFonts w:asciiTheme="minorHAnsi" w:hAnsiTheme="minorHAnsi" w:cstheme="minorHAnsi"/>
          <w:b/>
          <w:bCs/>
          <w:sz w:val="44"/>
          <w:szCs w:val="44"/>
        </w:rPr>
        <w:t xml:space="preserve">rauma </w:t>
      </w:r>
      <w:r w:rsidR="009C16AC">
        <w:rPr>
          <w:rFonts w:asciiTheme="minorHAnsi" w:hAnsiTheme="minorHAnsi" w:cstheme="minorHAnsi"/>
          <w:b/>
          <w:bCs/>
          <w:sz w:val="44"/>
          <w:szCs w:val="44"/>
        </w:rPr>
        <w:t>P</w:t>
      </w:r>
      <w:r w:rsidR="00246BA4" w:rsidRPr="009C16AC">
        <w:rPr>
          <w:rFonts w:asciiTheme="minorHAnsi" w:hAnsiTheme="minorHAnsi" w:cstheme="minorHAnsi"/>
          <w:b/>
          <w:bCs/>
          <w:sz w:val="44"/>
          <w:szCs w:val="44"/>
        </w:rPr>
        <w:t xml:space="preserve">atients in </w:t>
      </w:r>
      <w:r w:rsidR="00013A82" w:rsidRPr="009C16AC">
        <w:rPr>
          <w:rFonts w:asciiTheme="minorHAnsi" w:hAnsiTheme="minorHAnsi" w:cstheme="minorHAnsi"/>
          <w:b/>
          <w:bCs/>
          <w:sz w:val="44"/>
          <w:szCs w:val="44"/>
        </w:rPr>
        <w:t>ICU</w:t>
      </w:r>
      <w:r w:rsidR="00246BA4" w:rsidRPr="009C16AC">
        <w:rPr>
          <w:rFonts w:asciiTheme="minorHAnsi" w:hAnsiTheme="minorHAnsi" w:cstheme="minorHAnsi"/>
          <w:b/>
          <w:bCs/>
          <w:sz w:val="44"/>
          <w:szCs w:val="44"/>
        </w:rPr>
        <w:t xml:space="preserve">: a prospective observational </w:t>
      </w:r>
      <w:r w:rsidR="00013A82" w:rsidRPr="009C16AC">
        <w:rPr>
          <w:rFonts w:asciiTheme="minorHAnsi" w:hAnsiTheme="minorHAnsi" w:cstheme="minorHAnsi"/>
          <w:b/>
          <w:bCs/>
          <w:sz w:val="44"/>
          <w:szCs w:val="44"/>
        </w:rPr>
        <w:t xml:space="preserve">cohort </w:t>
      </w:r>
      <w:r w:rsidR="00246BA4" w:rsidRPr="009C16AC">
        <w:rPr>
          <w:rFonts w:asciiTheme="minorHAnsi" w:hAnsiTheme="minorHAnsi" w:cstheme="minorHAnsi"/>
          <w:b/>
          <w:bCs/>
          <w:sz w:val="44"/>
          <w:szCs w:val="44"/>
        </w:rPr>
        <w:t>study”</w:t>
      </w:r>
      <w:r w:rsidR="00013A82" w:rsidRPr="009C16AC">
        <w:rPr>
          <w:rFonts w:asciiTheme="minorHAnsi" w:hAnsiTheme="minorHAnsi" w:cstheme="minorHAnsi"/>
          <w:b/>
          <w:bCs/>
          <w:sz w:val="44"/>
          <w:szCs w:val="44"/>
        </w:rPr>
        <w:t xml:space="preserve"> </w:t>
      </w:r>
    </w:p>
    <w:p w14:paraId="49EF1979" w14:textId="033A2F75" w:rsidR="00205EB2" w:rsidRPr="009C16AC" w:rsidRDefault="00013A82" w:rsidP="001D3B26">
      <w:pPr>
        <w:spacing w:line="276" w:lineRule="auto"/>
        <w:jc w:val="center"/>
        <w:rPr>
          <w:rFonts w:asciiTheme="minorHAnsi" w:hAnsiTheme="minorHAnsi" w:cstheme="minorHAnsi"/>
          <w:b/>
          <w:bCs/>
          <w:sz w:val="44"/>
          <w:szCs w:val="44"/>
        </w:rPr>
      </w:pPr>
      <w:r w:rsidRPr="009C16AC">
        <w:rPr>
          <w:rFonts w:asciiTheme="minorHAnsi" w:hAnsiTheme="minorHAnsi" w:cstheme="minorHAnsi"/>
          <w:b/>
          <w:bCs/>
          <w:sz w:val="44"/>
          <w:szCs w:val="44"/>
        </w:rPr>
        <w:t>(DELTA-ICU)</w:t>
      </w:r>
    </w:p>
    <w:p w14:paraId="2A5E0FE2" w14:textId="7594185B" w:rsidR="00EA1019" w:rsidRDefault="00EA1019" w:rsidP="001D3B26">
      <w:pPr>
        <w:spacing w:line="276" w:lineRule="auto"/>
        <w:rPr>
          <w:rFonts w:asciiTheme="minorHAnsi" w:hAnsiTheme="minorHAnsi" w:cstheme="minorHAnsi"/>
          <w:b/>
          <w:bCs/>
          <w:sz w:val="40"/>
          <w:szCs w:val="40"/>
        </w:rPr>
      </w:pPr>
    </w:p>
    <w:p w14:paraId="4D77514C" w14:textId="77777777" w:rsidR="00EA1019" w:rsidRPr="00C36957" w:rsidRDefault="00EA1019" w:rsidP="001D3B26">
      <w:pPr>
        <w:spacing w:line="276" w:lineRule="auto"/>
        <w:rPr>
          <w:rFonts w:asciiTheme="minorHAnsi" w:hAnsiTheme="minorHAnsi" w:cstheme="minorHAnsi"/>
          <w:b/>
          <w:bCs/>
        </w:rPr>
      </w:pPr>
    </w:p>
    <w:p w14:paraId="74B11D3B" w14:textId="77777777" w:rsidR="003D04CC" w:rsidRPr="00D30E34" w:rsidRDefault="003D04CC" w:rsidP="001D3B26">
      <w:pPr>
        <w:spacing w:line="276" w:lineRule="auto"/>
        <w:rPr>
          <w:rFonts w:asciiTheme="minorHAnsi" w:hAnsiTheme="minorHAnsi" w:cstheme="minorHAnsi"/>
        </w:rPr>
      </w:pPr>
    </w:p>
    <w:p w14:paraId="49BB5E50" w14:textId="77777777" w:rsidR="00205EB2" w:rsidRPr="00D30E34" w:rsidRDefault="00205EB2" w:rsidP="001D3B26">
      <w:pPr>
        <w:spacing w:line="276" w:lineRule="auto"/>
        <w:rPr>
          <w:rFonts w:asciiTheme="minorHAnsi" w:hAnsiTheme="minorHAnsi" w:cstheme="minorHAnsi"/>
        </w:rPr>
      </w:pPr>
      <w:bookmarkStart w:id="0" w:name="_Toc433195069"/>
      <w:bookmarkStart w:id="1" w:name="_Toc433195501"/>
      <w:bookmarkStart w:id="2" w:name="_Toc433195813"/>
    </w:p>
    <w:p w14:paraId="341E02E6" w14:textId="77777777" w:rsidR="00205EB2" w:rsidRPr="00D30E34" w:rsidRDefault="00205EB2" w:rsidP="001D3B26">
      <w:pPr>
        <w:spacing w:line="276" w:lineRule="auto"/>
        <w:rPr>
          <w:rFonts w:asciiTheme="minorHAnsi" w:hAnsiTheme="minorHAnsi" w:cstheme="minorHAnsi"/>
        </w:rPr>
      </w:pPr>
    </w:p>
    <w:p w14:paraId="7E61F13E" w14:textId="77777777" w:rsidR="00205EB2" w:rsidRPr="00D30E34" w:rsidRDefault="00205EB2" w:rsidP="001D3B26">
      <w:pPr>
        <w:spacing w:line="276" w:lineRule="auto"/>
        <w:rPr>
          <w:rFonts w:asciiTheme="minorHAnsi" w:hAnsiTheme="minorHAnsi" w:cstheme="minorHAnsi"/>
        </w:rPr>
      </w:pPr>
    </w:p>
    <w:bookmarkEnd w:id="0"/>
    <w:bookmarkEnd w:id="1"/>
    <w:bookmarkEnd w:id="2"/>
    <w:p w14:paraId="3D160D44" w14:textId="14F1197A" w:rsidR="003D04CC" w:rsidRPr="00D30E34" w:rsidRDefault="003D04CC" w:rsidP="001D3B26">
      <w:pPr>
        <w:spacing w:line="276" w:lineRule="auto"/>
        <w:rPr>
          <w:rFonts w:asciiTheme="minorHAnsi" w:hAnsiTheme="minorHAnsi" w:cstheme="minorHAnsi"/>
        </w:rPr>
      </w:pPr>
      <w:r w:rsidRPr="00D30E34">
        <w:rPr>
          <w:rFonts w:asciiTheme="minorHAnsi" w:hAnsiTheme="minorHAnsi" w:cstheme="minorHAnsi"/>
          <w:b/>
        </w:rPr>
        <w:t>Protocol Number</w:t>
      </w:r>
      <w:r w:rsidRPr="00D30E34">
        <w:rPr>
          <w:rFonts w:asciiTheme="minorHAnsi" w:hAnsiTheme="minorHAnsi" w:cstheme="minorHAnsi"/>
        </w:rPr>
        <w:t>:</w:t>
      </w:r>
      <w:r w:rsidR="00391CBC" w:rsidRPr="00D30E34">
        <w:rPr>
          <w:rFonts w:asciiTheme="minorHAnsi" w:hAnsiTheme="minorHAnsi" w:cstheme="minorHAnsi"/>
        </w:rPr>
        <w:t xml:space="preserve"> 1</w:t>
      </w:r>
    </w:p>
    <w:p w14:paraId="1207C75E" w14:textId="77777777" w:rsidR="003D04CC" w:rsidRPr="00D30E34" w:rsidRDefault="003D04CC" w:rsidP="001D3B26">
      <w:pPr>
        <w:spacing w:line="276" w:lineRule="auto"/>
        <w:rPr>
          <w:rFonts w:asciiTheme="minorHAnsi" w:hAnsiTheme="minorHAnsi" w:cstheme="minorHAnsi"/>
        </w:rPr>
      </w:pPr>
    </w:p>
    <w:p w14:paraId="4D06CC6F" w14:textId="77777777" w:rsidR="003D04CC" w:rsidRPr="00D30E34" w:rsidRDefault="003D04CC" w:rsidP="001D3B26">
      <w:pPr>
        <w:spacing w:line="276" w:lineRule="auto"/>
        <w:rPr>
          <w:rFonts w:asciiTheme="minorHAnsi" w:hAnsiTheme="minorHAnsi" w:cstheme="minorHAnsi"/>
        </w:rPr>
      </w:pPr>
    </w:p>
    <w:p w14:paraId="18DD9FA9" w14:textId="25BDFBCD" w:rsidR="003D04CC" w:rsidRPr="00D30E34" w:rsidRDefault="003D04CC" w:rsidP="001D3B26">
      <w:pPr>
        <w:spacing w:line="276" w:lineRule="auto"/>
        <w:rPr>
          <w:rFonts w:asciiTheme="minorHAnsi" w:hAnsiTheme="minorHAnsi" w:cstheme="minorHAnsi"/>
        </w:rPr>
      </w:pPr>
      <w:r w:rsidRPr="00D30E34">
        <w:rPr>
          <w:rFonts w:asciiTheme="minorHAnsi" w:hAnsiTheme="minorHAnsi" w:cstheme="minorHAnsi"/>
          <w:b/>
        </w:rPr>
        <w:t>Version Number</w:t>
      </w:r>
      <w:r w:rsidRPr="00D30E34">
        <w:rPr>
          <w:rFonts w:asciiTheme="minorHAnsi" w:hAnsiTheme="minorHAnsi" w:cstheme="minorHAnsi"/>
        </w:rPr>
        <w:t>:</w:t>
      </w:r>
      <w:r w:rsidRPr="00D30E34">
        <w:rPr>
          <w:rFonts w:asciiTheme="minorHAnsi" w:hAnsiTheme="minorHAnsi" w:cstheme="minorHAnsi"/>
          <w:b/>
          <w:color w:val="FF0000"/>
        </w:rPr>
        <w:t xml:space="preserve"> </w:t>
      </w:r>
      <w:r w:rsidR="00391CBC" w:rsidRPr="00D30E34">
        <w:rPr>
          <w:rFonts w:asciiTheme="minorHAnsi" w:hAnsiTheme="minorHAnsi" w:cstheme="minorHAnsi"/>
          <w:b/>
        </w:rPr>
        <w:t>1</w:t>
      </w:r>
    </w:p>
    <w:p w14:paraId="0942C800" w14:textId="77777777" w:rsidR="003D04CC" w:rsidRPr="00D30E34" w:rsidRDefault="003D04CC" w:rsidP="001D3B26">
      <w:pPr>
        <w:spacing w:line="276" w:lineRule="auto"/>
        <w:rPr>
          <w:rFonts w:asciiTheme="minorHAnsi" w:hAnsiTheme="minorHAnsi" w:cstheme="minorHAnsi"/>
        </w:rPr>
      </w:pPr>
    </w:p>
    <w:p w14:paraId="61FF64EA" w14:textId="73AF535A" w:rsidR="003D04CC" w:rsidRPr="00D30E34" w:rsidRDefault="003D04CC" w:rsidP="001D3B26">
      <w:pPr>
        <w:spacing w:line="276" w:lineRule="auto"/>
        <w:rPr>
          <w:rFonts w:asciiTheme="minorHAnsi" w:hAnsiTheme="minorHAnsi" w:cstheme="minorHAnsi"/>
        </w:rPr>
      </w:pPr>
      <w:r w:rsidRPr="00D30E34">
        <w:rPr>
          <w:rFonts w:asciiTheme="minorHAnsi" w:hAnsiTheme="minorHAnsi" w:cstheme="minorHAnsi"/>
          <w:b/>
        </w:rPr>
        <w:t>Date</w:t>
      </w:r>
      <w:r w:rsidRPr="00D30E34">
        <w:rPr>
          <w:rFonts w:asciiTheme="minorHAnsi" w:hAnsiTheme="minorHAnsi" w:cstheme="minorHAnsi"/>
        </w:rPr>
        <w:t xml:space="preserve">: </w:t>
      </w:r>
      <w:r w:rsidRPr="00D30E34">
        <w:rPr>
          <w:rFonts w:asciiTheme="minorHAnsi" w:hAnsiTheme="minorHAnsi" w:cstheme="minorHAnsi"/>
          <w:b/>
          <w:color w:val="FF0000"/>
        </w:rPr>
        <w:t xml:space="preserve"> </w:t>
      </w:r>
      <w:r w:rsidR="009041C6">
        <w:rPr>
          <w:rFonts w:asciiTheme="minorHAnsi" w:hAnsiTheme="minorHAnsi" w:cstheme="minorHAnsi"/>
          <w:b/>
        </w:rPr>
        <w:t>25</w:t>
      </w:r>
      <w:r w:rsidR="00391CBC" w:rsidRPr="00D30E34">
        <w:rPr>
          <w:rFonts w:asciiTheme="minorHAnsi" w:hAnsiTheme="minorHAnsi" w:cstheme="minorHAnsi"/>
          <w:b/>
        </w:rPr>
        <w:t>/</w:t>
      </w:r>
      <w:r w:rsidR="009041C6">
        <w:rPr>
          <w:rFonts w:asciiTheme="minorHAnsi" w:hAnsiTheme="minorHAnsi" w:cstheme="minorHAnsi"/>
          <w:b/>
        </w:rPr>
        <w:t>0</w:t>
      </w:r>
      <w:r w:rsidR="00391CBC" w:rsidRPr="00D30E34">
        <w:rPr>
          <w:rFonts w:asciiTheme="minorHAnsi" w:hAnsiTheme="minorHAnsi" w:cstheme="minorHAnsi"/>
          <w:b/>
        </w:rPr>
        <w:t>1/202</w:t>
      </w:r>
      <w:r w:rsidR="009041C6">
        <w:rPr>
          <w:rFonts w:asciiTheme="minorHAnsi" w:hAnsiTheme="minorHAnsi" w:cstheme="minorHAnsi"/>
          <w:b/>
        </w:rPr>
        <w:t>1</w:t>
      </w:r>
    </w:p>
    <w:p w14:paraId="1DCF58B3" w14:textId="77777777" w:rsidR="00783C23" w:rsidRPr="00D30E34" w:rsidRDefault="00783C23" w:rsidP="001D3B26">
      <w:pPr>
        <w:spacing w:line="276" w:lineRule="auto"/>
        <w:rPr>
          <w:rFonts w:asciiTheme="minorHAnsi" w:hAnsiTheme="minorHAnsi" w:cstheme="minorHAnsi"/>
        </w:rPr>
      </w:pPr>
    </w:p>
    <w:p w14:paraId="368A8FE3" w14:textId="77777777" w:rsidR="00783C23" w:rsidRPr="00D30E34" w:rsidRDefault="00783C23" w:rsidP="001D3B26">
      <w:pPr>
        <w:spacing w:line="276" w:lineRule="auto"/>
        <w:rPr>
          <w:rFonts w:asciiTheme="minorHAnsi" w:hAnsiTheme="minorHAnsi" w:cstheme="minorHAnsi"/>
        </w:rPr>
      </w:pPr>
    </w:p>
    <w:p w14:paraId="7CBECE87" w14:textId="46E9C91A" w:rsidR="003611CE" w:rsidRDefault="003611CE" w:rsidP="001D3B26">
      <w:pPr>
        <w:spacing w:line="276" w:lineRule="auto"/>
        <w:rPr>
          <w:rFonts w:asciiTheme="minorHAnsi" w:hAnsiTheme="minorHAnsi" w:cstheme="minorHAnsi"/>
        </w:rPr>
      </w:pPr>
    </w:p>
    <w:p w14:paraId="11D4B3E1" w14:textId="28057284" w:rsidR="001D3B26" w:rsidRDefault="001D3B26" w:rsidP="001D3B26">
      <w:pPr>
        <w:spacing w:line="276" w:lineRule="auto"/>
        <w:rPr>
          <w:rFonts w:asciiTheme="minorHAnsi" w:hAnsiTheme="minorHAnsi" w:cstheme="minorHAnsi"/>
        </w:rPr>
      </w:pPr>
    </w:p>
    <w:p w14:paraId="7406F922" w14:textId="4A907C9F" w:rsidR="001D3B26" w:rsidRDefault="001D3B26" w:rsidP="001D3B26">
      <w:pPr>
        <w:spacing w:line="276" w:lineRule="auto"/>
        <w:rPr>
          <w:rFonts w:asciiTheme="minorHAnsi" w:hAnsiTheme="minorHAnsi" w:cstheme="minorHAnsi"/>
        </w:rPr>
      </w:pPr>
    </w:p>
    <w:p w14:paraId="2409AF90" w14:textId="22A0EBF3" w:rsidR="001D3B26" w:rsidRDefault="001D3B26" w:rsidP="001D3B26">
      <w:pPr>
        <w:spacing w:line="276" w:lineRule="auto"/>
        <w:rPr>
          <w:rFonts w:asciiTheme="minorHAnsi" w:hAnsiTheme="minorHAnsi" w:cstheme="minorHAnsi"/>
        </w:rPr>
      </w:pPr>
    </w:p>
    <w:p w14:paraId="12888B71" w14:textId="1B5A3071" w:rsidR="001D3B26" w:rsidRDefault="001D3B26" w:rsidP="001D3B26">
      <w:pPr>
        <w:spacing w:line="276" w:lineRule="auto"/>
        <w:rPr>
          <w:rFonts w:asciiTheme="minorHAnsi" w:hAnsiTheme="minorHAnsi" w:cstheme="minorHAnsi"/>
        </w:rPr>
      </w:pPr>
    </w:p>
    <w:p w14:paraId="6E010FFA" w14:textId="39CEDB1D" w:rsidR="001D3B26" w:rsidRDefault="001D3B26" w:rsidP="001D3B26">
      <w:pPr>
        <w:spacing w:line="276" w:lineRule="auto"/>
        <w:rPr>
          <w:rFonts w:asciiTheme="minorHAnsi" w:hAnsiTheme="minorHAnsi" w:cstheme="minorHAnsi"/>
        </w:rPr>
      </w:pPr>
    </w:p>
    <w:p w14:paraId="4FB8B396" w14:textId="77777777" w:rsidR="001D3B26" w:rsidRPr="00D30E34" w:rsidRDefault="001D3B26" w:rsidP="001D3B26">
      <w:pPr>
        <w:spacing w:line="276" w:lineRule="auto"/>
        <w:rPr>
          <w:rFonts w:asciiTheme="minorHAnsi" w:hAnsiTheme="minorHAnsi" w:cstheme="minorHAnsi"/>
        </w:rPr>
      </w:pPr>
    </w:p>
    <w:p w14:paraId="1794C95D" w14:textId="7752343D" w:rsidR="00783C23" w:rsidRPr="00C36957" w:rsidRDefault="00783C23" w:rsidP="001D3B26">
      <w:pPr>
        <w:spacing w:line="276" w:lineRule="auto"/>
        <w:rPr>
          <w:rStyle w:val="BookTitle"/>
          <w:rFonts w:asciiTheme="minorHAnsi" w:eastAsia="Times New Roman" w:hAnsiTheme="minorHAnsi" w:cstheme="minorHAnsi"/>
          <w:b w:val="0"/>
          <w:bCs w:val="0"/>
          <w:smallCaps w:val="0"/>
          <w:spacing w:val="0"/>
          <w:lang w:val="en-AU" w:eastAsia="en-GB"/>
        </w:rPr>
      </w:pPr>
      <w:r w:rsidRPr="00D30E34">
        <w:rPr>
          <w:rStyle w:val="BookTitle"/>
          <w:rFonts w:asciiTheme="minorHAnsi" w:hAnsiTheme="minorHAnsi" w:cstheme="minorHAnsi"/>
        </w:rPr>
        <w:t>statement of compliance</w:t>
      </w:r>
    </w:p>
    <w:p w14:paraId="3CF8CF52" w14:textId="0CAFFAE5" w:rsidR="003611CE" w:rsidRPr="00D30E34" w:rsidRDefault="00783C23" w:rsidP="001D3B26">
      <w:pPr>
        <w:spacing w:line="276" w:lineRule="auto"/>
        <w:rPr>
          <w:rFonts w:asciiTheme="minorHAnsi" w:hAnsiTheme="minorHAnsi" w:cstheme="minorHAnsi"/>
        </w:rPr>
      </w:pPr>
      <w:r w:rsidRPr="00D30E34">
        <w:rPr>
          <w:rStyle w:val="BookTitle"/>
          <w:rFonts w:asciiTheme="minorHAnsi" w:hAnsiTheme="minorHAnsi" w:cstheme="minorHAnsi"/>
        </w:rPr>
        <w:t>T</w:t>
      </w:r>
      <w:r w:rsidRPr="00D30E34">
        <w:rPr>
          <w:rFonts w:asciiTheme="minorHAnsi" w:hAnsiTheme="minorHAnsi" w:cstheme="minorHAnsi"/>
        </w:rPr>
        <w:t xml:space="preserve">his document is a protocol for a clinical research study.  The study will be conducted in compliance with all stipulations of this protocol, the conditions of ethics committee approval, the NHMRC National Statement on Ethical Conduct in Human Research (2007) and the Note for Guidance on Good Clinical Practice (CPMP/ICH-135/95) annotated with Therapeutic Goods Administration comments.  </w:t>
      </w:r>
      <w:r w:rsidR="003611CE" w:rsidRPr="00D30E34">
        <w:rPr>
          <w:rFonts w:asciiTheme="minorHAnsi" w:hAnsiTheme="minorHAnsi" w:cstheme="minorHAnsi"/>
        </w:rPr>
        <w:br w:type="page"/>
      </w:r>
    </w:p>
    <w:sdt>
      <w:sdtPr>
        <w:rPr>
          <w:rFonts w:asciiTheme="minorHAnsi" w:eastAsia="MS ??" w:hAnsiTheme="minorHAnsi" w:cstheme="minorHAnsi"/>
          <w:b w:val="0"/>
          <w:bCs w:val="0"/>
          <w:color w:val="auto"/>
          <w:sz w:val="24"/>
          <w:szCs w:val="24"/>
          <w:lang w:eastAsia="en-US"/>
        </w:rPr>
        <w:id w:val="1768041946"/>
        <w:docPartObj>
          <w:docPartGallery w:val="Table of Contents"/>
          <w:docPartUnique/>
        </w:docPartObj>
      </w:sdtPr>
      <w:sdtEndPr>
        <w:rPr>
          <w:noProof/>
        </w:rPr>
      </w:sdtEndPr>
      <w:sdtContent>
        <w:p w14:paraId="30364EFD" w14:textId="77777777" w:rsidR="00D44582" w:rsidRPr="00D30E34" w:rsidRDefault="00D44582" w:rsidP="001D3B26">
          <w:pPr>
            <w:pStyle w:val="TOCHeading"/>
            <w:rPr>
              <w:rStyle w:val="Heading1Char"/>
              <w:rFonts w:asciiTheme="minorHAnsi" w:hAnsiTheme="minorHAnsi" w:cstheme="minorHAnsi"/>
            </w:rPr>
          </w:pPr>
          <w:r w:rsidRPr="00D30E34">
            <w:rPr>
              <w:rStyle w:val="Heading1Char"/>
              <w:rFonts w:asciiTheme="minorHAnsi" w:hAnsiTheme="minorHAnsi" w:cstheme="minorHAnsi"/>
            </w:rPr>
            <w:t>Contents</w:t>
          </w:r>
        </w:p>
        <w:p w14:paraId="1EE6E94A" w14:textId="2F198038" w:rsidR="00745D68" w:rsidRPr="00745D68" w:rsidRDefault="00D44582"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r w:rsidRPr="00D30E34">
            <w:rPr>
              <w:rFonts w:asciiTheme="minorHAnsi" w:hAnsiTheme="minorHAnsi" w:cstheme="minorHAnsi"/>
            </w:rPr>
            <w:fldChar w:fldCharType="begin"/>
          </w:r>
          <w:r w:rsidRPr="00D30E34">
            <w:rPr>
              <w:rFonts w:asciiTheme="minorHAnsi" w:hAnsiTheme="minorHAnsi" w:cstheme="minorHAnsi"/>
            </w:rPr>
            <w:instrText xml:space="preserve"> TOC \o "1-3" \h \z \u </w:instrText>
          </w:r>
          <w:r w:rsidRPr="00D30E34">
            <w:rPr>
              <w:rFonts w:asciiTheme="minorHAnsi" w:hAnsiTheme="minorHAnsi" w:cstheme="minorHAnsi"/>
            </w:rPr>
            <w:fldChar w:fldCharType="separate"/>
          </w:r>
          <w:hyperlink w:anchor="_Toc64881094" w:history="1">
            <w:r w:rsidR="00745D68" w:rsidRPr="00745D68">
              <w:rPr>
                <w:rStyle w:val="Hyperlink"/>
                <w:rFonts w:asciiTheme="minorHAnsi" w:hAnsiTheme="minorHAnsi" w:cstheme="minorHAnsi"/>
                <w:noProof/>
              </w:rPr>
              <w:t>1.</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PROTOCOL SYNOPSI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4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3</w:t>
            </w:r>
            <w:r w:rsidR="00745D68" w:rsidRPr="00745D68">
              <w:rPr>
                <w:rFonts w:asciiTheme="minorHAnsi" w:hAnsiTheme="minorHAnsi" w:cstheme="minorHAnsi"/>
                <w:noProof/>
                <w:webHidden/>
              </w:rPr>
              <w:fldChar w:fldCharType="end"/>
            </w:r>
          </w:hyperlink>
        </w:p>
        <w:p w14:paraId="1B9082EB" w14:textId="0C757A70"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095" w:history="1">
            <w:r w:rsidR="00745D68" w:rsidRPr="00745D68">
              <w:rPr>
                <w:rStyle w:val="Hyperlink"/>
                <w:rFonts w:asciiTheme="minorHAnsi" w:hAnsiTheme="minorHAnsi" w:cstheme="minorHAnsi"/>
                <w:noProof/>
              </w:rPr>
              <w:t>2.</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GLOSSARY OF ABBREVIATIONS &amp; TERM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5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7</w:t>
            </w:r>
            <w:r w:rsidR="00745D68" w:rsidRPr="00745D68">
              <w:rPr>
                <w:rFonts w:asciiTheme="minorHAnsi" w:hAnsiTheme="minorHAnsi" w:cstheme="minorHAnsi"/>
                <w:noProof/>
                <w:webHidden/>
              </w:rPr>
              <w:fldChar w:fldCharType="end"/>
            </w:r>
          </w:hyperlink>
        </w:p>
        <w:p w14:paraId="11FB2C58" w14:textId="2F0D333C"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096" w:history="1">
            <w:r w:rsidR="00745D68" w:rsidRPr="00745D68">
              <w:rPr>
                <w:rStyle w:val="Hyperlink"/>
                <w:rFonts w:asciiTheme="minorHAnsi" w:hAnsiTheme="minorHAnsi" w:cstheme="minorHAnsi"/>
                <w:noProof/>
              </w:rPr>
              <w:t>3.</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ADMINISTRATIVE INFORMATIO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6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6BE0DD92" w14:textId="6D10E44E"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097" w:history="1">
            <w:r w:rsidR="00745D68" w:rsidRPr="00745D68">
              <w:rPr>
                <w:rStyle w:val="Hyperlink"/>
                <w:rFonts w:asciiTheme="minorHAnsi" w:hAnsiTheme="minorHAnsi" w:cstheme="minorHAnsi"/>
                <w:noProof/>
              </w:rPr>
              <w:t>3.1.</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Chief Investigator</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7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2CA10D52" w14:textId="16E680A5"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098" w:history="1">
            <w:r w:rsidR="00745D68" w:rsidRPr="00745D68">
              <w:rPr>
                <w:rStyle w:val="Hyperlink"/>
                <w:rFonts w:asciiTheme="minorHAnsi" w:hAnsiTheme="minorHAnsi" w:cstheme="minorHAnsi"/>
                <w:noProof/>
              </w:rPr>
              <w:t>3.2.</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Coordinating Centre</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8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3988D031" w14:textId="1C2CF03B"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099" w:history="1">
            <w:r w:rsidR="00745D68" w:rsidRPr="00745D68">
              <w:rPr>
                <w:rStyle w:val="Hyperlink"/>
                <w:rFonts w:asciiTheme="minorHAnsi" w:hAnsiTheme="minorHAnsi" w:cstheme="minorHAnsi"/>
                <w:noProof/>
              </w:rPr>
              <w:t>3.3.</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Management Committee</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099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50A7B3A1" w14:textId="07B4E4E4"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100" w:history="1">
            <w:r w:rsidR="00745D68" w:rsidRPr="00745D68">
              <w:rPr>
                <w:rStyle w:val="Hyperlink"/>
                <w:rFonts w:asciiTheme="minorHAnsi" w:hAnsiTheme="minorHAnsi" w:cstheme="minorHAnsi"/>
                <w:noProof/>
              </w:rPr>
              <w:t>3.4.</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Funding</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0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4CA2FA6F" w14:textId="17A89820"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101" w:history="1">
            <w:r w:rsidR="00745D68" w:rsidRPr="00745D68">
              <w:rPr>
                <w:rStyle w:val="Hyperlink"/>
                <w:rFonts w:asciiTheme="minorHAnsi" w:hAnsiTheme="minorHAnsi" w:cstheme="minorHAnsi"/>
                <w:noProof/>
              </w:rPr>
              <w:t>3.5.</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Trial Registratio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1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8</w:t>
            </w:r>
            <w:r w:rsidR="00745D68" w:rsidRPr="00745D68">
              <w:rPr>
                <w:rFonts w:asciiTheme="minorHAnsi" w:hAnsiTheme="minorHAnsi" w:cstheme="minorHAnsi"/>
                <w:noProof/>
                <w:webHidden/>
              </w:rPr>
              <w:fldChar w:fldCharType="end"/>
            </w:r>
          </w:hyperlink>
        </w:p>
        <w:p w14:paraId="236E5116" w14:textId="60A0728D" w:rsidR="00745D68" w:rsidRPr="00745D68" w:rsidRDefault="003A5D58" w:rsidP="001D3B26">
          <w:pPr>
            <w:pStyle w:val="TOC2"/>
            <w:tabs>
              <w:tab w:val="left" w:pos="720"/>
              <w:tab w:val="right" w:pos="9016"/>
            </w:tabs>
            <w:spacing w:line="276" w:lineRule="auto"/>
            <w:rPr>
              <w:rFonts w:asciiTheme="minorHAnsi" w:eastAsiaTheme="minorEastAsia" w:hAnsiTheme="minorHAnsi" w:cstheme="minorHAnsi"/>
              <w:noProof/>
              <w:lang w:val="en-AU" w:eastAsia="en-GB"/>
            </w:rPr>
          </w:pPr>
          <w:hyperlink w:anchor="_Toc64881102" w:history="1">
            <w:r w:rsidR="00745D68" w:rsidRPr="00745D68">
              <w:rPr>
                <w:rStyle w:val="Hyperlink"/>
                <w:rFonts w:asciiTheme="minorHAnsi" w:hAnsiTheme="minorHAnsi" w:cstheme="minorHAnsi"/>
                <w:noProof/>
              </w:rPr>
              <w:t>4.</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BACKGROUND INFORMATIO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2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9</w:t>
            </w:r>
            <w:r w:rsidR="00745D68" w:rsidRPr="00745D68">
              <w:rPr>
                <w:rFonts w:asciiTheme="minorHAnsi" w:hAnsiTheme="minorHAnsi" w:cstheme="minorHAnsi"/>
                <w:noProof/>
                <w:webHidden/>
              </w:rPr>
              <w:fldChar w:fldCharType="end"/>
            </w:r>
          </w:hyperlink>
        </w:p>
        <w:p w14:paraId="5A298DE2" w14:textId="32B8F77A" w:rsidR="00745D68" w:rsidRPr="00745D68" w:rsidRDefault="003A5D58" w:rsidP="001D3B26">
          <w:pPr>
            <w:pStyle w:val="TOC2"/>
            <w:tabs>
              <w:tab w:val="left" w:pos="960"/>
              <w:tab w:val="right" w:pos="9016"/>
            </w:tabs>
            <w:spacing w:line="276" w:lineRule="auto"/>
            <w:rPr>
              <w:rFonts w:asciiTheme="minorHAnsi" w:eastAsiaTheme="minorEastAsia" w:hAnsiTheme="minorHAnsi" w:cstheme="minorHAnsi"/>
              <w:noProof/>
              <w:lang w:val="en-AU" w:eastAsia="en-GB"/>
            </w:rPr>
          </w:pPr>
          <w:hyperlink w:anchor="_Toc64881103" w:history="1">
            <w:r w:rsidR="00745D68" w:rsidRPr="00745D68">
              <w:rPr>
                <w:rStyle w:val="Hyperlink"/>
                <w:rFonts w:asciiTheme="minorHAnsi" w:hAnsiTheme="minorHAnsi" w:cstheme="minorHAnsi"/>
                <w:noProof/>
              </w:rPr>
              <w:t>4.1.</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Pathophysiology of Delirium in Intensive Care</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3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9</w:t>
            </w:r>
            <w:r w:rsidR="00745D68" w:rsidRPr="00745D68">
              <w:rPr>
                <w:rFonts w:asciiTheme="minorHAnsi" w:hAnsiTheme="minorHAnsi" w:cstheme="minorHAnsi"/>
                <w:noProof/>
                <w:webHidden/>
              </w:rPr>
              <w:fldChar w:fldCharType="end"/>
            </w:r>
          </w:hyperlink>
        </w:p>
        <w:p w14:paraId="07350F97" w14:textId="41D9D644"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104" w:history="1">
            <w:r w:rsidR="00745D68" w:rsidRPr="00745D68">
              <w:rPr>
                <w:rStyle w:val="Hyperlink"/>
                <w:rFonts w:asciiTheme="minorHAnsi" w:hAnsiTheme="minorHAnsi" w:cstheme="minorHAnsi"/>
                <w:noProof/>
              </w:rPr>
              <w:t>5.</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UDY OBJECTIVE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4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0</w:t>
            </w:r>
            <w:r w:rsidR="00745D68" w:rsidRPr="00745D68">
              <w:rPr>
                <w:rFonts w:asciiTheme="minorHAnsi" w:hAnsiTheme="minorHAnsi" w:cstheme="minorHAnsi"/>
                <w:noProof/>
                <w:webHidden/>
              </w:rPr>
              <w:fldChar w:fldCharType="end"/>
            </w:r>
          </w:hyperlink>
        </w:p>
        <w:p w14:paraId="19A3CA55" w14:textId="2155F471"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105" w:history="1">
            <w:r w:rsidR="00745D68" w:rsidRPr="00745D68">
              <w:rPr>
                <w:rStyle w:val="Hyperlink"/>
                <w:rFonts w:asciiTheme="minorHAnsi" w:hAnsiTheme="minorHAnsi" w:cstheme="minorHAnsi"/>
                <w:noProof/>
              </w:rPr>
              <w:t>6.</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UDY DESIG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5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1</w:t>
            </w:r>
            <w:r w:rsidR="00745D68" w:rsidRPr="00745D68">
              <w:rPr>
                <w:rFonts w:asciiTheme="minorHAnsi" w:hAnsiTheme="minorHAnsi" w:cstheme="minorHAnsi"/>
                <w:noProof/>
                <w:webHidden/>
              </w:rPr>
              <w:fldChar w:fldCharType="end"/>
            </w:r>
          </w:hyperlink>
        </w:p>
        <w:p w14:paraId="3B95D461" w14:textId="450ED2B2"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106" w:history="1">
            <w:r w:rsidR="00745D68" w:rsidRPr="00745D68">
              <w:rPr>
                <w:rStyle w:val="Hyperlink"/>
                <w:rFonts w:asciiTheme="minorHAnsi" w:hAnsiTheme="minorHAnsi" w:cstheme="minorHAnsi"/>
                <w:noProof/>
              </w:rPr>
              <w:t>7.</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UDY OUTCOME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6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1</w:t>
            </w:r>
            <w:r w:rsidR="00745D68" w:rsidRPr="00745D68">
              <w:rPr>
                <w:rFonts w:asciiTheme="minorHAnsi" w:hAnsiTheme="minorHAnsi" w:cstheme="minorHAnsi"/>
                <w:noProof/>
                <w:webHidden/>
              </w:rPr>
              <w:fldChar w:fldCharType="end"/>
            </w:r>
          </w:hyperlink>
        </w:p>
        <w:p w14:paraId="7E015B3C" w14:textId="03F939AE"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107" w:history="1">
            <w:r w:rsidR="00745D68" w:rsidRPr="00745D68">
              <w:rPr>
                <w:rStyle w:val="Hyperlink"/>
                <w:rFonts w:asciiTheme="minorHAnsi" w:hAnsiTheme="minorHAnsi" w:cstheme="minorHAnsi"/>
                <w:noProof/>
              </w:rPr>
              <w:t>8.</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UDY POPULATIO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7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2</w:t>
            </w:r>
            <w:r w:rsidR="00745D68" w:rsidRPr="00745D68">
              <w:rPr>
                <w:rFonts w:asciiTheme="minorHAnsi" w:hAnsiTheme="minorHAnsi" w:cstheme="minorHAnsi"/>
                <w:noProof/>
                <w:webHidden/>
              </w:rPr>
              <w:fldChar w:fldCharType="end"/>
            </w:r>
          </w:hyperlink>
        </w:p>
        <w:p w14:paraId="15161060" w14:textId="04831964" w:rsidR="00745D68" w:rsidRPr="00745D68" w:rsidRDefault="003A5D58" w:rsidP="001D3B26">
          <w:pPr>
            <w:pStyle w:val="TOC1"/>
            <w:tabs>
              <w:tab w:val="left" w:pos="480"/>
              <w:tab w:val="right" w:pos="9016"/>
            </w:tabs>
            <w:spacing w:line="276" w:lineRule="auto"/>
            <w:rPr>
              <w:rFonts w:asciiTheme="minorHAnsi" w:eastAsiaTheme="minorEastAsia" w:hAnsiTheme="minorHAnsi" w:cstheme="minorHAnsi"/>
              <w:noProof/>
              <w:lang w:val="en-AU" w:eastAsia="en-GB"/>
            </w:rPr>
          </w:pPr>
          <w:hyperlink w:anchor="_Toc64881108" w:history="1">
            <w:r w:rsidR="00745D68" w:rsidRPr="00745D68">
              <w:rPr>
                <w:rStyle w:val="Hyperlink"/>
                <w:rFonts w:asciiTheme="minorHAnsi" w:hAnsiTheme="minorHAnsi" w:cstheme="minorHAnsi"/>
                <w:noProof/>
              </w:rPr>
              <w:t>9.</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CONSENT &amp; ETHICAL CONSIDERATION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8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3</w:t>
            </w:r>
            <w:r w:rsidR="00745D68" w:rsidRPr="00745D68">
              <w:rPr>
                <w:rFonts w:asciiTheme="minorHAnsi" w:hAnsiTheme="minorHAnsi" w:cstheme="minorHAnsi"/>
                <w:noProof/>
                <w:webHidden/>
              </w:rPr>
              <w:fldChar w:fldCharType="end"/>
            </w:r>
          </w:hyperlink>
        </w:p>
        <w:p w14:paraId="0A7EE4DB" w14:textId="3DE9399D" w:rsidR="00745D68" w:rsidRPr="00745D68" w:rsidRDefault="003A5D58" w:rsidP="001D3B26">
          <w:pPr>
            <w:pStyle w:val="TOC1"/>
            <w:tabs>
              <w:tab w:val="left" w:pos="720"/>
              <w:tab w:val="right" w:pos="9016"/>
            </w:tabs>
            <w:spacing w:line="276" w:lineRule="auto"/>
            <w:rPr>
              <w:rFonts w:asciiTheme="minorHAnsi" w:eastAsiaTheme="minorEastAsia" w:hAnsiTheme="minorHAnsi" w:cstheme="minorHAnsi"/>
              <w:noProof/>
              <w:lang w:val="en-AU" w:eastAsia="en-GB"/>
            </w:rPr>
          </w:pPr>
          <w:hyperlink w:anchor="_Toc64881109" w:history="1">
            <w:r w:rsidR="00745D68" w:rsidRPr="00745D68">
              <w:rPr>
                <w:rStyle w:val="Hyperlink"/>
                <w:rFonts w:asciiTheme="minorHAnsi" w:hAnsiTheme="minorHAnsi" w:cstheme="minorHAnsi"/>
                <w:noProof/>
              </w:rPr>
              <w:t>10.</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ATISTICAL METHOD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09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3</w:t>
            </w:r>
            <w:r w:rsidR="00745D68" w:rsidRPr="00745D68">
              <w:rPr>
                <w:rFonts w:asciiTheme="minorHAnsi" w:hAnsiTheme="minorHAnsi" w:cstheme="minorHAnsi"/>
                <w:noProof/>
                <w:webHidden/>
              </w:rPr>
              <w:fldChar w:fldCharType="end"/>
            </w:r>
          </w:hyperlink>
        </w:p>
        <w:p w14:paraId="411E5EF4" w14:textId="5A08F94F" w:rsidR="00745D68" w:rsidRPr="00745D68" w:rsidRDefault="003A5D58" w:rsidP="001D3B26">
          <w:pPr>
            <w:pStyle w:val="TOC2"/>
            <w:tabs>
              <w:tab w:val="left" w:pos="1200"/>
              <w:tab w:val="right" w:pos="9016"/>
            </w:tabs>
            <w:spacing w:line="276" w:lineRule="auto"/>
            <w:rPr>
              <w:rFonts w:asciiTheme="minorHAnsi" w:eastAsiaTheme="minorEastAsia" w:hAnsiTheme="minorHAnsi" w:cstheme="minorHAnsi"/>
              <w:noProof/>
              <w:lang w:val="en-AU" w:eastAsia="en-GB"/>
            </w:rPr>
          </w:pPr>
          <w:hyperlink w:anchor="_Toc64881110" w:history="1">
            <w:r w:rsidR="00745D68" w:rsidRPr="00745D68">
              <w:rPr>
                <w:rStyle w:val="Hyperlink"/>
                <w:rFonts w:asciiTheme="minorHAnsi" w:hAnsiTheme="minorHAnsi" w:cstheme="minorHAnsi"/>
                <w:noProof/>
              </w:rPr>
              <w:t>10.1.</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ample Size Estimatio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10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3</w:t>
            </w:r>
            <w:r w:rsidR="00745D68" w:rsidRPr="00745D68">
              <w:rPr>
                <w:rFonts w:asciiTheme="minorHAnsi" w:hAnsiTheme="minorHAnsi" w:cstheme="minorHAnsi"/>
                <w:noProof/>
                <w:webHidden/>
              </w:rPr>
              <w:fldChar w:fldCharType="end"/>
            </w:r>
          </w:hyperlink>
        </w:p>
        <w:p w14:paraId="452D95BA" w14:textId="1F819C01" w:rsidR="00745D68" w:rsidRPr="00745D68" w:rsidRDefault="003A5D58" w:rsidP="001D3B26">
          <w:pPr>
            <w:pStyle w:val="TOC2"/>
            <w:tabs>
              <w:tab w:val="left" w:pos="1200"/>
              <w:tab w:val="right" w:pos="9016"/>
            </w:tabs>
            <w:spacing w:line="276" w:lineRule="auto"/>
            <w:rPr>
              <w:rFonts w:asciiTheme="minorHAnsi" w:eastAsiaTheme="minorEastAsia" w:hAnsiTheme="minorHAnsi" w:cstheme="minorHAnsi"/>
              <w:noProof/>
              <w:lang w:val="en-AU" w:eastAsia="en-GB"/>
            </w:rPr>
          </w:pPr>
          <w:hyperlink w:anchor="_Toc64881111" w:history="1">
            <w:r w:rsidR="00745D68" w:rsidRPr="00745D68">
              <w:rPr>
                <w:rStyle w:val="Hyperlink"/>
                <w:rFonts w:asciiTheme="minorHAnsi" w:hAnsiTheme="minorHAnsi" w:cstheme="minorHAnsi"/>
                <w:noProof/>
              </w:rPr>
              <w:t>10.2.</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Statistical Analyses Plan</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11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4</w:t>
            </w:r>
            <w:r w:rsidR="00745D68" w:rsidRPr="00745D68">
              <w:rPr>
                <w:rFonts w:asciiTheme="minorHAnsi" w:hAnsiTheme="minorHAnsi" w:cstheme="minorHAnsi"/>
                <w:noProof/>
                <w:webHidden/>
              </w:rPr>
              <w:fldChar w:fldCharType="end"/>
            </w:r>
          </w:hyperlink>
        </w:p>
        <w:p w14:paraId="00D5C74F" w14:textId="0E976E75" w:rsidR="00745D68" w:rsidRPr="00745D68" w:rsidRDefault="003A5D58" w:rsidP="001D3B26">
          <w:pPr>
            <w:pStyle w:val="TOC1"/>
            <w:tabs>
              <w:tab w:val="left" w:pos="720"/>
              <w:tab w:val="right" w:pos="9016"/>
            </w:tabs>
            <w:spacing w:line="276" w:lineRule="auto"/>
            <w:rPr>
              <w:rFonts w:asciiTheme="minorHAnsi" w:eastAsiaTheme="minorEastAsia" w:hAnsiTheme="minorHAnsi" w:cstheme="minorHAnsi"/>
              <w:noProof/>
              <w:lang w:val="en-AU" w:eastAsia="en-GB"/>
            </w:rPr>
          </w:pPr>
          <w:hyperlink w:anchor="_Toc64881112" w:history="1">
            <w:r w:rsidR="00745D68" w:rsidRPr="00745D68">
              <w:rPr>
                <w:rStyle w:val="Hyperlink"/>
                <w:rFonts w:asciiTheme="minorHAnsi" w:hAnsiTheme="minorHAnsi" w:cstheme="minorHAnsi"/>
                <w:noProof/>
              </w:rPr>
              <w:t>11.</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PUBLICATIONS AND REPORT</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12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4</w:t>
            </w:r>
            <w:r w:rsidR="00745D68" w:rsidRPr="00745D68">
              <w:rPr>
                <w:rFonts w:asciiTheme="minorHAnsi" w:hAnsiTheme="minorHAnsi" w:cstheme="minorHAnsi"/>
                <w:noProof/>
                <w:webHidden/>
              </w:rPr>
              <w:fldChar w:fldCharType="end"/>
            </w:r>
          </w:hyperlink>
        </w:p>
        <w:p w14:paraId="244BC0CC" w14:textId="667BAB84" w:rsidR="00745D68" w:rsidRPr="00745D68" w:rsidRDefault="003A5D58" w:rsidP="001D3B26">
          <w:pPr>
            <w:pStyle w:val="TOC1"/>
            <w:tabs>
              <w:tab w:val="left" w:pos="720"/>
              <w:tab w:val="right" w:pos="9016"/>
            </w:tabs>
            <w:spacing w:line="276" w:lineRule="auto"/>
            <w:rPr>
              <w:rFonts w:asciiTheme="minorHAnsi" w:eastAsiaTheme="minorEastAsia" w:hAnsiTheme="minorHAnsi" w:cstheme="minorHAnsi"/>
              <w:noProof/>
              <w:lang w:val="en-AU" w:eastAsia="en-GB"/>
            </w:rPr>
          </w:pPr>
          <w:hyperlink w:anchor="_Toc64881113" w:history="1">
            <w:r w:rsidR="00745D68" w:rsidRPr="00745D68">
              <w:rPr>
                <w:rStyle w:val="Hyperlink"/>
                <w:rFonts w:asciiTheme="minorHAnsi" w:hAnsiTheme="minorHAnsi" w:cstheme="minorHAnsi"/>
                <w:noProof/>
              </w:rPr>
              <w:t>12.</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REFERENCE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13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5</w:t>
            </w:r>
            <w:r w:rsidR="00745D68" w:rsidRPr="00745D68">
              <w:rPr>
                <w:rFonts w:asciiTheme="minorHAnsi" w:hAnsiTheme="minorHAnsi" w:cstheme="minorHAnsi"/>
                <w:noProof/>
                <w:webHidden/>
              </w:rPr>
              <w:fldChar w:fldCharType="end"/>
            </w:r>
          </w:hyperlink>
        </w:p>
        <w:p w14:paraId="09301433" w14:textId="40FF9398" w:rsidR="00745D68" w:rsidRPr="00745D68" w:rsidRDefault="003A5D58" w:rsidP="001D3B26">
          <w:pPr>
            <w:pStyle w:val="TOC1"/>
            <w:tabs>
              <w:tab w:val="left" w:pos="720"/>
              <w:tab w:val="right" w:pos="9016"/>
            </w:tabs>
            <w:spacing w:line="276" w:lineRule="auto"/>
            <w:rPr>
              <w:rFonts w:asciiTheme="minorHAnsi" w:eastAsiaTheme="minorEastAsia" w:hAnsiTheme="minorHAnsi" w:cstheme="minorHAnsi"/>
              <w:noProof/>
              <w:lang w:val="en-AU" w:eastAsia="en-GB"/>
            </w:rPr>
          </w:pPr>
          <w:hyperlink w:anchor="_Toc64881114" w:history="1">
            <w:r w:rsidR="00745D68" w:rsidRPr="00745D68">
              <w:rPr>
                <w:rStyle w:val="Hyperlink"/>
                <w:rFonts w:asciiTheme="minorHAnsi" w:hAnsiTheme="minorHAnsi" w:cstheme="minorHAnsi"/>
                <w:noProof/>
              </w:rPr>
              <w:t>13.</w:t>
            </w:r>
            <w:r w:rsidR="00745D68" w:rsidRPr="00745D68">
              <w:rPr>
                <w:rFonts w:asciiTheme="minorHAnsi" w:eastAsiaTheme="minorEastAsia" w:hAnsiTheme="minorHAnsi" w:cstheme="minorHAnsi"/>
                <w:noProof/>
                <w:lang w:val="en-AU" w:eastAsia="en-GB"/>
              </w:rPr>
              <w:tab/>
            </w:r>
            <w:r w:rsidR="00745D68" w:rsidRPr="00745D68">
              <w:rPr>
                <w:rStyle w:val="Hyperlink"/>
                <w:rFonts w:asciiTheme="minorHAnsi" w:hAnsiTheme="minorHAnsi" w:cstheme="minorHAnsi"/>
                <w:noProof/>
              </w:rPr>
              <w:t>APPENDICES</w:t>
            </w:r>
            <w:r w:rsidR="00745D68" w:rsidRPr="00745D68">
              <w:rPr>
                <w:rFonts w:asciiTheme="minorHAnsi" w:hAnsiTheme="minorHAnsi" w:cstheme="minorHAnsi"/>
                <w:noProof/>
                <w:webHidden/>
              </w:rPr>
              <w:tab/>
            </w:r>
            <w:r w:rsidR="00745D68" w:rsidRPr="00745D68">
              <w:rPr>
                <w:rFonts w:asciiTheme="minorHAnsi" w:hAnsiTheme="minorHAnsi" w:cstheme="minorHAnsi"/>
                <w:noProof/>
                <w:webHidden/>
              </w:rPr>
              <w:fldChar w:fldCharType="begin"/>
            </w:r>
            <w:r w:rsidR="00745D68" w:rsidRPr="00745D68">
              <w:rPr>
                <w:rFonts w:asciiTheme="minorHAnsi" w:hAnsiTheme="minorHAnsi" w:cstheme="minorHAnsi"/>
                <w:noProof/>
                <w:webHidden/>
              </w:rPr>
              <w:instrText xml:space="preserve"> PAGEREF _Toc64881114 \h </w:instrText>
            </w:r>
            <w:r w:rsidR="00745D68" w:rsidRPr="00745D68">
              <w:rPr>
                <w:rFonts w:asciiTheme="minorHAnsi" w:hAnsiTheme="minorHAnsi" w:cstheme="minorHAnsi"/>
                <w:noProof/>
                <w:webHidden/>
              </w:rPr>
            </w:r>
            <w:r w:rsidR="00745D68" w:rsidRPr="00745D68">
              <w:rPr>
                <w:rFonts w:asciiTheme="minorHAnsi" w:hAnsiTheme="minorHAnsi" w:cstheme="minorHAnsi"/>
                <w:noProof/>
                <w:webHidden/>
              </w:rPr>
              <w:fldChar w:fldCharType="separate"/>
            </w:r>
            <w:r w:rsidR="00745D68" w:rsidRPr="00745D68">
              <w:rPr>
                <w:rFonts w:asciiTheme="minorHAnsi" w:hAnsiTheme="minorHAnsi" w:cstheme="minorHAnsi"/>
                <w:noProof/>
                <w:webHidden/>
              </w:rPr>
              <w:t>19</w:t>
            </w:r>
            <w:r w:rsidR="00745D68" w:rsidRPr="00745D68">
              <w:rPr>
                <w:rFonts w:asciiTheme="minorHAnsi" w:hAnsiTheme="minorHAnsi" w:cstheme="minorHAnsi"/>
                <w:noProof/>
                <w:webHidden/>
              </w:rPr>
              <w:fldChar w:fldCharType="end"/>
            </w:r>
          </w:hyperlink>
        </w:p>
        <w:p w14:paraId="4D3E4D16" w14:textId="1483AF73" w:rsidR="00D44582" w:rsidRPr="00D30E34" w:rsidRDefault="00D44582" w:rsidP="001D3B26">
          <w:pPr>
            <w:spacing w:line="276" w:lineRule="auto"/>
            <w:ind w:left="426"/>
            <w:rPr>
              <w:rFonts w:asciiTheme="minorHAnsi" w:hAnsiTheme="minorHAnsi" w:cstheme="minorHAnsi"/>
            </w:rPr>
          </w:pPr>
          <w:r w:rsidRPr="00D30E34">
            <w:rPr>
              <w:rFonts w:asciiTheme="minorHAnsi" w:hAnsiTheme="minorHAnsi" w:cstheme="minorHAnsi"/>
              <w:b/>
              <w:bCs/>
              <w:noProof/>
            </w:rPr>
            <w:fldChar w:fldCharType="end"/>
          </w:r>
        </w:p>
      </w:sdtContent>
    </w:sdt>
    <w:p w14:paraId="6A202A25" w14:textId="77777777" w:rsidR="00D44582" w:rsidRPr="00D30E34" w:rsidRDefault="00D44582" w:rsidP="001D3B26">
      <w:pPr>
        <w:pStyle w:val="Heading1"/>
        <w:spacing w:line="276" w:lineRule="auto"/>
        <w:ind w:left="426"/>
        <w:rPr>
          <w:rFonts w:asciiTheme="minorHAnsi" w:hAnsiTheme="minorHAnsi" w:cstheme="minorHAnsi"/>
        </w:rPr>
      </w:pPr>
      <w:r w:rsidRPr="00D30E34">
        <w:rPr>
          <w:rFonts w:asciiTheme="minorHAnsi" w:hAnsiTheme="minorHAnsi" w:cstheme="minorHAnsi"/>
        </w:rPr>
        <w:br w:type="page"/>
      </w:r>
    </w:p>
    <w:p w14:paraId="6EFDAF85" w14:textId="77777777" w:rsidR="00783C23" w:rsidRPr="00D30E34" w:rsidRDefault="00D44582" w:rsidP="001D3B26">
      <w:pPr>
        <w:pStyle w:val="Heading1"/>
        <w:numPr>
          <w:ilvl w:val="0"/>
          <w:numId w:val="11"/>
        </w:numPr>
        <w:spacing w:line="276" w:lineRule="auto"/>
        <w:rPr>
          <w:rStyle w:val="BookTitle"/>
          <w:rFonts w:asciiTheme="minorHAnsi" w:hAnsiTheme="minorHAnsi" w:cstheme="minorHAnsi"/>
          <w:b/>
          <w:smallCaps w:val="0"/>
          <w:spacing w:val="0"/>
        </w:rPr>
      </w:pPr>
      <w:bookmarkStart w:id="3" w:name="_Toc64881094"/>
      <w:r w:rsidRPr="00D30E34">
        <w:rPr>
          <w:rStyle w:val="BookTitle"/>
          <w:rFonts w:asciiTheme="minorHAnsi" w:hAnsiTheme="minorHAnsi" w:cstheme="minorHAnsi"/>
          <w:b/>
          <w:smallCaps w:val="0"/>
          <w:spacing w:val="0"/>
        </w:rPr>
        <w:lastRenderedPageBreak/>
        <w:t>PROTOCOL SYNOPSIS</w:t>
      </w:r>
      <w:bookmarkEnd w:id="3"/>
    </w:p>
    <w:p w14:paraId="1543789B" w14:textId="77777777" w:rsidR="003611CE" w:rsidRPr="00D30E34" w:rsidRDefault="003611CE" w:rsidP="001D3B26">
      <w:pPr>
        <w:spacing w:line="276" w:lineRule="auto"/>
        <w:ind w:left="426"/>
        <w:rPr>
          <w:rFonts w:asciiTheme="minorHAnsi" w:hAnsiTheme="minorHAnsi" w:cstheme="minorHAnsi"/>
        </w:rPr>
      </w:pPr>
      <w:r w:rsidRPr="00D30E34">
        <w:rPr>
          <w:rFonts w:asciiTheme="minorHAnsi" w:hAnsiTheme="minorHAnsi" w:cstheme="minorHAnsi"/>
        </w:rPr>
        <w:br/>
      </w:r>
    </w:p>
    <w:tbl>
      <w:tblPr>
        <w:tblStyle w:val="TableGrid"/>
        <w:tblW w:w="0" w:type="auto"/>
        <w:tblLook w:val="04A0" w:firstRow="1" w:lastRow="0" w:firstColumn="1" w:lastColumn="0" w:noHBand="0" w:noVBand="1"/>
      </w:tblPr>
      <w:tblGrid>
        <w:gridCol w:w="1910"/>
        <w:gridCol w:w="7106"/>
      </w:tblGrid>
      <w:tr w:rsidR="003611CE" w:rsidRPr="00D30E34" w14:paraId="7BE9725E" w14:textId="77777777" w:rsidTr="007F0000">
        <w:tc>
          <w:tcPr>
            <w:tcW w:w="1951" w:type="dxa"/>
          </w:tcPr>
          <w:p w14:paraId="58768C60"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Title</w:t>
            </w:r>
          </w:p>
        </w:tc>
        <w:tc>
          <w:tcPr>
            <w:tcW w:w="7291" w:type="dxa"/>
          </w:tcPr>
          <w:p w14:paraId="12A821C6" w14:textId="76C2B869" w:rsidR="003611CE" w:rsidRPr="00D30E34" w:rsidRDefault="00246BA4" w:rsidP="001D3B26">
            <w:pPr>
              <w:spacing w:line="276" w:lineRule="auto"/>
              <w:rPr>
                <w:rFonts w:asciiTheme="minorHAnsi" w:hAnsiTheme="minorHAnsi" w:cstheme="minorHAnsi"/>
              </w:rPr>
            </w:pPr>
            <w:proofErr w:type="spellStart"/>
            <w:r w:rsidRPr="007F0000">
              <w:rPr>
                <w:rFonts w:asciiTheme="minorHAnsi" w:hAnsiTheme="minorHAnsi" w:cstheme="minorHAnsi"/>
                <w:u w:val="single"/>
              </w:rPr>
              <w:t>D</w:t>
            </w:r>
            <w:r w:rsidR="00013A82" w:rsidRPr="007F0000">
              <w:rPr>
                <w:rFonts w:asciiTheme="minorHAnsi" w:hAnsiTheme="minorHAnsi" w:cstheme="minorHAnsi"/>
                <w:u w:val="single"/>
              </w:rPr>
              <w:t>EL</w:t>
            </w:r>
            <w:r w:rsidRPr="00D30E34">
              <w:rPr>
                <w:rFonts w:asciiTheme="minorHAnsi" w:hAnsiTheme="minorHAnsi" w:cstheme="minorHAnsi"/>
              </w:rPr>
              <w:t>irium</w:t>
            </w:r>
            <w:proofErr w:type="spellEnd"/>
            <w:r w:rsidRPr="00D30E34">
              <w:rPr>
                <w:rFonts w:asciiTheme="minorHAnsi" w:hAnsiTheme="minorHAnsi" w:cstheme="minorHAnsi"/>
              </w:rPr>
              <w:t xml:space="preserve"> </w:t>
            </w:r>
            <w:r w:rsidR="00013A82" w:rsidRPr="00D30E34">
              <w:rPr>
                <w:rFonts w:asciiTheme="minorHAnsi" w:hAnsiTheme="minorHAnsi" w:cstheme="minorHAnsi"/>
              </w:rPr>
              <w:t xml:space="preserve">in </w:t>
            </w:r>
            <w:r w:rsidR="00013A82" w:rsidRPr="007F0000">
              <w:rPr>
                <w:rFonts w:asciiTheme="minorHAnsi" w:hAnsiTheme="minorHAnsi" w:cstheme="minorHAnsi"/>
                <w:u w:val="single"/>
              </w:rPr>
              <w:t>T</w:t>
            </w:r>
            <w:r w:rsidR="00013A82" w:rsidRPr="00D30E34">
              <w:rPr>
                <w:rFonts w:asciiTheme="minorHAnsi" w:hAnsiTheme="minorHAnsi" w:cstheme="minorHAnsi"/>
              </w:rPr>
              <w:t xml:space="preserve">rauma </w:t>
            </w:r>
            <w:proofErr w:type="spellStart"/>
            <w:r w:rsidR="00013A82" w:rsidRPr="00D30E34">
              <w:rPr>
                <w:rFonts w:asciiTheme="minorHAnsi" w:hAnsiTheme="minorHAnsi" w:cstheme="minorHAnsi"/>
              </w:rPr>
              <w:t>p</w:t>
            </w:r>
            <w:r w:rsidR="00013A82" w:rsidRPr="007F0000">
              <w:rPr>
                <w:rFonts w:asciiTheme="minorHAnsi" w:hAnsiTheme="minorHAnsi" w:cstheme="minorHAnsi"/>
                <w:u w:val="single"/>
              </w:rPr>
              <w:t>A</w:t>
            </w:r>
            <w:r w:rsidR="00013A82" w:rsidRPr="00D30E34">
              <w:rPr>
                <w:rFonts w:asciiTheme="minorHAnsi" w:hAnsiTheme="minorHAnsi" w:cstheme="minorHAnsi"/>
              </w:rPr>
              <w:t>tients</w:t>
            </w:r>
            <w:proofErr w:type="spellEnd"/>
            <w:r w:rsidRPr="00D30E34">
              <w:rPr>
                <w:rFonts w:asciiTheme="minorHAnsi" w:hAnsiTheme="minorHAnsi" w:cstheme="minorHAnsi"/>
              </w:rPr>
              <w:t xml:space="preserve"> in </w:t>
            </w:r>
            <w:r w:rsidR="00013A82" w:rsidRPr="007F0000">
              <w:rPr>
                <w:rFonts w:asciiTheme="minorHAnsi" w:hAnsiTheme="minorHAnsi" w:cstheme="minorHAnsi"/>
                <w:u w:val="single"/>
              </w:rPr>
              <w:t>I</w:t>
            </w:r>
            <w:r w:rsidRPr="00D30E34">
              <w:rPr>
                <w:rFonts w:asciiTheme="minorHAnsi" w:hAnsiTheme="minorHAnsi" w:cstheme="minorHAnsi"/>
              </w:rPr>
              <w:t xml:space="preserve">ntensive </w:t>
            </w:r>
            <w:r w:rsidR="00013A82" w:rsidRPr="007F0000">
              <w:rPr>
                <w:rFonts w:asciiTheme="minorHAnsi" w:hAnsiTheme="minorHAnsi" w:cstheme="minorHAnsi"/>
                <w:u w:val="single"/>
              </w:rPr>
              <w:t>C</w:t>
            </w:r>
            <w:r w:rsidRPr="00D30E34">
              <w:rPr>
                <w:rFonts w:asciiTheme="minorHAnsi" w:hAnsiTheme="minorHAnsi" w:cstheme="minorHAnsi"/>
              </w:rPr>
              <w:t>are</w:t>
            </w:r>
            <w:r w:rsidR="00013A82" w:rsidRPr="00D30E34">
              <w:rPr>
                <w:rFonts w:asciiTheme="minorHAnsi" w:hAnsiTheme="minorHAnsi" w:cstheme="minorHAnsi"/>
              </w:rPr>
              <w:t xml:space="preserve"> </w:t>
            </w:r>
            <w:r w:rsidR="00013A82" w:rsidRPr="007F0000">
              <w:rPr>
                <w:rFonts w:asciiTheme="minorHAnsi" w:hAnsiTheme="minorHAnsi" w:cstheme="minorHAnsi"/>
                <w:u w:val="single"/>
              </w:rPr>
              <w:t>U</w:t>
            </w:r>
            <w:r w:rsidR="00013A82" w:rsidRPr="00D30E34">
              <w:rPr>
                <w:rFonts w:asciiTheme="minorHAnsi" w:hAnsiTheme="minorHAnsi" w:cstheme="minorHAnsi"/>
              </w:rPr>
              <w:t>nit</w:t>
            </w:r>
            <w:r w:rsidRPr="00D30E34">
              <w:rPr>
                <w:rFonts w:asciiTheme="minorHAnsi" w:hAnsiTheme="minorHAnsi" w:cstheme="minorHAnsi"/>
              </w:rPr>
              <w:t xml:space="preserve">: a prospective observational </w:t>
            </w:r>
            <w:r w:rsidR="00013A82" w:rsidRPr="00D30E34">
              <w:rPr>
                <w:rFonts w:asciiTheme="minorHAnsi" w:hAnsiTheme="minorHAnsi" w:cstheme="minorHAnsi"/>
              </w:rPr>
              <w:t xml:space="preserve">cohort </w:t>
            </w:r>
            <w:r w:rsidRPr="00D30E34">
              <w:rPr>
                <w:rFonts w:asciiTheme="minorHAnsi" w:hAnsiTheme="minorHAnsi" w:cstheme="minorHAnsi"/>
              </w:rPr>
              <w:t xml:space="preserve">study </w:t>
            </w:r>
          </w:p>
          <w:p w14:paraId="71D46311" w14:textId="1F04B533" w:rsidR="00C17696" w:rsidRPr="00D30E34" w:rsidRDefault="00C17696" w:rsidP="001D3B26">
            <w:pPr>
              <w:spacing w:line="276" w:lineRule="auto"/>
              <w:rPr>
                <w:rFonts w:asciiTheme="minorHAnsi" w:hAnsiTheme="minorHAnsi" w:cstheme="minorHAnsi"/>
              </w:rPr>
            </w:pPr>
          </w:p>
        </w:tc>
      </w:tr>
      <w:tr w:rsidR="003611CE" w:rsidRPr="00D30E34" w14:paraId="18AB5657" w14:textId="77777777" w:rsidTr="007F0000">
        <w:tc>
          <w:tcPr>
            <w:tcW w:w="1951" w:type="dxa"/>
          </w:tcPr>
          <w:p w14:paraId="45D56F44"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Short Title</w:t>
            </w:r>
          </w:p>
        </w:tc>
        <w:tc>
          <w:tcPr>
            <w:tcW w:w="7291" w:type="dxa"/>
          </w:tcPr>
          <w:p w14:paraId="293350DE" w14:textId="2E0211A8" w:rsidR="003611CE" w:rsidRPr="00D30E34" w:rsidRDefault="00013A82" w:rsidP="001D3B26">
            <w:pPr>
              <w:spacing w:line="276" w:lineRule="auto"/>
              <w:rPr>
                <w:rFonts w:asciiTheme="minorHAnsi" w:hAnsiTheme="minorHAnsi" w:cstheme="minorHAnsi"/>
              </w:rPr>
            </w:pPr>
            <w:r w:rsidRPr="00D30E34">
              <w:rPr>
                <w:rFonts w:asciiTheme="minorHAnsi" w:hAnsiTheme="minorHAnsi" w:cstheme="minorHAnsi"/>
              </w:rPr>
              <w:t>DELTA-ICU</w:t>
            </w:r>
            <w:r w:rsidR="00C17696" w:rsidRPr="00D30E34">
              <w:rPr>
                <w:rFonts w:asciiTheme="minorHAnsi" w:hAnsiTheme="minorHAnsi" w:cstheme="minorHAnsi"/>
              </w:rPr>
              <w:t xml:space="preserve"> study</w:t>
            </w:r>
          </w:p>
          <w:p w14:paraId="281A6BEE" w14:textId="57245DE7" w:rsidR="00C17696" w:rsidRPr="00D30E34" w:rsidRDefault="00C17696" w:rsidP="001D3B26">
            <w:pPr>
              <w:spacing w:line="276" w:lineRule="auto"/>
              <w:rPr>
                <w:rFonts w:asciiTheme="minorHAnsi" w:hAnsiTheme="minorHAnsi" w:cstheme="minorHAnsi"/>
              </w:rPr>
            </w:pPr>
          </w:p>
        </w:tc>
      </w:tr>
      <w:tr w:rsidR="003611CE" w:rsidRPr="00D30E34" w14:paraId="70FF2106" w14:textId="77777777" w:rsidTr="007F0000">
        <w:tc>
          <w:tcPr>
            <w:tcW w:w="1951" w:type="dxa"/>
          </w:tcPr>
          <w:p w14:paraId="001C0906"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Objectives</w:t>
            </w:r>
          </w:p>
        </w:tc>
        <w:tc>
          <w:tcPr>
            <w:tcW w:w="7291" w:type="dxa"/>
          </w:tcPr>
          <w:p w14:paraId="3DC28DB0" w14:textId="3AB61830" w:rsidR="003611CE" w:rsidRPr="00D30E34" w:rsidRDefault="00EA3DD3" w:rsidP="001D3B26">
            <w:pPr>
              <w:spacing w:line="276" w:lineRule="auto"/>
              <w:ind w:left="426"/>
              <w:rPr>
                <w:rFonts w:asciiTheme="minorHAnsi" w:hAnsiTheme="minorHAnsi" w:cstheme="minorHAnsi"/>
              </w:rPr>
            </w:pPr>
            <w:r w:rsidRPr="00D30E34">
              <w:rPr>
                <w:rFonts w:asciiTheme="minorHAnsi" w:hAnsiTheme="minorHAnsi" w:cstheme="minorHAnsi"/>
              </w:rPr>
              <w:t xml:space="preserve">To determine </w:t>
            </w:r>
            <w:r w:rsidR="00C17696" w:rsidRPr="00D30E34">
              <w:rPr>
                <w:rFonts w:asciiTheme="minorHAnsi" w:hAnsiTheme="minorHAnsi" w:cstheme="minorHAnsi"/>
              </w:rPr>
              <w:t>rate</w:t>
            </w:r>
            <w:r w:rsidR="007F0000">
              <w:rPr>
                <w:rFonts w:asciiTheme="minorHAnsi" w:hAnsiTheme="minorHAnsi" w:cstheme="minorHAnsi"/>
              </w:rPr>
              <w:t>s</w:t>
            </w:r>
            <w:r w:rsidR="00C17696" w:rsidRPr="00D30E34">
              <w:rPr>
                <w:rFonts w:asciiTheme="minorHAnsi" w:hAnsiTheme="minorHAnsi" w:cstheme="minorHAnsi"/>
              </w:rPr>
              <w:t>, incidence, and prevalence of delirium in a population of severely injured trauma patients admitted to ICU, along with factors that are associated with increased rate</w:t>
            </w:r>
            <w:r w:rsidR="008059D5" w:rsidRPr="00D30E34">
              <w:rPr>
                <w:rFonts w:asciiTheme="minorHAnsi" w:hAnsiTheme="minorHAnsi" w:cstheme="minorHAnsi"/>
              </w:rPr>
              <w:t>s</w:t>
            </w:r>
            <w:r w:rsidR="00C17696" w:rsidRPr="00D30E34">
              <w:rPr>
                <w:rFonts w:asciiTheme="minorHAnsi" w:hAnsiTheme="minorHAnsi" w:cstheme="minorHAnsi"/>
              </w:rPr>
              <w:t xml:space="preserve"> of delirium.</w:t>
            </w:r>
          </w:p>
          <w:p w14:paraId="4E92CE3F" w14:textId="30B22858" w:rsidR="00C17696" w:rsidRPr="00D30E34" w:rsidRDefault="00C17696" w:rsidP="001D3B26">
            <w:pPr>
              <w:spacing w:line="276" w:lineRule="auto"/>
              <w:ind w:left="426"/>
              <w:rPr>
                <w:rFonts w:asciiTheme="minorHAnsi" w:hAnsiTheme="minorHAnsi" w:cstheme="minorHAnsi"/>
              </w:rPr>
            </w:pPr>
          </w:p>
        </w:tc>
      </w:tr>
      <w:tr w:rsidR="003611CE" w:rsidRPr="00D30E34" w14:paraId="500E9ACB" w14:textId="77777777" w:rsidTr="007F0000">
        <w:tc>
          <w:tcPr>
            <w:tcW w:w="1951" w:type="dxa"/>
          </w:tcPr>
          <w:p w14:paraId="06A2DF1D"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Design</w:t>
            </w:r>
          </w:p>
        </w:tc>
        <w:tc>
          <w:tcPr>
            <w:tcW w:w="7291" w:type="dxa"/>
          </w:tcPr>
          <w:p w14:paraId="1C8F1B6B" w14:textId="75F074DD" w:rsidR="003611CE" w:rsidRPr="00D30E34" w:rsidRDefault="00EA3DD3" w:rsidP="001D3B26">
            <w:pPr>
              <w:spacing w:line="276" w:lineRule="auto"/>
              <w:ind w:left="426"/>
              <w:rPr>
                <w:rFonts w:asciiTheme="minorHAnsi" w:hAnsiTheme="minorHAnsi" w:cstheme="minorHAnsi"/>
              </w:rPr>
            </w:pPr>
            <w:r w:rsidRPr="00D30E34">
              <w:rPr>
                <w:rFonts w:asciiTheme="minorHAnsi" w:hAnsiTheme="minorHAnsi" w:cstheme="minorHAnsi"/>
              </w:rPr>
              <w:t>Prospective, observational cohort study</w:t>
            </w:r>
            <w:r w:rsidR="007F0000">
              <w:rPr>
                <w:rFonts w:asciiTheme="minorHAnsi" w:hAnsiTheme="minorHAnsi" w:cstheme="minorHAnsi"/>
              </w:rPr>
              <w:t>.</w:t>
            </w:r>
          </w:p>
          <w:p w14:paraId="31561FCC" w14:textId="6BC26AFB" w:rsidR="00C17696" w:rsidRPr="00D30E34" w:rsidRDefault="00C17696" w:rsidP="001D3B26">
            <w:pPr>
              <w:spacing w:line="276" w:lineRule="auto"/>
              <w:ind w:left="426"/>
              <w:rPr>
                <w:rFonts w:asciiTheme="minorHAnsi" w:hAnsiTheme="minorHAnsi" w:cstheme="minorHAnsi"/>
              </w:rPr>
            </w:pPr>
          </w:p>
        </w:tc>
      </w:tr>
      <w:tr w:rsidR="003611CE" w:rsidRPr="00D30E34" w14:paraId="374D5E70" w14:textId="77777777" w:rsidTr="007F0000">
        <w:tc>
          <w:tcPr>
            <w:tcW w:w="1951" w:type="dxa"/>
          </w:tcPr>
          <w:p w14:paraId="5B5534BD"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Outcomes</w:t>
            </w:r>
          </w:p>
        </w:tc>
        <w:tc>
          <w:tcPr>
            <w:tcW w:w="7291" w:type="dxa"/>
          </w:tcPr>
          <w:p w14:paraId="71AF1C23" w14:textId="77777777" w:rsidR="00C17696" w:rsidRPr="00D30E34" w:rsidRDefault="00C17696" w:rsidP="001D3B26">
            <w:pPr>
              <w:spacing w:line="276" w:lineRule="auto"/>
              <w:ind w:left="426"/>
              <w:rPr>
                <w:rFonts w:asciiTheme="minorHAnsi" w:hAnsiTheme="minorHAnsi" w:cstheme="minorHAnsi"/>
                <w:i/>
              </w:rPr>
            </w:pPr>
          </w:p>
          <w:p w14:paraId="6ED50C13" w14:textId="391B91A4" w:rsidR="003611CE" w:rsidRPr="00D30E34" w:rsidRDefault="003611CE" w:rsidP="001D3B26">
            <w:pPr>
              <w:spacing w:line="276" w:lineRule="auto"/>
              <w:ind w:left="426"/>
              <w:rPr>
                <w:rFonts w:asciiTheme="minorHAnsi" w:hAnsiTheme="minorHAnsi" w:cstheme="minorHAnsi"/>
                <w:i/>
              </w:rPr>
            </w:pPr>
            <w:r w:rsidRPr="00D30E34">
              <w:rPr>
                <w:rFonts w:asciiTheme="minorHAnsi" w:hAnsiTheme="minorHAnsi" w:cstheme="minorHAnsi"/>
                <w:i/>
              </w:rPr>
              <w:t>Primary</w:t>
            </w:r>
          </w:p>
          <w:p w14:paraId="7E3D37CC" w14:textId="1EF1ED19" w:rsidR="00EA3DD3" w:rsidRPr="00D30E34" w:rsidRDefault="00C17696" w:rsidP="001D3B26">
            <w:pPr>
              <w:pStyle w:val="ListParagraph"/>
              <w:numPr>
                <w:ilvl w:val="0"/>
                <w:numId w:val="30"/>
              </w:numPr>
              <w:spacing w:line="276" w:lineRule="auto"/>
              <w:rPr>
                <w:rFonts w:asciiTheme="minorHAnsi" w:hAnsiTheme="minorHAnsi" w:cstheme="minorHAnsi"/>
              </w:rPr>
            </w:pPr>
            <w:r w:rsidRPr="00D30E34">
              <w:rPr>
                <w:rFonts w:asciiTheme="minorHAnsi" w:hAnsiTheme="minorHAnsi" w:cstheme="minorHAnsi"/>
              </w:rPr>
              <w:t>Rate of delirium: positive CAM-ICU test/total number of possible assessments while in ICU</w:t>
            </w:r>
            <w:r w:rsidR="00EA3DD3" w:rsidRPr="00D30E34">
              <w:rPr>
                <w:rFonts w:asciiTheme="minorHAnsi" w:hAnsiTheme="minorHAnsi" w:cstheme="minorHAnsi"/>
              </w:rPr>
              <w:t xml:space="preserve"> </w:t>
            </w:r>
          </w:p>
          <w:p w14:paraId="0D9299E7" w14:textId="77777777" w:rsidR="003611CE" w:rsidRPr="00D30E34" w:rsidRDefault="003611CE" w:rsidP="001D3B26">
            <w:pPr>
              <w:spacing w:line="276" w:lineRule="auto"/>
              <w:ind w:left="426"/>
              <w:rPr>
                <w:rFonts w:asciiTheme="minorHAnsi" w:hAnsiTheme="minorHAnsi" w:cstheme="minorHAnsi"/>
                <w:i/>
              </w:rPr>
            </w:pPr>
          </w:p>
          <w:p w14:paraId="4C26F215" w14:textId="77777777" w:rsidR="003611CE" w:rsidRPr="00D30E34" w:rsidRDefault="003611CE" w:rsidP="001D3B26">
            <w:pPr>
              <w:spacing w:line="276" w:lineRule="auto"/>
              <w:rPr>
                <w:rFonts w:asciiTheme="minorHAnsi" w:hAnsiTheme="minorHAnsi" w:cstheme="minorHAnsi"/>
                <w:i/>
              </w:rPr>
            </w:pPr>
          </w:p>
          <w:p w14:paraId="0D21EE31" w14:textId="77777777" w:rsidR="003611CE" w:rsidRPr="00D30E34" w:rsidRDefault="003611CE" w:rsidP="001D3B26">
            <w:pPr>
              <w:spacing w:line="276" w:lineRule="auto"/>
              <w:ind w:left="426"/>
              <w:rPr>
                <w:rFonts w:asciiTheme="minorHAnsi" w:hAnsiTheme="minorHAnsi" w:cstheme="minorHAnsi"/>
                <w:i/>
              </w:rPr>
            </w:pPr>
            <w:r w:rsidRPr="00D30E34">
              <w:rPr>
                <w:rFonts w:asciiTheme="minorHAnsi" w:hAnsiTheme="minorHAnsi" w:cstheme="minorHAnsi"/>
                <w:i/>
              </w:rPr>
              <w:t>Secondary</w:t>
            </w:r>
          </w:p>
          <w:p w14:paraId="588B676D" w14:textId="77777777" w:rsidR="0089777B" w:rsidRPr="00D30E34" w:rsidRDefault="0089777B"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 xml:space="preserve">Description of: </w:t>
            </w:r>
          </w:p>
          <w:p w14:paraId="098FDBD0" w14:textId="6EF07827" w:rsidR="006A0AD6" w:rsidRDefault="006A0AD6" w:rsidP="001D3B26">
            <w:pPr>
              <w:pStyle w:val="ListParagraph"/>
              <w:numPr>
                <w:ilvl w:val="1"/>
                <w:numId w:val="31"/>
              </w:numPr>
              <w:spacing w:line="276" w:lineRule="auto"/>
              <w:rPr>
                <w:rFonts w:asciiTheme="minorHAnsi" w:hAnsiTheme="minorHAnsi" w:cstheme="minorHAnsi"/>
              </w:rPr>
            </w:pPr>
            <w:r>
              <w:rPr>
                <w:rFonts w:asciiTheme="minorHAnsi" w:hAnsiTheme="minorHAnsi" w:cstheme="minorHAnsi"/>
              </w:rPr>
              <w:t>Patient factors</w:t>
            </w:r>
          </w:p>
          <w:p w14:paraId="69BB8A1E" w14:textId="7C851CB2" w:rsidR="00EA3DD3" w:rsidRDefault="0089777B"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 xml:space="preserve">demographic characteristics </w:t>
            </w:r>
          </w:p>
          <w:p w14:paraId="19AAC35D" w14:textId="1A657468" w:rsidR="006A0AD6" w:rsidRPr="00D30E34" w:rsidRDefault="006A0AD6"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Age, gender, APACHE III, source of admission</w:t>
            </w:r>
          </w:p>
          <w:p w14:paraId="12CBF0E4" w14:textId="49048569" w:rsidR="0089777B" w:rsidRDefault="0089777B" w:rsidP="001D3B26">
            <w:pPr>
              <w:pStyle w:val="ListParagraph"/>
              <w:numPr>
                <w:ilvl w:val="1"/>
                <w:numId w:val="31"/>
              </w:numPr>
              <w:spacing w:line="276" w:lineRule="auto"/>
              <w:rPr>
                <w:rFonts w:asciiTheme="minorHAnsi" w:hAnsiTheme="minorHAnsi" w:cstheme="minorHAnsi"/>
              </w:rPr>
            </w:pPr>
            <w:r w:rsidRPr="00D30E34">
              <w:rPr>
                <w:rFonts w:asciiTheme="minorHAnsi" w:hAnsiTheme="minorHAnsi" w:cstheme="minorHAnsi"/>
              </w:rPr>
              <w:t xml:space="preserve">Injury </w:t>
            </w:r>
            <w:r w:rsidR="006A0AD6">
              <w:rPr>
                <w:rFonts w:asciiTheme="minorHAnsi" w:hAnsiTheme="minorHAnsi" w:cstheme="minorHAnsi"/>
              </w:rPr>
              <w:t>factors</w:t>
            </w:r>
          </w:p>
          <w:p w14:paraId="4D7EEED0" w14:textId="758D868F" w:rsidR="00147D5C" w:rsidRDefault="00147D5C"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Mechanism of injury</w:t>
            </w:r>
          </w:p>
          <w:p w14:paraId="517015B5" w14:textId="1D51B637" w:rsidR="00147D5C" w:rsidRDefault="002341D2"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ISS and AIS</w:t>
            </w:r>
          </w:p>
          <w:p w14:paraId="52D61500" w14:textId="5F3DFE27" w:rsidR="00E948E0" w:rsidRDefault="002341D2"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Organ systems involved</w:t>
            </w:r>
            <w:r w:rsidR="00E948E0" w:rsidRPr="00D30E34">
              <w:rPr>
                <w:rFonts w:asciiTheme="minorHAnsi" w:hAnsiTheme="minorHAnsi" w:cstheme="minorHAnsi"/>
              </w:rPr>
              <w:t xml:space="preserve"> </w:t>
            </w:r>
          </w:p>
          <w:p w14:paraId="0105D5CB" w14:textId="5F38AEF6" w:rsidR="002341D2" w:rsidRPr="002341D2" w:rsidRDefault="002341D2"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Incidence of complications</w:t>
            </w:r>
            <w:r w:rsidR="00623F16">
              <w:rPr>
                <w:rFonts w:asciiTheme="minorHAnsi" w:hAnsiTheme="minorHAnsi" w:cstheme="minorHAnsi"/>
              </w:rPr>
              <w:t xml:space="preserve">: infection, DVTs, </w:t>
            </w:r>
            <w:r w:rsidR="00AE2541">
              <w:rPr>
                <w:rFonts w:asciiTheme="minorHAnsi" w:hAnsiTheme="minorHAnsi" w:cstheme="minorHAnsi"/>
              </w:rPr>
              <w:t>bleeding, pressure ulcers, etc.</w:t>
            </w:r>
          </w:p>
          <w:p w14:paraId="373BFD21" w14:textId="4674EC35" w:rsidR="0089777B" w:rsidRPr="002341D2" w:rsidRDefault="0089777B" w:rsidP="001D3B26">
            <w:pPr>
              <w:pStyle w:val="ListParagraph"/>
              <w:numPr>
                <w:ilvl w:val="1"/>
                <w:numId w:val="31"/>
              </w:numPr>
              <w:spacing w:line="276" w:lineRule="auto"/>
              <w:rPr>
                <w:rFonts w:asciiTheme="minorHAnsi" w:hAnsiTheme="minorHAnsi" w:cstheme="minorHAnsi"/>
              </w:rPr>
            </w:pPr>
            <w:r w:rsidRPr="002341D2">
              <w:rPr>
                <w:rFonts w:asciiTheme="minorHAnsi" w:hAnsiTheme="minorHAnsi" w:cstheme="minorHAnsi"/>
              </w:rPr>
              <w:t xml:space="preserve">Treatment </w:t>
            </w:r>
            <w:r w:rsidR="00147D5C" w:rsidRPr="002341D2">
              <w:rPr>
                <w:rFonts w:asciiTheme="minorHAnsi" w:hAnsiTheme="minorHAnsi" w:cstheme="minorHAnsi"/>
              </w:rPr>
              <w:t>factors</w:t>
            </w:r>
          </w:p>
          <w:p w14:paraId="0366F7A5" w14:textId="14D9FBA5" w:rsidR="00623F16" w:rsidRDefault="00623F16"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Modifiable</w:t>
            </w:r>
          </w:p>
          <w:p w14:paraId="6ED663DF" w14:textId="77777777" w:rsidR="00623F16" w:rsidRDefault="00623F16"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Use</w:t>
            </w:r>
            <w:r w:rsidR="0089777B" w:rsidRPr="00D30E34">
              <w:rPr>
                <w:rFonts w:asciiTheme="minorHAnsi" w:hAnsiTheme="minorHAnsi" w:cstheme="minorHAnsi"/>
              </w:rPr>
              <w:t xml:space="preserve"> of analgesia </w:t>
            </w:r>
          </w:p>
          <w:p w14:paraId="6E936C2E" w14:textId="0F73E2B8" w:rsidR="0089777B" w:rsidRPr="00D30E34" w:rsidRDefault="00623F16"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 xml:space="preserve">Use of </w:t>
            </w:r>
            <w:r w:rsidR="0089777B" w:rsidRPr="00D30E34">
              <w:rPr>
                <w:rFonts w:asciiTheme="minorHAnsi" w:hAnsiTheme="minorHAnsi" w:cstheme="minorHAnsi"/>
              </w:rPr>
              <w:t>sedation</w:t>
            </w:r>
          </w:p>
          <w:p w14:paraId="69B4CD45" w14:textId="5430330B" w:rsidR="0089777B" w:rsidRPr="00D30E34" w:rsidRDefault="0089777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Presence or absence of invasive devices</w:t>
            </w:r>
          </w:p>
          <w:p w14:paraId="0C081081" w14:textId="3DF77B5D" w:rsidR="0089777B" w:rsidRPr="00D30E34" w:rsidRDefault="0089777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Early mobilization</w:t>
            </w:r>
          </w:p>
          <w:p w14:paraId="2C0FBE56" w14:textId="2363B61D" w:rsidR="0089777B" w:rsidRPr="00D30E34" w:rsidRDefault="0089777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Exposure to natural sunlight</w:t>
            </w:r>
          </w:p>
          <w:p w14:paraId="48D88E63" w14:textId="3B227758" w:rsidR="0089777B" w:rsidRDefault="00E948E0"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lastRenderedPageBreak/>
              <w:t>Use</w:t>
            </w:r>
            <w:r w:rsidR="0089777B" w:rsidRPr="00D30E34">
              <w:rPr>
                <w:rFonts w:asciiTheme="minorHAnsi" w:hAnsiTheme="minorHAnsi" w:cstheme="minorHAnsi"/>
              </w:rPr>
              <w:t xml:space="preserve"> of antipsychotics</w:t>
            </w:r>
          </w:p>
          <w:p w14:paraId="34494BA1" w14:textId="0EBF6A5C" w:rsidR="00E948E0" w:rsidRPr="00D30E34" w:rsidRDefault="00E948E0"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Use of alpha-2 receptor agonists</w:t>
            </w:r>
          </w:p>
          <w:p w14:paraId="66FDB3C7" w14:textId="34758C3B" w:rsidR="00A54514" w:rsidRDefault="00A54514"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Presence or absence of physical restraints</w:t>
            </w:r>
          </w:p>
          <w:p w14:paraId="1C918435" w14:textId="0EC7398A" w:rsidR="00623F16" w:rsidRDefault="00623F16"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Non-modifiable</w:t>
            </w:r>
          </w:p>
          <w:p w14:paraId="14840A90" w14:textId="619302EF" w:rsidR="00623F16" w:rsidRDefault="00623F16"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Number of surgeries</w:t>
            </w:r>
          </w:p>
          <w:p w14:paraId="5FE4754C" w14:textId="70D011DD" w:rsidR="00623F16" w:rsidRPr="00623F16" w:rsidRDefault="00623F16"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Type of surgeries</w:t>
            </w:r>
          </w:p>
          <w:p w14:paraId="7737FBAB" w14:textId="77777777" w:rsidR="00623F16" w:rsidRPr="00E948E0" w:rsidRDefault="00623F16"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Need for organ support</w:t>
            </w:r>
          </w:p>
          <w:p w14:paraId="0BF71A82" w14:textId="746D57A0" w:rsidR="00623F16" w:rsidRPr="00D30E34" w:rsidRDefault="00623F16"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Need for blood transfusion</w:t>
            </w:r>
          </w:p>
          <w:p w14:paraId="42251A3B" w14:textId="1D14425A" w:rsidR="002341D2" w:rsidRDefault="002341D2" w:rsidP="001D3B26">
            <w:pPr>
              <w:pStyle w:val="ListParagraph"/>
              <w:numPr>
                <w:ilvl w:val="1"/>
                <w:numId w:val="31"/>
              </w:numPr>
              <w:spacing w:line="276" w:lineRule="auto"/>
              <w:rPr>
                <w:rFonts w:asciiTheme="minorHAnsi" w:hAnsiTheme="minorHAnsi" w:cstheme="minorHAnsi"/>
              </w:rPr>
            </w:pPr>
            <w:r>
              <w:rPr>
                <w:rFonts w:asciiTheme="minorHAnsi" w:hAnsiTheme="minorHAnsi" w:cstheme="minorHAnsi"/>
              </w:rPr>
              <w:t>Delirium factors</w:t>
            </w:r>
          </w:p>
          <w:p w14:paraId="2D42399C" w14:textId="71780967" w:rsidR="002341D2" w:rsidRDefault="002341D2"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Type of delirium</w:t>
            </w:r>
          </w:p>
          <w:p w14:paraId="250DA350" w14:textId="08B56E38" w:rsidR="002341D2" w:rsidRDefault="002341D2"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 xml:space="preserve">Severity </w:t>
            </w:r>
            <w:r w:rsidR="00E948E0">
              <w:rPr>
                <w:rFonts w:asciiTheme="minorHAnsi" w:hAnsiTheme="minorHAnsi" w:cstheme="minorHAnsi"/>
              </w:rPr>
              <w:t>of delirium</w:t>
            </w:r>
          </w:p>
          <w:p w14:paraId="5FE7B740" w14:textId="166F35BE" w:rsidR="002341D2" w:rsidRDefault="00E948E0"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D</w:t>
            </w:r>
            <w:r w:rsidR="002341D2">
              <w:rPr>
                <w:rFonts w:asciiTheme="minorHAnsi" w:hAnsiTheme="minorHAnsi" w:cstheme="minorHAnsi"/>
              </w:rPr>
              <w:t>uration</w:t>
            </w:r>
            <w:r>
              <w:rPr>
                <w:rFonts w:asciiTheme="minorHAnsi" w:hAnsiTheme="minorHAnsi" w:cstheme="minorHAnsi"/>
              </w:rPr>
              <w:t xml:space="preserve"> of delirium</w:t>
            </w:r>
          </w:p>
          <w:p w14:paraId="389B1742" w14:textId="0E9696D5" w:rsidR="0089777B" w:rsidRPr="00D30E34" w:rsidRDefault="00A54514" w:rsidP="001D3B26">
            <w:pPr>
              <w:pStyle w:val="ListParagraph"/>
              <w:numPr>
                <w:ilvl w:val="1"/>
                <w:numId w:val="31"/>
              </w:numPr>
              <w:spacing w:line="276" w:lineRule="auto"/>
              <w:rPr>
                <w:rFonts w:asciiTheme="minorHAnsi" w:hAnsiTheme="minorHAnsi" w:cstheme="minorHAnsi"/>
              </w:rPr>
            </w:pPr>
            <w:r w:rsidRPr="00D30E34">
              <w:rPr>
                <w:rFonts w:asciiTheme="minorHAnsi" w:hAnsiTheme="minorHAnsi" w:cstheme="minorHAnsi"/>
              </w:rPr>
              <w:t>Sleep characteristics:</w:t>
            </w:r>
          </w:p>
          <w:p w14:paraId="73FC23C5" w14:textId="69777B59" w:rsidR="00A54514" w:rsidRPr="00D30E34" w:rsidRDefault="00E948E0"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 xml:space="preserve">Duration of sleep: </w:t>
            </w:r>
            <w:r w:rsidR="00A54514" w:rsidRPr="00D30E34">
              <w:rPr>
                <w:rFonts w:asciiTheme="minorHAnsi" w:hAnsiTheme="minorHAnsi" w:cstheme="minorHAnsi"/>
              </w:rPr>
              <w:t>&gt; or &lt; than 4 hours per night</w:t>
            </w:r>
          </w:p>
          <w:p w14:paraId="14CAC6B3" w14:textId="758134C8" w:rsidR="00E948E0" w:rsidRDefault="00E948E0"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Self-reported Quality of sleep during ICU admission and after ICU discharge</w:t>
            </w:r>
          </w:p>
          <w:p w14:paraId="14BD010B" w14:textId="5DBB6C8D" w:rsidR="008C23DF" w:rsidRDefault="008C23DF"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Subgroup of patients will undergo polysomnography</w:t>
            </w:r>
          </w:p>
          <w:p w14:paraId="7A4039E8" w14:textId="621E087D" w:rsidR="00CF6ED6" w:rsidRDefault="00CF6ED6"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 xml:space="preserve">Percentage of all sleep stages: </w:t>
            </w:r>
          </w:p>
          <w:p w14:paraId="353891DB" w14:textId="268A4268" w:rsidR="00CF6ED6" w:rsidRDefault="00CF6ED6" w:rsidP="001D3B26">
            <w:pPr>
              <w:pStyle w:val="ListParagraph"/>
              <w:numPr>
                <w:ilvl w:val="4"/>
                <w:numId w:val="31"/>
              </w:numPr>
              <w:spacing w:line="276" w:lineRule="auto"/>
              <w:rPr>
                <w:rFonts w:asciiTheme="minorHAnsi" w:hAnsiTheme="minorHAnsi" w:cstheme="minorHAnsi"/>
              </w:rPr>
            </w:pPr>
            <w:r>
              <w:rPr>
                <w:rFonts w:asciiTheme="minorHAnsi" w:hAnsiTheme="minorHAnsi" w:cstheme="minorHAnsi"/>
              </w:rPr>
              <w:t>Slow wave sleep</w:t>
            </w:r>
          </w:p>
          <w:p w14:paraId="21225E3C" w14:textId="56AD9085" w:rsidR="00CF6ED6" w:rsidRDefault="00CF6ED6" w:rsidP="001D3B26">
            <w:pPr>
              <w:pStyle w:val="ListParagraph"/>
              <w:numPr>
                <w:ilvl w:val="4"/>
                <w:numId w:val="31"/>
              </w:numPr>
              <w:spacing w:line="276" w:lineRule="auto"/>
              <w:rPr>
                <w:rFonts w:asciiTheme="minorHAnsi" w:hAnsiTheme="minorHAnsi" w:cstheme="minorHAnsi"/>
              </w:rPr>
            </w:pPr>
            <w:r>
              <w:rPr>
                <w:rFonts w:asciiTheme="minorHAnsi" w:hAnsiTheme="minorHAnsi" w:cstheme="minorHAnsi"/>
              </w:rPr>
              <w:t>Stage 1</w:t>
            </w:r>
          </w:p>
          <w:p w14:paraId="5B8E24BE" w14:textId="6A148643" w:rsidR="00CF6ED6" w:rsidRDefault="00CF6ED6" w:rsidP="001D3B26">
            <w:pPr>
              <w:pStyle w:val="ListParagraph"/>
              <w:numPr>
                <w:ilvl w:val="4"/>
                <w:numId w:val="31"/>
              </w:numPr>
              <w:spacing w:line="276" w:lineRule="auto"/>
              <w:rPr>
                <w:rFonts w:asciiTheme="minorHAnsi" w:hAnsiTheme="minorHAnsi" w:cstheme="minorHAnsi"/>
              </w:rPr>
            </w:pPr>
            <w:r>
              <w:rPr>
                <w:rFonts w:asciiTheme="minorHAnsi" w:hAnsiTheme="minorHAnsi" w:cstheme="minorHAnsi"/>
              </w:rPr>
              <w:t>Stage 2</w:t>
            </w:r>
          </w:p>
          <w:p w14:paraId="306FA42A" w14:textId="2E04372A" w:rsidR="00CF6ED6" w:rsidRPr="00D30E34" w:rsidRDefault="00CF6ED6" w:rsidP="001D3B26">
            <w:pPr>
              <w:pStyle w:val="ListParagraph"/>
              <w:numPr>
                <w:ilvl w:val="4"/>
                <w:numId w:val="31"/>
              </w:numPr>
              <w:spacing w:line="276" w:lineRule="auto"/>
              <w:rPr>
                <w:rFonts w:asciiTheme="minorHAnsi" w:hAnsiTheme="minorHAnsi" w:cstheme="minorHAnsi"/>
              </w:rPr>
            </w:pPr>
            <w:r>
              <w:rPr>
                <w:rFonts w:asciiTheme="minorHAnsi" w:hAnsiTheme="minorHAnsi" w:cstheme="minorHAnsi"/>
              </w:rPr>
              <w:t>REM</w:t>
            </w:r>
          </w:p>
          <w:p w14:paraId="5AAE8334" w14:textId="525ED7DE" w:rsidR="00EA3DD3" w:rsidRPr="00D30E34" w:rsidRDefault="00EA3DD3"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 xml:space="preserve">Mortality at </w:t>
            </w:r>
            <w:r w:rsidR="00A54514" w:rsidRPr="00D30E34">
              <w:rPr>
                <w:rFonts w:asciiTheme="minorHAnsi" w:hAnsiTheme="minorHAnsi" w:cstheme="minorHAnsi"/>
              </w:rPr>
              <w:t>90 days</w:t>
            </w:r>
            <w:r w:rsidRPr="00D30E34">
              <w:rPr>
                <w:rFonts w:asciiTheme="minorHAnsi" w:hAnsiTheme="minorHAnsi" w:cstheme="minorHAnsi"/>
              </w:rPr>
              <w:t xml:space="preserve"> </w:t>
            </w:r>
          </w:p>
          <w:p w14:paraId="73EC47B7" w14:textId="77777777" w:rsidR="00EA3DD3" w:rsidRPr="00D30E34" w:rsidRDefault="00EA3DD3"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ICU LOS</w:t>
            </w:r>
          </w:p>
          <w:p w14:paraId="6068821A" w14:textId="77777777" w:rsidR="00C17696" w:rsidRPr="00D30E34" w:rsidRDefault="00EA3DD3"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Hospital LOS</w:t>
            </w:r>
          </w:p>
          <w:p w14:paraId="65EFB05A" w14:textId="252D92E1" w:rsidR="00A54514" w:rsidRPr="00D30E34" w:rsidRDefault="00A54514" w:rsidP="001D3B26">
            <w:pPr>
              <w:pStyle w:val="ListParagraph"/>
              <w:spacing w:line="276" w:lineRule="auto"/>
              <w:ind w:left="1146"/>
              <w:rPr>
                <w:rFonts w:asciiTheme="minorHAnsi" w:hAnsiTheme="minorHAnsi" w:cstheme="minorHAnsi"/>
              </w:rPr>
            </w:pPr>
          </w:p>
        </w:tc>
      </w:tr>
      <w:tr w:rsidR="003611CE" w:rsidRPr="00D30E34" w14:paraId="74CD94F5" w14:textId="77777777" w:rsidTr="007F0000">
        <w:tc>
          <w:tcPr>
            <w:tcW w:w="1951" w:type="dxa"/>
          </w:tcPr>
          <w:p w14:paraId="2E2CBE30" w14:textId="2AC4DF68"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lastRenderedPageBreak/>
              <w:t>Intervention</w:t>
            </w:r>
          </w:p>
        </w:tc>
        <w:tc>
          <w:tcPr>
            <w:tcW w:w="7291" w:type="dxa"/>
          </w:tcPr>
          <w:p w14:paraId="41940FC0" w14:textId="77777777" w:rsidR="003611CE" w:rsidRPr="00D30E34" w:rsidRDefault="00EA3DD3" w:rsidP="001D3B26">
            <w:pPr>
              <w:spacing w:line="276" w:lineRule="auto"/>
              <w:ind w:left="426"/>
              <w:rPr>
                <w:rFonts w:asciiTheme="minorHAnsi" w:hAnsiTheme="minorHAnsi" w:cstheme="minorHAnsi"/>
              </w:rPr>
            </w:pPr>
            <w:r w:rsidRPr="00D30E34">
              <w:rPr>
                <w:rFonts w:asciiTheme="minorHAnsi" w:hAnsiTheme="minorHAnsi" w:cstheme="minorHAnsi"/>
              </w:rPr>
              <w:t>None</w:t>
            </w:r>
          </w:p>
          <w:p w14:paraId="05890691" w14:textId="7911F940" w:rsidR="00BD0A24" w:rsidRPr="00D30E34" w:rsidRDefault="00BD0A24" w:rsidP="001D3B26">
            <w:pPr>
              <w:spacing w:line="276" w:lineRule="auto"/>
              <w:ind w:left="426"/>
              <w:rPr>
                <w:rFonts w:asciiTheme="minorHAnsi" w:hAnsiTheme="minorHAnsi" w:cstheme="minorHAnsi"/>
              </w:rPr>
            </w:pPr>
          </w:p>
        </w:tc>
      </w:tr>
      <w:tr w:rsidR="003611CE" w:rsidRPr="00D30E34" w14:paraId="0BBC6CA4" w14:textId="77777777" w:rsidTr="007F0000">
        <w:tc>
          <w:tcPr>
            <w:tcW w:w="1951" w:type="dxa"/>
          </w:tcPr>
          <w:p w14:paraId="0DD86242"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Sample Size</w:t>
            </w:r>
          </w:p>
        </w:tc>
        <w:tc>
          <w:tcPr>
            <w:tcW w:w="7291" w:type="dxa"/>
          </w:tcPr>
          <w:p w14:paraId="52C787B4" w14:textId="3639597D" w:rsidR="00BD0A24" w:rsidRPr="00D30E34" w:rsidRDefault="00BD0A24" w:rsidP="001D3B26">
            <w:pPr>
              <w:spacing w:line="276" w:lineRule="auto"/>
              <w:ind w:left="426"/>
              <w:rPr>
                <w:rFonts w:asciiTheme="minorHAnsi" w:hAnsiTheme="minorHAnsi" w:cstheme="minorHAnsi"/>
              </w:rPr>
            </w:pPr>
            <w:r w:rsidRPr="00D30E34">
              <w:rPr>
                <w:rFonts w:asciiTheme="minorHAnsi" w:hAnsiTheme="minorHAnsi" w:cstheme="minorHAnsi"/>
              </w:rPr>
              <w:t xml:space="preserve">At least 250 </w:t>
            </w:r>
            <w:r w:rsidR="00A54514" w:rsidRPr="00D30E34">
              <w:rPr>
                <w:rFonts w:asciiTheme="minorHAnsi" w:hAnsiTheme="minorHAnsi" w:cstheme="minorHAnsi"/>
              </w:rPr>
              <w:t xml:space="preserve">patients to be recruited </w:t>
            </w:r>
            <w:r w:rsidRPr="00D30E34">
              <w:rPr>
                <w:rFonts w:asciiTheme="minorHAnsi" w:hAnsiTheme="minorHAnsi" w:cstheme="minorHAnsi"/>
              </w:rPr>
              <w:t>over 2 years</w:t>
            </w:r>
            <w:r w:rsidR="00745D68">
              <w:rPr>
                <w:rFonts w:asciiTheme="minorHAnsi" w:hAnsiTheme="minorHAnsi" w:cstheme="minorHAnsi"/>
              </w:rPr>
              <w:t xml:space="preserve">. Patients undergoing PSG will be selected based on order of presentation with every seventh patient being selected for PSG, to a maximum of 30 patients. </w:t>
            </w:r>
          </w:p>
          <w:p w14:paraId="413E3D24" w14:textId="0A0A9374" w:rsidR="00BD0A24" w:rsidRPr="00D30E34" w:rsidRDefault="00BD0A24" w:rsidP="001D3B26">
            <w:pPr>
              <w:spacing w:line="276" w:lineRule="auto"/>
              <w:ind w:left="426"/>
              <w:rPr>
                <w:rFonts w:asciiTheme="minorHAnsi" w:hAnsiTheme="minorHAnsi" w:cstheme="minorHAnsi"/>
                <w:lang w:val="en-AU"/>
              </w:rPr>
            </w:pPr>
          </w:p>
        </w:tc>
      </w:tr>
      <w:tr w:rsidR="003611CE" w:rsidRPr="00D30E34" w14:paraId="3C8397F7" w14:textId="77777777" w:rsidTr="007F0000">
        <w:tc>
          <w:tcPr>
            <w:tcW w:w="1951" w:type="dxa"/>
          </w:tcPr>
          <w:p w14:paraId="56A08BE5"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Population</w:t>
            </w:r>
          </w:p>
        </w:tc>
        <w:tc>
          <w:tcPr>
            <w:tcW w:w="7291" w:type="dxa"/>
          </w:tcPr>
          <w:p w14:paraId="5B537655" w14:textId="068DD5F0" w:rsidR="003611CE" w:rsidRPr="00D30E34" w:rsidRDefault="00BD0A24" w:rsidP="001D3B26">
            <w:pPr>
              <w:spacing w:line="276" w:lineRule="auto"/>
              <w:ind w:left="426"/>
              <w:rPr>
                <w:rFonts w:asciiTheme="minorHAnsi" w:hAnsiTheme="minorHAnsi" w:cstheme="minorHAnsi"/>
              </w:rPr>
            </w:pPr>
            <w:r w:rsidRPr="00D30E34">
              <w:rPr>
                <w:rFonts w:asciiTheme="minorHAnsi" w:hAnsiTheme="minorHAnsi" w:cstheme="minorHAnsi"/>
              </w:rPr>
              <w:t>Severely injured trauma</w:t>
            </w:r>
            <w:r w:rsidR="00EA3DD3" w:rsidRPr="00D30E34">
              <w:rPr>
                <w:rFonts w:asciiTheme="minorHAnsi" w:hAnsiTheme="minorHAnsi" w:cstheme="minorHAnsi"/>
              </w:rPr>
              <w:t xml:space="preserve"> patients admitted to</w:t>
            </w:r>
            <w:r w:rsidRPr="00D30E34">
              <w:rPr>
                <w:rFonts w:asciiTheme="minorHAnsi" w:hAnsiTheme="minorHAnsi" w:cstheme="minorHAnsi"/>
              </w:rPr>
              <w:t xml:space="preserve"> JHH</w:t>
            </w:r>
            <w:r w:rsidR="00EA3DD3" w:rsidRPr="00D30E34">
              <w:rPr>
                <w:rFonts w:asciiTheme="minorHAnsi" w:hAnsiTheme="minorHAnsi" w:cstheme="minorHAnsi"/>
              </w:rPr>
              <w:t xml:space="preserve"> ICU</w:t>
            </w:r>
            <w:r w:rsidRPr="00D30E34">
              <w:rPr>
                <w:rFonts w:asciiTheme="minorHAnsi" w:hAnsiTheme="minorHAnsi" w:cstheme="minorHAnsi"/>
              </w:rPr>
              <w:t>.</w:t>
            </w:r>
          </w:p>
          <w:p w14:paraId="6823B27F" w14:textId="35D22EA0" w:rsidR="00BD0A24" w:rsidRPr="00D30E34" w:rsidRDefault="00BD0A24" w:rsidP="001D3B26">
            <w:pPr>
              <w:spacing w:line="276" w:lineRule="auto"/>
              <w:ind w:left="426"/>
              <w:rPr>
                <w:rFonts w:asciiTheme="minorHAnsi" w:hAnsiTheme="minorHAnsi" w:cstheme="minorHAnsi"/>
              </w:rPr>
            </w:pPr>
          </w:p>
        </w:tc>
      </w:tr>
      <w:tr w:rsidR="003611CE" w:rsidRPr="00D30E34" w14:paraId="254CCB49" w14:textId="77777777" w:rsidTr="007F0000">
        <w:tc>
          <w:tcPr>
            <w:tcW w:w="1951" w:type="dxa"/>
          </w:tcPr>
          <w:p w14:paraId="1F69B2CD" w14:textId="77777777" w:rsidR="003611CE" w:rsidRPr="00D30E34" w:rsidRDefault="003611CE" w:rsidP="001D3B26">
            <w:pPr>
              <w:spacing w:line="276" w:lineRule="auto"/>
              <w:rPr>
                <w:rFonts w:asciiTheme="minorHAnsi" w:hAnsiTheme="minorHAnsi" w:cstheme="minorHAnsi"/>
              </w:rPr>
            </w:pPr>
            <w:r w:rsidRPr="00D30E34">
              <w:rPr>
                <w:rFonts w:asciiTheme="minorHAnsi" w:hAnsiTheme="minorHAnsi" w:cstheme="minorHAnsi"/>
              </w:rPr>
              <w:t>Eligibility</w:t>
            </w:r>
            <w:r w:rsidRPr="00D30E34">
              <w:rPr>
                <w:rFonts w:asciiTheme="minorHAnsi" w:hAnsiTheme="minorHAnsi" w:cstheme="minorHAnsi"/>
              </w:rPr>
              <w:br/>
              <w:t>Criteria</w:t>
            </w:r>
          </w:p>
        </w:tc>
        <w:tc>
          <w:tcPr>
            <w:tcW w:w="7291" w:type="dxa"/>
          </w:tcPr>
          <w:p w14:paraId="05D1C6D8" w14:textId="6730C410" w:rsidR="003611CE" w:rsidRPr="00D30E34" w:rsidRDefault="003611CE" w:rsidP="001D3B26">
            <w:pPr>
              <w:spacing w:line="276" w:lineRule="auto"/>
              <w:ind w:left="426"/>
              <w:rPr>
                <w:rFonts w:asciiTheme="minorHAnsi" w:hAnsiTheme="minorHAnsi" w:cstheme="minorHAnsi"/>
                <w:i/>
              </w:rPr>
            </w:pPr>
            <w:r w:rsidRPr="00D30E34">
              <w:rPr>
                <w:rFonts w:asciiTheme="minorHAnsi" w:hAnsiTheme="minorHAnsi" w:cstheme="minorHAnsi"/>
                <w:i/>
              </w:rPr>
              <w:t>Inclusion Criteria</w:t>
            </w:r>
          </w:p>
          <w:p w14:paraId="7B874137" w14:textId="76CABF61" w:rsidR="00BD0A24" w:rsidRDefault="00BD0A24" w:rsidP="001D3B26">
            <w:pPr>
              <w:numPr>
                <w:ilvl w:val="0"/>
                <w:numId w:val="33"/>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1. Adults (&gt;18 years), </w:t>
            </w:r>
          </w:p>
          <w:p w14:paraId="5B1CD330" w14:textId="0DE56D5B" w:rsidR="007F0000" w:rsidRPr="00D30E34" w:rsidRDefault="007F0000" w:rsidP="001D3B26">
            <w:pPr>
              <w:numPr>
                <w:ilvl w:val="0"/>
                <w:numId w:val="33"/>
              </w:numPr>
              <w:spacing w:line="276" w:lineRule="auto"/>
              <w:rPr>
                <w:rFonts w:asciiTheme="minorHAnsi" w:hAnsiTheme="minorHAnsi" w:cstheme="minorHAnsi"/>
                <w:iCs/>
                <w:lang w:val="en-AU"/>
              </w:rPr>
            </w:pPr>
            <w:r>
              <w:rPr>
                <w:rFonts w:asciiTheme="minorHAnsi" w:hAnsiTheme="minorHAnsi" w:cstheme="minorHAnsi"/>
                <w:iCs/>
                <w:lang w:val="en-AU"/>
              </w:rPr>
              <w:t>2. Trauma patients</w:t>
            </w:r>
          </w:p>
          <w:p w14:paraId="6D516CB9" w14:textId="79EFADFD" w:rsidR="00BD0A24" w:rsidRPr="00D30E34" w:rsidRDefault="007F0000" w:rsidP="001D3B26">
            <w:pPr>
              <w:numPr>
                <w:ilvl w:val="0"/>
                <w:numId w:val="33"/>
              </w:numPr>
              <w:spacing w:line="276" w:lineRule="auto"/>
              <w:rPr>
                <w:rFonts w:asciiTheme="minorHAnsi" w:hAnsiTheme="minorHAnsi" w:cstheme="minorHAnsi"/>
                <w:iCs/>
                <w:lang w:val="en-AU"/>
              </w:rPr>
            </w:pPr>
            <w:r>
              <w:rPr>
                <w:rFonts w:asciiTheme="minorHAnsi" w:hAnsiTheme="minorHAnsi" w:cstheme="minorHAnsi"/>
                <w:iCs/>
                <w:lang w:val="en-AU"/>
              </w:rPr>
              <w:lastRenderedPageBreak/>
              <w:t>3</w:t>
            </w:r>
            <w:r w:rsidR="00BD0A24" w:rsidRPr="00D30E34">
              <w:rPr>
                <w:rFonts w:asciiTheme="minorHAnsi" w:hAnsiTheme="minorHAnsi" w:cstheme="minorHAnsi"/>
                <w:iCs/>
                <w:lang w:val="en-AU"/>
              </w:rPr>
              <w:t xml:space="preserve">. Admitted to the JHH ICU, </w:t>
            </w:r>
          </w:p>
          <w:p w14:paraId="67C4DDA8" w14:textId="4FCC2EEB" w:rsidR="00BD0A24" w:rsidRPr="00D30E34" w:rsidRDefault="007F0000" w:rsidP="001D3B26">
            <w:pPr>
              <w:numPr>
                <w:ilvl w:val="0"/>
                <w:numId w:val="33"/>
              </w:numPr>
              <w:spacing w:line="276" w:lineRule="auto"/>
              <w:rPr>
                <w:rFonts w:asciiTheme="minorHAnsi" w:hAnsiTheme="minorHAnsi" w:cstheme="minorHAnsi"/>
                <w:iCs/>
                <w:lang w:val="en-AU"/>
              </w:rPr>
            </w:pPr>
            <w:r>
              <w:rPr>
                <w:rFonts w:asciiTheme="minorHAnsi" w:hAnsiTheme="minorHAnsi" w:cstheme="minorHAnsi"/>
                <w:iCs/>
                <w:lang w:val="en-AU"/>
              </w:rPr>
              <w:t>4</w:t>
            </w:r>
            <w:r w:rsidR="00BD0A24" w:rsidRPr="00D30E34">
              <w:rPr>
                <w:rFonts w:asciiTheme="minorHAnsi" w:hAnsiTheme="minorHAnsi" w:cstheme="minorHAnsi"/>
                <w:iCs/>
                <w:lang w:val="en-AU"/>
              </w:rPr>
              <w:t xml:space="preserve">. Who can be assessed for delirium twice daily by using the CAM-ICU tool. </w:t>
            </w:r>
          </w:p>
          <w:p w14:paraId="5BC5F48E" w14:textId="291BE45A" w:rsidR="003611CE" w:rsidRPr="00D30E34" w:rsidRDefault="003611CE" w:rsidP="001D3B26">
            <w:pPr>
              <w:spacing w:line="276" w:lineRule="auto"/>
              <w:ind w:left="426"/>
              <w:rPr>
                <w:rFonts w:asciiTheme="minorHAnsi" w:hAnsiTheme="minorHAnsi" w:cstheme="minorHAnsi"/>
                <w:i/>
              </w:rPr>
            </w:pPr>
          </w:p>
          <w:p w14:paraId="4DF34D50" w14:textId="54DE79B8" w:rsidR="00BD0A24" w:rsidRPr="00D30E34" w:rsidRDefault="00BD0A24" w:rsidP="001D3B26">
            <w:pPr>
              <w:spacing w:line="276" w:lineRule="auto"/>
              <w:ind w:left="426"/>
              <w:rPr>
                <w:rFonts w:asciiTheme="minorHAnsi" w:hAnsiTheme="minorHAnsi" w:cstheme="minorHAnsi"/>
                <w:i/>
              </w:rPr>
            </w:pPr>
            <w:r w:rsidRPr="00D30E34">
              <w:rPr>
                <w:rFonts w:asciiTheme="minorHAnsi" w:hAnsiTheme="minorHAnsi" w:cstheme="minorHAnsi"/>
                <w:i/>
              </w:rPr>
              <w:t>Exclusion Criteria</w:t>
            </w:r>
          </w:p>
          <w:p w14:paraId="36A3E67F" w14:textId="77777777" w:rsidR="00BD0A24" w:rsidRPr="00D30E34" w:rsidRDefault="00BD0A24" w:rsidP="001D3B26">
            <w:pPr>
              <w:numPr>
                <w:ilvl w:val="0"/>
                <w:numId w:val="34"/>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1. Patients under the age of 18 years of age, </w:t>
            </w:r>
          </w:p>
          <w:p w14:paraId="48CE6855" w14:textId="63673383" w:rsidR="00BD0A24" w:rsidRDefault="00BD0A24" w:rsidP="001D3B26">
            <w:pPr>
              <w:numPr>
                <w:ilvl w:val="0"/>
                <w:numId w:val="34"/>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2. Comatose (GCS less than 8), </w:t>
            </w:r>
          </w:p>
          <w:p w14:paraId="0930153D" w14:textId="7B5D4A35" w:rsidR="00725DF4" w:rsidRPr="00D30E34" w:rsidRDefault="00725DF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3. Patients with confirmed neurological damage from Traumatic Brain Injury (TBI)</w:t>
            </w:r>
          </w:p>
          <w:p w14:paraId="318568AF" w14:textId="7F16449C" w:rsidR="00BD0A24" w:rsidRPr="00D30E34" w:rsidRDefault="00725DF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4</w:t>
            </w:r>
            <w:r w:rsidR="00BD0A24" w:rsidRPr="00D30E34">
              <w:rPr>
                <w:rFonts w:asciiTheme="minorHAnsi" w:hAnsiTheme="minorHAnsi" w:cstheme="minorHAnsi"/>
                <w:iCs/>
                <w:lang w:val="en-AU"/>
              </w:rPr>
              <w:t xml:space="preserve">. Non-English speaking (would not be able to be assessed with the use of CAM-ICU), </w:t>
            </w:r>
          </w:p>
          <w:p w14:paraId="660DD950" w14:textId="521E0981" w:rsidR="00BD0A24" w:rsidRPr="00D30E34" w:rsidRDefault="00725DF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5</w:t>
            </w:r>
            <w:r w:rsidR="00BD0A24" w:rsidRPr="00D30E34">
              <w:rPr>
                <w:rFonts w:asciiTheme="minorHAnsi" w:hAnsiTheme="minorHAnsi" w:cstheme="minorHAnsi"/>
                <w:iCs/>
                <w:lang w:val="en-AU"/>
              </w:rPr>
              <w:t>. Pre-existing cognitive impairment, like dementia, etc.</w:t>
            </w:r>
          </w:p>
          <w:p w14:paraId="695288AA" w14:textId="77777777" w:rsidR="00BD0A24" w:rsidRPr="00D30E34" w:rsidRDefault="00BD0A24" w:rsidP="001D3B26">
            <w:pPr>
              <w:spacing w:line="276" w:lineRule="auto"/>
              <w:ind w:left="426"/>
              <w:rPr>
                <w:rFonts w:asciiTheme="minorHAnsi" w:hAnsiTheme="minorHAnsi" w:cstheme="minorHAnsi"/>
                <w:i/>
              </w:rPr>
            </w:pPr>
          </w:p>
          <w:p w14:paraId="5443CC3E" w14:textId="77777777" w:rsidR="003611CE" w:rsidRPr="00D30E34" w:rsidRDefault="003611CE" w:rsidP="001D3B26">
            <w:pPr>
              <w:spacing w:line="276" w:lineRule="auto"/>
              <w:ind w:left="426"/>
              <w:rPr>
                <w:rFonts w:asciiTheme="minorHAnsi" w:hAnsiTheme="minorHAnsi" w:cstheme="minorHAnsi"/>
                <w:i/>
              </w:rPr>
            </w:pPr>
          </w:p>
          <w:p w14:paraId="649AE4EA" w14:textId="6EDDFA6D" w:rsidR="003611CE" w:rsidRPr="00D30E34" w:rsidRDefault="003611CE" w:rsidP="001D3B26">
            <w:pPr>
              <w:spacing w:line="276" w:lineRule="auto"/>
              <w:rPr>
                <w:rFonts w:asciiTheme="minorHAnsi" w:hAnsiTheme="minorHAnsi" w:cstheme="minorHAnsi"/>
                <w:i/>
              </w:rPr>
            </w:pPr>
          </w:p>
        </w:tc>
      </w:tr>
      <w:tr w:rsidR="003611CE" w:rsidRPr="00D30E34" w14:paraId="5053543B" w14:textId="77777777" w:rsidTr="007F0000">
        <w:tc>
          <w:tcPr>
            <w:tcW w:w="1951" w:type="dxa"/>
          </w:tcPr>
          <w:p w14:paraId="0E1F870A" w14:textId="77777777" w:rsidR="003611CE" w:rsidRPr="00D30E34" w:rsidRDefault="00EA3DD3" w:rsidP="001D3B26">
            <w:pPr>
              <w:spacing w:line="276" w:lineRule="auto"/>
              <w:rPr>
                <w:rFonts w:asciiTheme="minorHAnsi" w:hAnsiTheme="minorHAnsi" w:cstheme="minorHAnsi"/>
              </w:rPr>
            </w:pPr>
            <w:r w:rsidRPr="00D30E34">
              <w:rPr>
                <w:rFonts w:asciiTheme="minorHAnsi" w:hAnsiTheme="minorHAnsi" w:cstheme="minorHAnsi"/>
              </w:rPr>
              <w:lastRenderedPageBreak/>
              <w:t>Statistical analysis</w:t>
            </w:r>
          </w:p>
        </w:tc>
        <w:tc>
          <w:tcPr>
            <w:tcW w:w="7291" w:type="dxa"/>
          </w:tcPr>
          <w:p w14:paraId="6A8C441A" w14:textId="11890571" w:rsidR="003611CE" w:rsidRPr="00D30E34" w:rsidRDefault="00EA3DD3" w:rsidP="001D3B26">
            <w:pPr>
              <w:pStyle w:val="ListParagraph"/>
              <w:numPr>
                <w:ilvl w:val="0"/>
                <w:numId w:val="32"/>
              </w:numPr>
              <w:spacing w:line="276" w:lineRule="auto"/>
              <w:rPr>
                <w:rFonts w:asciiTheme="minorHAnsi" w:hAnsiTheme="minorHAnsi" w:cstheme="minorHAnsi"/>
              </w:rPr>
            </w:pPr>
            <w:r w:rsidRPr="00D30E34">
              <w:rPr>
                <w:rFonts w:asciiTheme="minorHAnsi" w:hAnsiTheme="minorHAnsi" w:cstheme="minorHAnsi"/>
              </w:rPr>
              <w:t>Primary outcome</w:t>
            </w:r>
            <w:r w:rsidR="00A54514" w:rsidRPr="00D30E34">
              <w:rPr>
                <w:rFonts w:asciiTheme="minorHAnsi" w:hAnsiTheme="minorHAnsi" w:cstheme="minorHAnsi"/>
              </w:rPr>
              <w:t xml:space="preserve"> will use descrip</w:t>
            </w:r>
            <w:r w:rsidR="00077331" w:rsidRPr="00D30E34">
              <w:rPr>
                <w:rFonts w:asciiTheme="minorHAnsi" w:hAnsiTheme="minorHAnsi" w:cstheme="minorHAnsi"/>
              </w:rPr>
              <w:t>tive statistics</w:t>
            </w:r>
          </w:p>
          <w:p w14:paraId="50A27ACB" w14:textId="2EFFB109" w:rsidR="00077331" w:rsidRPr="00573876" w:rsidRDefault="00077331" w:rsidP="001D3B26">
            <w:pPr>
              <w:pStyle w:val="ListParagraph"/>
              <w:numPr>
                <w:ilvl w:val="0"/>
                <w:numId w:val="32"/>
              </w:numPr>
              <w:spacing w:line="276" w:lineRule="auto"/>
              <w:rPr>
                <w:rFonts w:asciiTheme="minorHAnsi" w:hAnsiTheme="minorHAnsi" w:cstheme="minorHAnsi"/>
              </w:rPr>
            </w:pPr>
            <w:r w:rsidRPr="00573876">
              <w:rPr>
                <w:rFonts w:asciiTheme="minorHAnsi" w:hAnsiTheme="minorHAnsi" w:cstheme="minorHAnsi"/>
              </w:rPr>
              <w:t>Comparison between groups will be done using Student’s t-test for parametric and Mann-Whitney U test for non-parametric data when data is continuous versus categorical. Chi- square or Fisher’s exact test will be used when comparing groups with categorical versus ca</w:t>
            </w:r>
            <w:r w:rsidR="008C23DF" w:rsidRPr="00573876">
              <w:rPr>
                <w:rFonts w:asciiTheme="minorHAnsi" w:hAnsiTheme="minorHAnsi" w:cstheme="minorHAnsi"/>
              </w:rPr>
              <w:t xml:space="preserve">tegorical data. </w:t>
            </w:r>
          </w:p>
          <w:p w14:paraId="491EA59E" w14:textId="4FFBBCC4" w:rsidR="008C23DF" w:rsidRDefault="00573876" w:rsidP="001D3B26">
            <w:pPr>
              <w:pStyle w:val="ListParagraph"/>
              <w:numPr>
                <w:ilvl w:val="0"/>
                <w:numId w:val="32"/>
              </w:numPr>
              <w:spacing w:line="276" w:lineRule="auto"/>
              <w:rPr>
                <w:rFonts w:asciiTheme="minorHAnsi" w:hAnsiTheme="minorHAnsi" w:cstheme="minorHAnsi"/>
              </w:rPr>
            </w:pPr>
            <w:r w:rsidRPr="00D30E34">
              <w:rPr>
                <w:rFonts w:asciiTheme="minorHAnsi" w:hAnsiTheme="minorHAnsi" w:cstheme="minorHAnsi"/>
              </w:rPr>
              <w:t xml:space="preserve">Logistic regression to identify the relationship between </w:t>
            </w:r>
            <w:r>
              <w:rPr>
                <w:rFonts w:asciiTheme="minorHAnsi" w:hAnsiTheme="minorHAnsi" w:cstheme="minorHAnsi"/>
              </w:rPr>
              <w:t xml:space="preserve">trauma severity scores and sleep quality </w:t>
            </w:r>
            <w:r w:rsidRPr="00D30E34">
              <w:rPr>
                <w:rFonts w:asciiTheme="minorHAnsi" w:hAnsiTheme="minorHAnsi" w:cstheme="minorHAnsi"/>
              </w:rPr>
              <w:t>with delirium</w:t>
            </w:r>
            <w:r>
              <w:rPr>
                <w:rFonts w:asciiTheme="minorHAnsi" w:hAnsiTheme="minorHAnsi" w:cstheme="minorHAnsi"/>
              </w:rPr>
              <w:t>.</w:t>
            </w:r>
          </w:p>
          <w:p w14:paraId="0D6E6731" w14:textId="77777777" w:rsidR="00573876" w:rsidRPr="00573876" w:rsidRDefault="00573876" w:rsidP="001D3B26">
            <w:pPr>
              <w:pStyle w:val="ListParagraph"/>
              <w:spacing w:line="276" w:lineRule="auto"/>
              <w:ind w:left="786"/>
              <w:rPr>
                <w:rFonts w:asciiTheme="minorHAnsi" w:hAnsiTheme="minorHAnsi" w:cstheme="minorHAnsi"/>
              </w:rPr>
            </w:pPr>
          </w:p>
          <w:p w14:paraId="4387EB1B" w14:textId="77777777" w:rsidR="00EA3DD3" w:rsidRPr="00D30E34" w:rsidRDefault="00EA3DD3" w:rsidP="001D3B26">
            <w:pPr>
              <w:spacing w:line="276" w:lineRule="auto"/>
              <w:rPr>
                <w:rFonts w:asciiTheme="minorHAnsi" w:hAnsiTheme="minorHAnsi" w:cstheme="minorHAnsi"/>
              </w:rPr>
            </w:pPr>
          </w:p>
        </w:tc>
      </w:tr>
    </w:tbl>
    <w:p w14:paraId="27D34B14" w14:textId="77777777" w:rsidR="00D44582" w:rsidRPr="00D30E34" w:rsidRDefault="00D44582" w:rsidP="001D3B26">
      <w:pPr>
        <w:spacing w:line="276" w:lineRule="auto"/>
        <w:ind w:left="426"/>
        <w:rPr>
          <w:rFonts w:asciiTheme="minorHAnsi" w:hAnsiTheme="minorHAnsi" w:cstheme="minorHAnsi"/>
        </w:rPr>
      </w:pPr>
    </w:p>
    <w:p w14:paraId="6FF40A77" w14:textId="77777777" w:rsidR="00D44582" w:rsidRPr="00D30E34" w:rsidRDefault="00D44582" w:rsidP="001D3B26">
      <w:pPr>
        <w:spacing w:line="276" w:lineRule="auto"/>
        <w:ind w:left="426"/>
        <w:rPr>
          <w:rFonts w:asciiTheme="minorHAnsi" w:hAnsiTheme="minorHAnsi" w:cstheme="minorHAnsi"/>
        </w:rPr>
      </w:pPr>
    </w:p>
    <w:p w14:paraId="00426D06" w14:textId="77777777" w:rsidR="00D44582" w:rsidRPr="00D30E34" w:rsidRDefault="00D44582" w:rsidP="001D3B26">
      <w:pPr>
        <w:spacing w:line="276" w:lineRule="auto"/>
        <w:ind w:left="426"/>
        <w:rPr>
          <w:rFonts w:asciiTheme="minorHAnsi" w:hAnsiTheme="minorHAnsi" w:cstheme="minorHAnsi"/>
        </w:rPr>
      </w:pPr>
    </w:p>
    <w:p w14:paraId="0F5D20FA" w14:textId="77777777" w:rsidR="00D44582" w:rsidRPr="00D30E34" w:rsidRDefault="00D44582" w:rsidP="001D3B26">
      <w:pPr>
        <w:spacing w:line="276" w:lineRule="auto"/>
        <w:ind w:left="426"/>
        <w:rPr>
          <w:rFonts w:asciiTheme="minorHAnsi" w:hAnsiTheme="minorHAnsi" w:cstheme="minorHAnsi"/>
        </w:rPr>
      </w:pPr>
    </w:p>
    <w:p w14:paraId="02C6C73B" w14:textId="77777777" w:rsidR="00D44582" w:rsidRPr="00D30E34" w:rsidRDefault="00D44582" w:rsidP="001D3B26">
      <w:pPr>
        <w:spacing w:line="276" w:lineRule="auto"/>
        <w:ind w:left="426"/>
        <w:rPr>
          <w:rFonts w:asciiTheme="minorHAnsi" w:hAnsiTheme="minorHAnsi" w:cstheme="minorHAnsi"/>
        </w:rPr>
      </w:pPr>
    </w:p>
    <w:p w14:paraId="1ED5CAF4" w14:textId="77777777" w:rsidR="00D44582" w:rsidRPr="00D30E34" w:rsidRDefault="00D44582" w:rsidP="001D3B26">
      <w:pPr>
        <w:spacing w:line="276" w:lineRule="auto"/>
        <w:ind w:left="426"/>
        <w:rPr>
          <w:rFonts w:asciiTheme="minorHAnsi" w:hAnsiTheme="minorHAnsi" w:cstheme="minorHAnsi"/>
        </w:rPr>
      </w:pPr>
    </w:p>
    <w:p w14:paraId="0AD7B83C" w14:textId="77777777" w:rsidR="00D44582" w:rsidRPr="00D30E34" w:rsidRDefault="00D44582" w:rsidP="001D3B26">
      <w:pPr>
        <w:spacing w:line="276" w:lineRule="auto"/>
        <w:ind w:left="426"/>
        <w:rPr>
          <w:rFonts w:asciiTheme="minorHAnsi" w:hAnsiTheme="minorHAnsi" w:cstheme="minorHAnsi"/>
        </w:rPr>
      </w:pPr>
    </w:p>
    <w:p w14:paraId="10C39E4B" w14:textId="77777777" w:rsidR="00D44582" w:rsidRPr="00D30E34" w:rsidRDefault="00D44582" w:rsidP="001D3B26">
      <w:pPr>
        <w:spacing w:line="276" w:lineRule="auto"/>
        <w:ind w:left="426"/>
        <w:rPr>
          <w:rFonts w:asciiTheme="minorHAnsi" w:hAnsiTheme="minorHAnsi" w:cstheme="minorHAnsi"/>
        </w:rPr>
      </w:pPr>
    </w:p>
    <w:p w14:paraId="3B9C5FD4" w14:textId="77777777" w:rsidR="00D44582" w:rsidRPr="00D30E34" w:rsidRDefault="00D44582" w:rsidP="001D3B26">
      <w:pPr>
        <w:spacing w:after="200" w:line="276" w:lineRule="auto"/>
        <w:ind w:left="426"/>
        <w:rPr>
          <w:rFonts w:asciiTheme="minorHAnsi" w:hAnsiTheme="minorHAnsi" w:cstheme="minorHAnsi"/>
        </w:rPr>
      </w:pPr>
      <w:r w:rsidRPr="00D30E34">
        <w:rPr>
          <w:rFonts w:asciiTheme="minorHAnsi" w:hAnsiTheme="minorHAnsi" w:cstheme="minorHAnsi"/>
        </w:rPr>
        <w:br w:type="page"/>
      </w:r>
    </w:p>
    <w:p w14:paraId="7915092A" w14:textId="77777777" w:rsidR="00D44582" w:rsidRPr="00D30E34" w:rsidRDefault="00D44582" w:rsidP="001D3B26">
      <w:pPr>
        <w:pStyle w:val="Heading1"/>
        <w:numPr>
          <w:ilvl w:val="0"/>
          <w:numId w:val="11"/>
        </w:numPr>
        <w:spacing w:line="276" w:lineRule="auto"/>
        <w:rPr>
          <w:rFonts w:asciiTheme="minorHAnsi" w:hAnsiTheme="minorHAnsi" w:cstheme="minorHAnsi"/>
        </w:rPr>
      </w:pPr>
      <w:bookmarkStart w:id="4" w:name="_Toc64881095"/>
      <w:r w:rsidRPr="00D30E34">
        <w:rPr>
          <w:rFonts w:asciiTheme="minorHAnsi" w:hAnsiTheme="minorHAnsi" w:cstheme="minorHAnsi"/>
        </w:rPr>
        <w:lastRenderedPageBreak/>
        <w:t>GLOSSARY OF ABBREVIATIONS &amp; TERMS</w:t>
      </w:r>
      <w:bookmarkEnd w:id="4"/>
    </w:p>
    <w:p w14:paraId="370D7ACF" w14:textId="77777777" w:rsidR="003611CE" w:rsidRPr="00D30E34" w:rsidRDefault="003611CE" w:rsidP="001D3B26">
      <w:pPr>
        <w:spacing w:after="200" w:line="276" w:lineRule="auto"/>
        <w:ind w:left="426"/>
        <w:rPr>
          <w:rFonts w:asciiTheme="minorHAnsi" w:hAnsiTheme="minorHAnsi" w:cstheme="minorHAnsi"/>
        </w:rPr>
      </w:pPr>
    </w:p>
    <w:tbl>
      <w:tblPr>
        <w:tblStyle w:val="TableGrid"/>
        <w:tblW w:w="0" w:type="auto"/>
        <w:tblLook w:val="04A0" w:firstRow="1" w:lastRow="0" w:firstColumn="1" w:lastColumn="0" w:noHBand="0" w:noVBand="1"/>
      </w:tblPr>
      <w:tblGrid>
        <w:gridCol w:w="2066"/>
        <w:gridCol w:w="6950"/>
      </w:tblGrid>
      <w:tr w:rsidR="00821144" w:rsidRPr="00D30E34" w14:paraId="3EF58716" w14:textId="77777777" w:rsidTr="0018349C">
        <w:tc>
          <w:tcPr>
            <w:tcW w:w="2093" w:type="dxa"/>
          </w:tcPr>
          <w:p w14:paraId="1B2D1611" w14:textId="388BE2C3" w:rsidR="00821144" w:rsidRPr="001D3B26" w:rsidRDefault="007F0000" w:rsidP="001D3B26">
            <w:pPr>
              <w:spacing w:line="276" w:lineRule="auto"/>
              <w:ind w:left="426"/>
              <w:rPr>
                <w:rFonts w:asciiTheme="minorHAnsi" w:hAnsiTheme="minorHAnsi" w:cstheme="minorHAnsi"/>
              </w:rPr>
            </w:pPr>
            <w:r w:rsidRPr="001D3B26">
              <w:rPr>
                <w:rFonts w:asciiTheme="minorHAnsi" w:hAnsiTheme="minorHAnsi" w:cstheme="minorHAnsi"/>
              </w:rPr>
              <w:t>AIS</w:t>
            </w:r>
          </w:p>
        </w:tc>
        <w:tc>
          <w:tcPr>
            <w:tcW w:w="7149" w:type="dxa"/>
          </w:tcPr>
          <w:p w14:paraId="2BB44CDD" w14:textId="4830830E" w:rsidR="00821144" w:rsidRPr="001D3B26" w:rsidRDefault="007F0000" w:rsidP="001D3B26">
            <w:pPr>
              <w:spacing w:line="276" w:lineRule="auto"/>
              <w:ind w:left="426"/>
              <w:rPr>
                <w:rFonts w:asciiTheme="minorHAnsi" w:hAnsiTheme="minorHAnsi" w:cstheme="minorHAnsi"/>
              </w:rPr>
            </w:pPr>
            <w:r w:rsidRPr="001D3B26">
              <w:rPr>
                <w:rFonts w:asciiTheme="minorHAnsi" w:hAnsiTheme="minorHAnsi" w:cstheme="minorHAnsi"/>
              </w:rPr>
              <w:t>Abbreviated Injury Scale</w:t>
            </w:r>
          </w:p>
        </w:tc>
      </w:tr>
      <w:tr w:rsidR="00821144" w:rsidRPr="00D30E34" w14:paraId="45339D05" w14:textId="77777777" w:rsidTr="0018349C">
        <w:tc>
          <w:tcPr>
            <w:tcW w:w="2093" w:type="dxa"/>
          </w:tcPr>
          <w:p w14:paraId="6C4C37CC" w14:textId="5796BFD0"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APACHE III</w:t>
            </w:r>
          </w:p>
        </w:tc>
        <w:tc>
          <w:tcPr>
            <w:tcW w:w="7149" w:type="dxa"/>
          </w:tcPr>
          <w:p w14:paraId="43058106" w14:textId="6ED54355"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Acute Physiology and Chronic Health Evaluation III</w:t>
            </w:r>
          </w:p>
        </w:tc>
      </w:tr>
      <w:tr w:rsidR="00821144" w:rsidRPr="00D30E34" w14:paraId="29FA34B3" w14:textId="77777777" w:rsidTr="0018349C">
        <w:tc>
          <w:tcPr>
            <w:tcW w:w="2093" w:type="dxa"/>
          </w:tcPr>
          <w:p w14:paraId="681B9A7C" w14:textId="1DFFAA14"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CAM-ICU</w:t>
            </w:r>
          </w:p>
        </w:tc>
        <w:tc>
          <w:tcPr>
            <w:tcW w:w="7149" w:type="dxa"/>
          </w:tcPr>
          <w:p w14:paraId="060286CE" w14:textId="0544AC4D"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Confusion Assessment Method for ICU</w:t>
            </w:r>
          </w:p>
        </w:tc>
      </w:tr>
      <w:tr w:rsidR="00821144" w:rsidRPr="00D30E34" w14:paraId="6D0A6DE2" w14:textId="77777777" w:rsidTr="0018349C">
        <w:tc>
          <w:tcPr>
            <w:tcW w:w="2093" w:type="dxa"/>
          </w:tcPr>
          <w:p w14:paraId="7EC482C7" w14:textId="253427B3"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CAM-S</w:t>
            </w:r>
          </w:p>
        </w:tc>
        <w:tc>
          <w:tcPr>
            <w:tcW w:w="7149" w:type="dxa"/>
          </w:tcPr>
          <w:p w14:paraId="53D9FEA2" w14:textId="18899737"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Confusion Assessment Method for Severity</w:t>
            </w:r>
          </w:p>
        </w:tc>
      </w:tr>
      <w:tr w:rsidR="00821144" w:rsidRPr="00D30E34" w14:paraId="44225844" w14:textId="77777777" w:rsidTr="0018349C">
        <w:tc>
          <w:tcPr>
            <w:tcW w:w="2093" w:type="dxa"/>
          </w:tcPr>
          <w:p w14:paraId="4426598F" w14:textId="565985F7"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GCS</w:t>
            </w:r>
          </w:p>
        </w:tc>
        <w:tc>
          <w:tcPr>
            <w:tcW w:w="7149" w:type="dxa"/>
          </w:tcPr>
          <w:p w14:paraId="0E469081" w14:textId="66600C4A"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Glasgow Coma Scale</w:t>
            </w:r>
          </w:p>
        </w:tc>
      </w:tr>
      <w:tr w:rsidR="00821144" w:rsidRPr="00D30E34" w14:paraId="60459D18" w14:textId="77777777" w:rsidTr="0018349C">
        <w:tc>
          <w:tcPr>
            <w:tcW w:w="2093" w:type="dxa"/>
          </w:tcPr>
          <w:p w14:paraId="74A0F367" w14:textId="7C15B9D9"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ICU</w:t>
            </w:r>
          </w:p>
        </w:tc>
        <w:tc>
          <w:tcPr>
            <w:tcW w:w="7149" w:type="dxa"/>
          </w:tcPr>
          <w:p w14:paraId="5DA6BA4A" w14:textId="6B1422E7"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Intensive Care Unit</w:t>
            </w:r>
          </w:p>
        </w:tc>
      </w:tr>
      <w:tr w:rsidR="00821144" w:rsidRPr="00D30E34" w14:paraId="79129896" w14:textId="77777777" w:rsidTr="0018349C">
        <w:tc>
          <w:tcPr>
            <w:tcW w:w="2093" w:type="dxa"/>
          </w:tcPr>
          <w:p w14:paraId="69A8975B" w14:textId="65924E9C"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ISS</w:t>
            </w:r>
          </w:p>
        </w:tc>
        <w:tc>
          <w:tcPr>
            <w:tcW w:w="7149" w:type="dxa"/>
          </w:tcPr>
          <w:p w14:paraId="03C35EA5" w14:textId="1D5A474B"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Injury Severity Score</w:t>
            </w:r>
          </w:p>
        </w:tc>
      </w:tr>
      <w:tr w:rsidR="00821144" w:rsidRPr="00D30E34" w14:paraId="1F7B328E" w14:textId="77777777" w:rsidTr="0018349C">
        <w:tc>
          <w:tcPr>
            <w:tcW w:w="2093" w:type="dxa"/>
          </w:tcPr>
          <w:p w14:paraId="5974989E" w14:textId="2A5FF540"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LOS</w:t>
            </w:r>
          </w:p>
        </w:tc>
        <w:tc>
          <w:tcPr>
            <w:tcW w:w="7149" w:type="dxa"/>
          </w:tcPr>
          <w:p w14:paraId="690FD56A" w14:textId="167942F9"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Length of Stay</w:t>
            </w:r>
          </w:p>
        </w:tc>
      </w:tr>
      <w:tr w:rsidR="00821144" w:rsidRPr="00D30E34" w14:paraId="2439FFB9" w14:textId="77777777" w:rsidTr="0018349C">
        <w:tc>
          <w:tcPr>
            <w:tcW w:w="2093" w:type="dxa"/>
          </w:tcPr>
          <w:p w14:paraId="544F2C67" w14:textId="7004E071"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PSG</w:t>
            </w:r>
          </w:p>
        </w:tc>
        <w:tc>
          <w:tcPr>
            <w:tcW w:w="7149" w:type="dxa"/>
          </w:tcPr>
          <w:p w14:paraId="7C675BCF" w14:textId="391145C4" w:rsidR="00821144" w:rsidRPr="001D3B26" w:rsidRDefault="001D3B26" w:rsidP="001D3B26">
            <w:pPr>
              <w:spacing w:line="276" w:lineRule="auto"/>
              <w:ind w:left="426"/>
              <w:rPr>
                <w:rFonts w:asciiTheme="minorHAnsi" w:hAnsiTheme="minorHAnsi" w:cstheme="minorHAnsi"/>
              </w:rPr>
            </w:pPr>
            <w:r w:rsidRPr="001D3B26">
              <w:rPr>
                <w:rFonts w:asciiTheme="minorHAnsi" w:hAnsiTheme="minorHAnsi" w:cstheme="minorHAnsi"/>
              </w:rPr>
              <w:t>Polysomnography</w:t>
            </w:r>
          </w:p>
        </w:tc>
      </w:tr>
      <w:tr w:rsidR="00821144" w:rsidRPr="00D30E34" w14:paraId="70250B89" w14:textId="77777777" w:rsidTr="0018349C">
        <w:tc>
          <w:tcPr>
            <w:tcW w:w="2093" w:type="dxa"/>
          </w:tcPr>
          <w:p w14:paraId="601428DB" w14:textId="3A5C520D" w:rsidR="00821144" w:rsidRPr="001D3B26" w:rsidRDefault="001D3B26" w:rsidP="001D3B26">
            <w:pPr>
              <w:spacing w:line="276" w:lineRule="auto"/>
              <w:ind w:left="426"/>
              <w:rPr>
                <w:rFonts w:asciiTheme="minorHAnsi" w:hAnsiTheme="minorHAnsi" w:cstheme="minorHAnsi"/>
              </w:rPr>
            </w:pPr>
            <w:r>
              <w:rPr>
                <w:rFonts w:asciiTheme="minorHAnsi" w:hAnsiTheme="minorHAnsi" w:cstheme="minorHAnsi"/>
              </w:rPr>
              <w:t>REM</w:t>
            </w:r>
          </w:p>
        </w:tc>
        <w:tc>
          <w:tcPr>
            <w:tcW w:w="7149" w:type="dxa"/>
          </w:tcPr>
          <w:p w14:paraId="007052CC" w14:textId="6E925CAE" w:rsidR="00821144" w:rsidRPr="001D3B26" w:rsidRDefault="001D3B26" w:rsidP="001D3B26">
            <w:pPr>
              <w:spacing w:line="276" w:lineRule="auto"/>
              <w:ind w:left="426"/>
              <w:rPr>
                <w:rFonts w:asciiTheme="minorHAnsi" w:hAnsiTheme="minorHAnsi" w:cstheme="minorHAnsi"/>
              </w:rPr>
            </w:pPr>
            <w:r>
              <w:rPr>
                <w:rFonts w:asciiTheme="minorHAnsi" w:hAnsiTheme="minorHAnsi" w:cstheme="minorHAnsi"/>
              </w:rPr>
              <w:t>Rapid Eye Movement</w:t>
            </w:r>
          </w:p>
        </w:tc>
      </w:tr>
      <w:tr w:rsidR="001D3B26" w:rsidRPr="00D30E34" w14:paraId="03968434" w14:textId="77777777" w:rsidTr="0018349C">
        <w:tc>
          <w:tcPr>
            <w:tcW w:w="2093" w:type="dxa"/>
          </w:tcPr>
          <w:p w14:paraId="001D0E79" w14:textId="20741E25" w:rsidR="001D3B26" w:rsidRDefault="001D3B26" w:rsidP="001D3B26">
            <w:pPr>
              <w:spacing w:line="276" w:lineRule="auto"/>
              <w:ind w:left="426"/>
              <w:rPr>
                <w:rFonts w:asciiTheme="minorHAnsi" w:hAnsiTheme="minorHAnsi" w:cstheme="minorHAnsi"/>
              </w:rPr>
            </w:pPr>
            <w:r>
              <w:rPr>
                <w:rFonts w:asciiTheme="minorHAnsi" w:hAnsiTheme="minorHAnsi" w:cstheme="minorHAnsi"/>
              </w:rPr>
              <w:t>TBI</w:t>
            </w:r>
          </w:p>
        </w:tc>
        <w:tc>
          <w:tcPr>
            <w:tcW w:w="7149" w:type="dxa"/>
          </w:tcPr>
          <w:p w14:paraId="75C0E177" w14:textId="1BDB4B70" w:rsidR="001D3B26" w:rsidRDefault="001D3B26" w:rsidP="001D3B26">
            <w:pPr>
              <w:spacing w:line="276" w:lineRule="auto"/>
              <w:ind w:left="426"/>
              <w:rPr>
                <w:rFonts w:asciiTheme="minorHAnsi" w:hAnsiTheme="minorHAnsi" w:cstheme="minorHAnsi"/>
              </w:rPr>
            </w:pPr>
            <w:r>
              <w:rPr>
                <w:rFonts w:asciiTheme="minorHAnsi" w:hAnsiTheme="minorHAnsi" w:cstheme="minorHAnsi"/>
              </w:rPr>
              <w:t>Traumatic Brain Injury</w:t>
            </w:r>
          </w:p>
        </w:tc>
      </w:tr>
    </w:tbl>
    <w:p w14:paraId="58388626" w14:textId="77777777" w:rsidR="00821144" w:rsidRPr="00D30E34" w:rsidRDefault="00821144" w:rsidP="001D3B26">
      <w:pPr>
        <w:spacing w:after="200" w:line="276" w:lineRule="auto"/>
        <w:ind w:left="426"/>
        <w:rPr>
          <w:rFonts w:asciiTheme="minorHAnsi" w:eastAsiaTheme="majorEastAsia" w:hAnsiTheme="minorHAnsi" w:cstheme="minorHAnsi"/>
          <w:b/>
          <w:bCs/>
          <w:color w:val="365F91" w:themeColor="accent1" w:themeShade="BF"/>
          <w:sz w:val="28"/>
          <w:szCs w:val="28"/>
        </w:rPr>
      </w:pPr>
    </w:p>
    <w:p w14:paraId="0B7F3D18" w14:textId="77777777" w:rsidR="00821144" w:rsidRPr="00D30E34" w:rsidRDefault="00821144" w:rsidP="001D3B26">
      <w:pPr>
        <w:spacing w:line="276" w:lineRule="auto"/>
        <w:ind w:left="426"/>
        <w:rPr>
          <w:rFonts w:asciiTheme="minorHAnsi" w:hAnsiTheme="minorHAnsi" w:cstheme="minorHAnsi"/>
        </w:rPr>
      </w:pPr>
      <w:r w:rsidRPr="00D30E34">
        <w:rPr>
          <w:rFonts w:asciiTheme="minorHAnsi" w:hAnsiTheme="minorHAnsi" w:cstheme="minorHAnsi"/>
        </w:rPr>
        <w:br w:type="page"/>
      </w:r>
    </w:p>
    <w:p w14:paraId="2B577AAA" w14:textId="77777777" w:rsidR="00A303C0" w:rsidRPr="00D30E34" w:rsidRDefault="00821144" w:rsidP="001D3B26">
      <w:pPr>
        <w:pStyle w:val="Heading1"/>
        <w:numPr>
          <w:ilvl w:val="0"/>
          <w:numId w:val="11"/>
        </w:numPr>
        <w:spacing w:line="276" w:lineRule="auto"/>
        <w:ind w:left="426"/>
        <w:rPr>
          <w:rFonts w:asciiTheme="minorHAnsi" w:hAnsiTheme="minorHAnsi" w:cstheme="minorHAnsi"/>
        </w:rPr>
      </w:pPr>
      <w:r w:rsidRPr="00D30E34">
        <w:rPr>
          <w:rFonts w:asciiTheme="minorHAnsi" w:hAnsiTheme="minorHAnsi" w:cstheme="minorHAnsi"/>
        </w:rPr>
        <w:lastRenderedPageBreak/>
        <w:tab/>
      </w:r>
      <w:bookmarkStart w:id="5" w:name="_Toc64881096"/>
      <w:r w:rsidR="00D44582" w:rsidRPr="00D30E34">
        <w:rPr>
          <w:rFonts w:asciiTheme="minorHAnsi" w:hAnsiTheme="minorHAnsi" w:cstheme="minorHAnsi"/>
        </w:rPr>
        <w:t>ADMINISTRATIVE INFORMATION</w:t>
      </w:r>
      <w:bookmarkEnd w:id="5"/>
    </w:p>
    <w:p w14:paraId="5609A765" w14:textId="25CE2916" w:rsidR="00821144" w:rsidRPr="00D30E34" w:rsidRDefault="00EF17F9" w:rsidP="001D3B26">
      <w:pPr>
        <w:pStyle w:val="Heading2"/>
        <w:numPr>
          <w:ilvl w:val="1"/>
          <w:numId w:val="11"/>
        </w:numPr>
        <w:spacing w:line="276" w:lineRule="auto"/>
        <w:ind w:left="426" w:hanging="426"/>
        <w:rPr>
          <w:rFonts w:asciiTheme="minorHAnsi" w:hAnsiTheme="minorHAnsi" w:cstheme="minorHAnsi"/>
        </w:rPr>
      </w:pPr>
      <w:bookmarkStart w:id="6" w:name="_Toc64881097"/>
      <w:r w:rsidRPr="00D30E34">
        <w:rPr>
          <w:rFonts w:asciiTheme="minorHAnsi" w:hAnsiTheme="minorHAnsi" w:cstheme="minorHAnsi"/>
        </w:rPr>
        <w:t xml:space="preserve">Chief </w:t>
      </w:r>
      <w:r w:rsidR="00821144" w:rsidRPr="00D30E34">
        <w:rPr>
          <w:rFonts w:asciiTheme="minorHAnsi" w:hAnsiTheme="minorHAnsi" w:cstheme="minorHAnsi"/>
        </w:rPr>
        <w:t>Investigator</w:t>
      </w:r>
      <w:bookmarkEnd w:id="6"/>
    </w:p>
    <w:p w14:paraId="4B67AD26" w14:textId="09E16A76" w:rsidR="00821144" w:rsidRPr="00FF1311" w:rsidRDefault="00821144" w:rsidP="001D3B26">
      <w:pPr>
        <w:spacing w:line="276" w:lineRule="auto"/>
        <w:rPr>
          <w:rFonts w:asciiTheme="minorHAnsi" w:hAnsiTheme="minorHAnsi" w:cstheme="minorHAnsi"/>
        </w:rPr>
      </w:pPr>
      <w:r w:rsidRPr="00FF1311">
        <w:rPr>
          <w:rFonts w:asciiTheme="minorHAnsi" w:hAnsiTheme="minorHAnsi" w:cstheme="minorHAnsi"/>
        </w:rPr>
        <w:t>Name:</w:t>
      </w:r>
      <w:r w:rsidRPr="00FF1311">
        <w:rPr>
          <w:rFonts w:asciiTheme="minorHAnsi" w:hAnsiTheme="minorHAnsi" w:cstheme="minorHAnsi"/>
        </w:rPr>
        <w:tab/>
      </w:r>
      <w:r w:rsidR="00857DCF" w:rsidRPr="00FF1311">
        <w:rPr>
          <w:rFonts w:asciiTheme="minorHAnsi" w:hAnsiTheme="minorHAnsi" w:cstheme="minorHAnsi"/>
        </w:rPr>
        <w:t xml:space="preserve">Dr. </w:t>
      </w:r>
      <w:r w:rsidR="008A01B9" w:rsidRPr="00FF1311">
        <w:rPr>
          <w:rFonts w:asciiTheme="minorHAnsi" w:hAnsiTheme="minorHAnsi" w:cstheme="minorHAnsi"/>
        </w:rPr>
        <w:t xml:space="preserve">F. </w:t>
      </w:r>
      <w:r w:rsidR="00857DCF" w:rsidRPr="00FF1311">
        <w:rPr>
          <w:rFonts w:asciiTheme="minorHAnsi" w:hAnsiTheme="minorHAnsi" w:cstheme="minorHAnsi"/>
        </w:rPr>
        <w:t>Ed</w:t>
      </w:r>
      <w:r w:rsidR="008A01B9" w:rsidRPr="00FF1311">
        <w:rPr>
          <w:rFonts w:asciiTheme="minorHAnsi" w:hAnsiTheme="minorHAnsi" w:cstheme="minorHAnsi"/>
        </w:rPr>
        <w:t>uardo</w:t>
      </w:r>
      <w:r w:rsidR="00857DCF" w:rsidRPr="00FF1311">
        <w:rPr>
          <w:rFonts w:asciiTheme="minorHAnsi" w:hAnsiTheme="minorHAnsi" w:cstheme="minorHAnsi"/>
        </w:rPr>
        <w:t xml:space="preserve"> Martinez</w:t>
      </w:r>
      <w:r w:rsidR="008A01B9" w:rsidRPr="00FF1311">
        <w:rPr>
          <w:rFonts w:asciiTheme="minorHAnsi" w:hAnsiTheme="minorHAnsi" w:cstheme="minorHAnsi"/>
        </w:rPr>
        <w:t>, MD, FCICM</w:t>
      </w:r>
      <w:r w:rsidRPr="00FF1311">
        <w:rPr>
          <w:rFonts w:asciiTheme="minorHAnsi" w:hAnsiTheme="minorHAnsi" w:cstheme="minorHAnsi"/>
        </w:rPr>
        <w:tab/>
      </w:r>
    </w:p>
    <w:p w14:paraId="636A7460" w14:textId="689AAA1F" w:rsidR="00821144" w:rsidRPr="00D30E34" w:rsidRDefault="00821144" w:rsidP="001D3B26">
      <w:pPr>
        <w:pStyle w:val="ListParagraph"/>
        <w:spacing w:line="276" w:lineRule="auto"/>
        <w:ind w:left="0" w:hanging="6"/>
        <w:rPr>
          <w:rFonts w:asciiTheme="minorHAnsi" w:hAnsiTheme="minorHAnsi" w:cstheme="minorHAnsi"/>
        </w:rPr>
      </w:pPr>
      <w:r w:rsidRPr="00D30E34">
        <w:rPr>
          <w:rFonts w:asciiTheme="minorHAnsi" w:hAnsiTheme="minorHAnsi" w:cstheme="minorHAnsi"/>
        </w:rPr>
        <w:t>Titles:</w:t>
      </w:r>
      <w:r w:rsidRPr="00D30E34">
        <w:rPr>
          <w:rFonts w:asciiTheme="minorHAnsi" w:hAnsiTheme="minorHAnsi" w:cstheme="minorHAnsi"/>
        </w:rPr>
        <w:tab/>
      </w:r>
      <w:r w:rsidR="00EF17F9" w:rsidRPr="00D30E34">
        <w:rPr>
          <w:rFonts w:asciiTheme="minorHAnsi" w:hAnsiTheme="minorHAnsi" w:cstheme="minorHAnsi"/>
        </w:rPr>
        <w:t>Intensive Care Staff Specialist</w:t>
      </w:r>
      <w:r w:rsidRPr="00D30E34">
        <w:rPr>
          <w:rFonts w:asciiTheme="minorHAnsi" w:hAnsiTheme="minorHAnsi" w:cstheme="minorHAnsi"/>
        </w:rPr>
        <w:tab/>
      </w:r>
    </w:p>
    <w:p w14:paraId="05FF8475" w14:textId="259D772D" w:rsidR="00821144" w:rsidRPr="00D30E34" w:rsidRDefault="00821144" w:rsidP="001D3B26">
      <w:pPr>
        <w:pStyle w:val="ListParagraph"/>
        <w:spacing w:line="276" w:lineRule="auto"/>
        <w:ind w:left="0" w:hanging="6"/>
        <w:rPr>
          <w:rFonts w:asciiTheme="minorHAnsi" w:hAnsiTheme="minorHAnsi" w:cstheme="minorHAnsi"/>
        </w:rPr>
      </w:pPr>
      <w:r w:rsidRPr="00D30E34">
        <w:rPr>
          <w:rFonts w:asciiTheme="minorHAnsi" w:hAnsiTheme="minorHAnsi" w:cstheme="minorHAnsi"/>
        </w:rPr>
        <w:t>Address:</w:t>
      </w:r>
      <w:r w:rsidR="00EF17F9" w:rsidRPr="00D30E34">
        <w:rPr>
          <w:rFonts w:asciiTheme="minorHAnsi" w:hAnsiTheme="minorHAnsi" w:cstheme="minorHAnsi"/>
        </w:rPr>
        <w:t xml:space="preserve"> ICU, John Hunter Hospital, Lookout Rd., New Lambton Heights, NSW, 2305</w:t>
      </w:r>
      <w:r w:rsidRPr="00D30E34">
        <w:rPr>
          <w:rFonts w:asciiTheme="minorHAnsi" w:hAnsiTheme="minorHAnsi" w:cstheme="minorHAnsi"/>
        </w:rPr>
        <w:tab/>
      </w:r>
    </w:p>
    <w:p w14:paraId="36894077" w14:textId="2A959EFB" w:rsidR="00821144" w:rsidRPr="00D30E34" w:rsidRDefault="00821144" w:rsidP="001D3B26">
      <w:pPr>
        <w:pStyle w:val="ListParagraph"/>
        <w:spacing w:line="276" w:lineRule="auto"/>
        <w:ind w:left="0" w:hanging="6"/>
        <w:rPr>
          <w:rFonts w:asciiTheme="minorHAnsi" w:hAnsiTheme="minorHAnsi" w:cstheme="minorHAnsi"/>
        </w:rPr>
      </w:pPr>
      <w:r w:rsidRPr="00D30E34">
        <w:rPr>
          <w:rFonts w:asciiTheme="minorHAnsi" w:hAnsiTheme="minorHAnsi" w:cstheme="minorHAnsi"/>
        </w:rPr>
        <w:t>Tel:</w:t>
      </w:r>
      <w:r w:rsidR="00EF17F9" w:rsidRPr="00D30E34">
        <w:rPr>
          <w:rFonts w:asciiTheme="minorHAnsi" w:hAnsiTheme="minorHAnsi" w:cstheme="minorHAnsi"/>
        </w:rPr>
        <w:t xml:space="preserve"> 02 49214241</w:t>
      </w:r>
      <w:r w:rsidRPr="00D30E34">
        <w:rPr>
          <w:rFonts w:asciiTheme="minorHAnsi" w:hAnsiTheme="minorHAnsi" w:cstheme="minorHAnsi"/>
        </w:rPr>
        <w:tab/>
      </w:r>
      <w:r w:rsidRPr="00D30E34">
        <w:rPr>
          <w:rFonts w:asciiTheme="minorHAnsi" w:hAnsiTheme="minorHAnsi" w:cstheme="minorHAnsi"/>
        </w:rPr>
        <w:tab/>
      </w:r>
    </w:p>
    <w:p w14:paraId="4A7AE567" w14:textId="45B2840B" w:rsidR="00821144" w:rsidRPr="00D30E34" w:rsidRDefault="00821144" w:rsidP="001D3B26">
      <w:pPr>
        <w:pStyle w:val="ListParagraph"/>
        <w:spacing w:line="276" w:lineRule="auto"/>
        <w:ind w:left="0" w:hanging="6"/>
        <w:rPr>
          <w:rFonts w:asciiTheme="minorHAnsi" w:hAnsiTheme="minorHAnsi" w:cstheme="minorHAnsi"/>
        </w:rPr>
      </w:pPr>
      <w:r w:rsidRPr="00D30E34">
        <w:rPr>
          <w:rFonts w:asciiTheme="minorHAnsi" w:hAnsiTheme="minorHAnsi" w:cstheme="minorHAnsi"/>
        </w:rPr>
        <w:t>Email:</w:t>
      </w:r>
      <w:r w:rsidR="00EF17F9" w:rsidRPr="00D30E34">
        <w:rPr>
          <w:rFonts w:asciiTheme="minorHAnsi" w:hAnsiTheme="minorHAnsi" w:cstheme="minorHAnsi"/>
        </w:rPr>
        <w:t xml:space="preserve"> ed.martinez@health.nsw.gov.au</w:t>
      </w:r>
      <w:r w:rsidRPr="00D30E34">
        <w:rPr>
          <w:rFonts w:asciiTheme="minorHAnsi" w:hAnsiTheme="minorHAnsi" w:cstheme="minorHAnsi"/>
        </w:rPr>
        <w:tab/>
      </w:r>
      <w:r w:rsidRPr="00D30E34">
        <w:rPr>
          <w:rFonts w:asciiTheme="minorHAnsi" w:hAnsiTheme="minorHAnsi" w:cstheme="minorHAnsi"/>
        </w:rPr>
        <w:tab/>
      </w:r>
    </w:p>
    <w:p w14:paraId="0FBB8CCC" w14:textId="392507C0" w:rsidR="00821144" w:rsidRPr="00D30E34" w:rsidRDefault="00821144" w:rsidP="001D3B26">
      <w:pPr>
        <w:spacing w:line="276" w:lineRule="auto"/>
        <w:rPr>
          <w:rFonts w:asciiTheme="minorHAnsi" w:hAnsiTheme="minorHAnsi" w:cstheme="minorHAnsi"/>
        </w:rPr>
      </w:pPr>
    </w:p>
    <w:p w14:paraId="291533CB" w14:textId="77777777" w:rsidR="00A303C0" w:rsidRPr="00D30E34" w:rsidRDefault="003611CE" w:rsidP="001D3B26">
      <w:pPr>
        <w:pStyle w:val="Heading2"/>
        <w:numPr>
          <w:ilvl w:val="1"/>
          <w:numId w:val="11"/>
        </w:numPr>
        <w:spacing w:line="276" w:lineRule="auto"/>
        <w:ind w:left="709" w:hanging="792"/>
        <w:rPr>
          <w:rFonts w:asciiTheme="minorHAnsi" w:hAnsiTheme="minorHAnsi" w:cstheme="minorHAnsi"/>
        </w:rPr>
      </w:pPr>
      <w:bookmarkStart w:id="7" w:name="_Toc64881098"/>
      <w:r w:rsidRPr="00D30E34">
        <w:rPr>
          <w:rFonts w:asciiTheme="minorHAnsi" w:hAnsiTheme="minorHAnsi" w:cstheme="minorHAnsi"/>
        </w:rPr>
        <w:t>Coordinating Centre</w:t>
      </w:r>
      <w:bookmarkEnd w:id="7"/>
    </w:p>
    <w:p w14:paraId="5AF82D14" w14:textId="2706805F" w:rsidR="0018349C"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ICU, John Hunter Hospital</w:t>
      </w:r>
    </w:p>
    <w:p w14:paraId="3F777B9A" w14:textId="65CD9A89" w:rsidR="00EF17F9"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Lookout Rd., New Lambton Heights, NSW, 2305</w:t>
      </w:r>
      <w:r w:rsidRPr="00D30E34">
        <w:rPr>
          <w:rFonts w:asciiTheme="minorHAnsi" w:hAnsiTheme="minorHAnsi" w:cstheme="minorHAnsi"/>
        </w:rPr>
        <w:tab/>
      </w:r>
    </w:p>
    <w:p w14:paraId="7DE634CC" w14:textId="77777777" w:rsidR="00205EB2" w:rsidRPr="00D30E34" w:rsidRDefault="00205EB2" w:rsidP="001D3B26">
      <w:pPr>
        <w:spacing w:line="276" w:lineRule="auto"/>
        <w:rPr>
          <w:rFonts w:asciiTheme="minorHAnsi" w:hAnsiTheme="minorHAnsi" w:cstheme="minorHAnsi"/>
        </w:rPr>
      </w:pPr>
    </w:p>
    <w:p w14:paraId="038482D4" w14:textId="77777777" w:rsidR="00A303C0" w:rsidRPr="00D30E34" w:rsidRDefault="003611CE" w:rsidP="001D3B26">
      <w:pPr>
        <w:pStyle w:val="Heading2"/>
        <w:numPr>
          <w:ilvl w:val="1"/>
          <w:numId w:val="11"/>
        </w:numPr>
        <w:spacing w:line="276" w:lineRule="auto"/>
        <w:ind w:left="709" w:hanging="792"/>
        <w:rPr>
          <w:rFonts w:asciiTheme="minorHAnsi" w:hAnsiTheme="minorHAnsi" w:cstheme="minorHAnsi"/>
        </w:rPr>
      </w:pPr>
      <w:bookmarkStart w:id="8" w:name="_Toc64881099"/>
      <w:r w:rsidRPr="00D30E34">
        <w:rPr>
          <w:rFonts w:asciiTheme="minorHAnsi" w:hAnsiTheme="minorHAnsi" w:cstheme="minorHAnsi"/>
        </w:rPr>
        <w:t>Management Committee</w:t>
      </w:r>
      <w:bookmarkEnd w:id="8"/>
    </w:p>
    <w:p w14:paraId="6038E166" w14:textId="27BDD5A9" w:rsidR="00EF17F9"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Dr. Ed Martinez, ICU Staff Specialist, Intensive Care Unit, JHH</w:t>
      </w:r>
    </w:p>
    <w:p w14:paraId="5885C3D7" w14:textId="77777777" w:rsidR="00BD5BE9" w:rsidRPr="00D30E34" w:rsidRDefault="00BD5BE9" w:rsidP="001D3B26">
      <w:pPr>
        <w:spacing w:line="276" w:lineRule="auto"/>
        <w:rPr>
          <w:rFonts w:asciiTheme="minorHAnsi" w:hAnsiTheme="minorHAnsi" w:cstheme="minorHAnsi"/>
        </w:rPr>
      </w:pPr>
      <w:r w:rsidRPr="00D30E34">
        <w:rPr>
          <w:rFonts w:asciiTheme="minorHAnsi" w:hAnsiTheme="minorHAnsi" w:cstheme="minorHAnsi"/>
        </w:rPr>
        <w:t>Dr. Gemma Peach, Senior Scientist, Department of Respiratory and Sleep Medicine, JHH</w:t>
      </w:r>
    </w:p>
    <w:p w14:paraId="38AC255E" w14:textId="77777777" w:rsidR="001D3B26" w:rsidRPr="00D30E34" w:rsidRDefault="001D3B26" w:rsidP="001D3B26">
      <w:pPr>
        <w:spacing w:line="276" w:lineRule="auto"/>
        <w:rPr>
          <w:rFonts w:asciiTheme="minorHAnsi" w:hAnsiTheme="minorHAnsi" w:cstheme="minorHAnsi"/>
        </w:rPr>
      </w:pPr>
      <w:r w:rsidRPr="00D30E34">
        <w:rPr>
          <w:rFonts w:asciiTheme="minorHAnsi" w:hAnsiTheme="minorHAnsi" w:cstheme="minorHAnsi"/>
        </w:rPr>
        <w:t xml:space="preserve">Ms. </w:t>
      </w:r>
      <w:r>
        <w:rPr>
          <w:rFonts w:asciiTheme="minorHAnsi" w:hAnsiTheme="minorHAnsi" w:cstheme="minorHAnsi"/>
        </w:rPr>
        <w:t>Amber Poulter</w:t>
      </w:r>
      <w:r w:rsidRPr="00D30E34">
        <w:rPr>
          <w:rFonts w:asciiTheme="minorHAnsi" w:hAnsiTheme="minorHAnsi" w:cstheme="minorHAnsi"/>
        </w:rPr>
        <w:t>, Research Coordinator, Intensive Care Unit, JHH</w:t>
      </w:r>
    </w:p>
    <w:p w14:paraId="243DDFD5" w14:textId="38BA6EFD" w:rsidR="00EF17F9"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Mr. Mitchell Smith, CNC, Department of Trauma, JHH</w:t>
      </w:r>
    </w:p>
    <w:p w14:paraId="2EA746F3" w14:textId="246C0F7D" w:rsidR="00EF17F9"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Prof. Zsolt Balogh, Director of Trauma Service, JHH</w:t>
      </w:r>
    </w:p>
    <w:p w14:paraId="2B7730CF" w14:textId="77777777" w:rsidR="00205EB2" w:rsidRPr="00D30E34" w:rsidRDefault="00205EB2" w:rsidP="001D3B26">
      <w:pPr>
        <w:spacing w:line="276" w:lineRule="auto"/>
        <w:rPr>
          <w:rFonts w:asciiTheme="minorHAnsi" w:hAnsiTheme="minorHAnsi" w:cstheme="minorHAnsi"/>
        </w:rPr>
      </w:pPr>
    </w:p>
    <w:p w14:paraId="1698350A" w14:textId="77777777" w:rsidR="00024999" w:rsidRPr="00D30E34" w:rsidRDefault="003611CE" w:rsidP="001D3B26">
      <w:pPr>
        <w:pStyle w:val="Heading2"/>
        <w:numPr>
          <w:ilvl w:val="1"/>
          <w:numId w:val="11"/>
        </w:numPr>
        <w:spacing w:line="276" w:lineRule="auto"/>
        <w:ind w:left="709" w:hanging="792"/>
        <w:rPr>
          <w:rFonts w:asciiTheme="minorHAnsi" w:hAnsiTheme="minorHAnsi" w:cstheme="minorHAnsi"/>
        </w:rPr>
      </w:pPr>
      <w:bookmarkStart w:id="9" w:name="_Toc64881100"/>
      <w:r w:rsidRPr="00D30E34">
        <w:rPr>
          <w:rFonts w:asciiTheme="minorHAnsi" w:hAnsiTheme="minorHAnsi" w:cstheme="minorHAnsi"/>
        </w:rPr>
        <w:t>Funding</w:t>
      </w:r>
      <w:bookmarkEnd w:id="9"/>
    </w:p>
    <w:p w14:paraId="6837912E" w14:textId="133F744D" w:rsidR="00024999" w:rsidRPr="00D30E34" w:rsidRDefault="00EF17F9" w:rsidP="001D3B26">
      <w:pPr>
        <w:pStyle w:val="ListParagraph"/>
        <w:spacing w:line="276" w:lineRule="auto"/>
        <w:ind w:left="0"/>
        <w:rPr>
          <w:rFonts w:asciiTheme="minorHAnsi" w:hAnsiTheme="minorHAnsi" w:cstheme="minorHAnsi"/>
        </w:rPr>
      </w:pPr>
      <w:r w:rsidRPr="00D30E34">
        <w:rPr>
          <w:rFonts w:asciiTheme="minorHAnsi" w:hAnsiTheme="minorHAnsi" w:cstheme="minorHAnsi"/>
        </w:rPr>
        <w:t>To Be Announced (TBA)</w:t>
      </w:r>
    </w:p>
    <w:p w14:paraId="36C975AB" w14:textId="77777777" w:rsidR="00024999" w:rsidRPr="00D30E34" w:rsidRDefault="00024999" w:rsidP="001D3B26">
      <w:pPr>
        <w:pStyle w:val="ListParagraph"/>
        <w:spacing w:line="276" w:lineRule="auto"/>
        <w:ind w:left="0"/>
        <w:rPr>
          <w:rFonts w:asciiTheme="minorHAnsi" w:hAnsiTheme="minorHAnsi" w:cstheme="minorHAnsi"/>
        </w:rPr>
      </w:pPr>
    </w:p>
    <w:p w14:paraId="69B3E06F" w14:textId="77777777" w:rsidR="003611CE" w:rsidRPr="00D30E34" w:rsidRDefault="003611CE" w:rsidP="001D3B26">
      <w:pPr>
        <w:pStyle w:val="Heading2"/>
        <w:numPr>
          <w:ilvl w:val="1"/>
          <w:numId w:val="11"/>
        </w:numPr>
        <w:spacing w:line="276" w:lineRule="auto"/>
        <w:ind w:left="709" w:hanging="709"/>
        <w:rPr>
          <w:rFonts w:asciiTheme="minorHAnsi" w:hAnsiTheme="minorHAnsi" w:cstheme="minorHAnsi"/>
        </w:rPr>
      </w:pPr>
      <w:bookmarkStart w:id="10" w:name="_Toc64881101"/>
      <w:r w:rsidRPr="00D30E34">
        <w:rPr>
          <w:rFonts w:asciiTheme="minorHAnsi" w:hAnsiTheme="minorHAnsi" w:cstheme="minorHAnsi"/>
        </w:rPr>
        <w:t>Trial Registration</w:t>
      </w:r>
      <w:bookmarkEnd w:id="10"/>
    </w:p>
    <w:p w14:paraId="4297C8BA" w14:textId="2EFBE94D" w:rsidR="00D44582" w:rsidRPr="00D30E34" w:rsidRDefault="00EF17F9" w:rsidP="001D3B26">
      <w:pPr>
        <w:spacing w:line="276" w:lineRule="auto"/>
        <w:rPr>
          <w:rFonts w:asciiTheme="minorHAnsi" w:hAnsiTheme="minorHAnsi" w:cstheme="minorHAnsi"/>
        </w:rPr>
      </w:pPr>
      <w:r w:rsidRPr="00D30E34">
        <w:rPr>
          <w:rFonts w:asciiTheme="minorHAnsi" w:hAnsiTheme="minorHAnsi" w:cstheme="minorHAnsi"/>
        </w:rPr>
        <w:t>TBA</w:t>
      </w:r>
    </w:p>
    <w:p w14:paraId="4863A83E" w14:textId="045D784E" w:rsidR="00C36957" w:rsidRDefault="00C36957" w:rsidP="001D3B26">
      <w:pPr>
        <w:pStyle w:val="ListParagraph"/>
        <w:spacing w:after="200" w:line="276" w:lineRule="auto"/>
        <w:ind w:left="0"/>
        <w:rPr>
          <w:rFonts w:asciiTheme="minorHAnsi" w:hAnsiTheme="minorHAnsi" w:cstheme="minorHAnsi"/>
        </w:rPr>
      </w:pPr>
    </w:p>
    <w:p w14:paraId="10DD0302" w14:textId="09C91FD3" w:rsidR="00B8456C" w:rsidRDefault="00B8456C" w:rsidP="001D3B26">
      <w:pPr>
        <w:pStyle w:val="ListParagraph"/>
        <w:spacing w:after="200" w:line="276" w:lineRule="auto"/>
        <w:ind w:left="0"/>
        <w:rPr>
          <w:rFonts w:asciiTheme="minorHAnsi" w:hAnsiTheme="minorHAnsi" w:cstheme="minorHAnsi"/>
        </w:rPr>
      </w:pPr>
    </w:p>
    <w:p w14:paraId="03D688B2" w14:textId="7C77E436" w:rsidR="00B8456C" w:rsidRDefault="00B8456C" w:rsidP="001D3B26">
      <w:pPr>
        <w:pStyle w:val="ListParagraph"/>
        <w:spacing w:after="200" w:line="276" w:lineRule="auto"/>
        <w:ind w:left="0"/>
        <w:rPr>
          <w:rFonts w:asciiTheme="minorHAnsi" w:hAnsiTheme="minorHAnsi" w:cstheme="minorHAnsi"/>
        </w:rPr>
      </w:pPr>
    </w:p>
    <w:p w14:paraId="1E7AD7AB" w14:textId="69B06BE6" w:rsidR="0038678E" w:rsidRDefault="0038678E" w:rsidP="001D3B26">
      <w:pPr>
        <w:pStyle w:val="ListParagraph"/>
        <w:spacing w:after="200" w:line="276" w:lineRule="auto"/>
        <w:ind w:left="0"/>
        <w:rPr>
          <w:rFonts w:asciiTheme="minorHAnsi" w:hAnsiTheme="minorHAnsi" w:cstheme="minorHAnsi"/>
        </w:rPr>
      </w:pPr>
    </w:p>
    <w:p w14:paraId="302839E9" w14:textId="124273F1" w:rsidR="0038678E" w:rsidRDefault="0038678E" w:rsidP="001D3B26">
      <w:pPr>
        <w:pStyle w:val="ListParagraph"/>
        <w:spacing w:after="200" w:line="276" w:lineRule="auto"/>
        <w:ind w:left="0"/>
        <w:rPr>
          <w:rFonts w:asciiTheme="minorHAnsi" w:hAnsiTheme="minorHAnsi" w:cstheme="minorHAnsi"/>
        </w:rPr>
      </w:pPr>
    </w:p>
    <w:p w14:paraId="1A66A54B" w14:textId="6EDFDF52" w:rsidR="0038678E" w:rsidRDefault="0038678E" w:rsidP="001D3B26">
      <w:pPr>
        <w:pStyle w:val="ListParagraph"/>
        <w:spacing w:after="200" w:line="276" w:lineRule="auto"/>
        <w:ind w:left="0"/>
        <w:rPr>
          <w:rFonts w:asciiTheme="minorHAnsi" w:hAnsiTheme="minorHAnsi" w:cstheme="minorHAnsi"/>
        </w:rPr>
      </w:pPr>
    </w:p>
    <w:p w14:paraId="1D874C05" w14:textId="6A7C1FC6" w:rsidR="0038678E" w:rsidRDefault="0038678E" w:rsidP="001D3B26">
      <w:pPr>
        <w:pStyle w:val="ListParagraph"/>
        <w:spacing w:after="200" w:line="276" w:lineRule="auto"/>
        <w:ind w:left="0"/>
        <w:rPr>
          <w:rFonts w:asciiTheme="minorHAnsi" w:hAnsiTheme="minorHAnsi" w:cstheme="minorHAnsi"/>
        </w:rPr>
      </w:pPr>
    </w:p>
    <w:p w14:paraId="36DBE578" w14:textId="2CFEEDB5" w:rsidR="0038678E" w:rsidRDefault="0038678E" w:rsidP="001D3B26">
      <w:pPr>
        <w:pStyle w:val="ListParagraph"/>
        <w:spacing w:after="200" w:line="276" w:lineRule="auto"/>
        <w:ind w:left="0"/>
        <w:rPr>
          <w:rFonts w:asciiTheme="minorHAnsi" w:hAnsiTheme="minorHAnsi" w:cstheme="minorHAnsi"/>
        </w:rPr>
      </w:pPr>
    </w:p>
    <w:p w14:paraId="4AF20CAC" w14:textId="42DD0D1C" w:rsidR="0038678E" w:rsidRDefault="0038678E" w:rsidP="001D3B26">
      <w:pPr>
        <w:pStyle w:val="ListParagraph"/>
        <w:spacing w:after="200" w:line="276" w:lineRule="auto"/>
        <w:ind w:left="0"/>
        <w:rPr>
          <w:rFonts w:asciiTheme="minorHAnsi" w:hAnsiTheme="minorHAnsi" w:cstheme="minorHAnsi"/>
        </w:rPr>
      </w:pPr>
    </w:p>
    <w:p w14:paraId="354CB0DB" w14:textId="5A29988D" w:rsidR="0038678E" w:rsidRDefault="0038678E" w:rsidP="001D3B26">
      <w:pPr>
        <w:pStyle w:val="ListParagraph"/>
        <w:spacing w:after="200" w:line="276" w:lineRule="auto"/>
        <w:ind w:left="0"/>
        <w:rPr>
          <w:rFonts w:asciiTheme="minorHAnsi" w:hAnsiTheme="minorHAnsi" w:cstheme="minorHAnsi"/>
        </w:rPr>
      </w:pPr>
    </w:p>
    <w:p w14:paraId="08CE2EA5" w14:textId="77777777" w:rsidR="0038678E" w:rsidRDefault="0038678E" w:rsidP="001D3B26">
      <w:pPr>
        <w:pStyle w:val="ListParagraph"/>
        <w:spacing w:after="200" w:line="276" w:lineRule="auto"/>
        <w:ind w:left="0"/>
        <w:rPr>
          <w:rFonts w:asciiTheme="minorHAnsi" w:hAnsiTheme="minorHAnsi" w:cstheme="minorHAnsi"/>
        </w:rPr>
      </w:pPr>
    </w:p>
    <w:p w14:paraId="18D8AE63" w14:textId="77777777" w:rsidR="00B8456C" w:rsidRDefault="00B8456C" w:rsidP="001D3B26">
      <w:pPr>
        <w:pStyle w:val="ListParagraph"/>
        <w:spacing w:after="200" w:line="276" w:lineRule="auto"/>
        <w:ind w:left="0"/>
        <w:rPr>
          <w:rFonts w:asciiTheme="minorHAnsi" w:hAnsiTheme="minorHAnsi" w:cstheme="minorHAnsi"/>
        </w:rPr>
      </w:pPr>
    </w:p>
    <w:p w14:paraId="15935AEA" w14:textId="3CDFBFE6" w:rsidR="00A303C0" w:rsidRPr="00C36957" w:rsidRDefault="00D44582" w:rsidP="001D3B26">
      <w:pPr>
        <w:pStyle w:val="Heading2"/>
        <w:numPr>
          <w:ilvl w:val="0"/>
          <w:numId w:val="11"/>
        </w:numPr>
        <w:spacing w:line="276" w:lineRule="auto"/>
        <w:rPr>
          <w:rFonts w:asciiTheme="minorHAnsi" w:hAnsiTheme="minorHAnsi" w:cstheme="minorHAnsi"/>
        </w:rPr>
      </w:pPr>
      <w:bookmarkStart w:id="11" w:name="_Toc64881102"/>
      <w:r w:rsidRPr="00C36957">
        <w:rPr>
          <w:rFonts w:asciiTheme="minorHAnsi" w:hAnsiTheme="minorHAnsi" w:cstheme="minorHAnsi"/>
        </w:rPr>
        <w:lastRenderedPageBreak/>
        <w:t>BACKGROUND INFORMATION</w:t>
      </w:r>
      <w:bookmarkEnd w:id="11"/>
    </w:p>
    <w:p w14:paraId="51136DDE" w14:textId="77777777" w:rsidR="00205EB2" w:rsidRPr="00D30E34" w:rsidRDefault="00205EB2" w:rsidP="001D3B26">
      <w:pPr>
        <w:spacing w:line="276" w:lineRule="auto"/>
        <w:rPr>
          <w:rFonts w:asciiTheme="minorHAnsi" w:hAnsiTheme="minorHAnsi" w:cstheme="minorHAnsi"/>
        </w:rPr>
      </w:pPr>
    </w:p>
    <w:p w14:paraId="60CEB18B" w14:textId="721340E3" w:rsidR="00874F3A" w:rsidRPr="00B8456C" w:rsidRDefault="00A303C0" w:rsidP="001D3B26">
      <w:pPr>
        <w:pStyle w:val="Heading2"/>
        <w:numPr>
          <w:ilvl w:val="1"/>
          <w:numId w:val="11"/>
        </w:numPr>
        <w:spacing w:line="276" w:lineRule="auto"/>
        <w:rPr>
          <w:rFonts w:asciiTheme="minorHAnsi" w:hAnsiTheme="minorHAnsi" w:cstheme="minorHAnsi"/>
        </w:rPr>
      </w:pPr>
      <w:bookmarkStart w:id="12" w:name="_Toc64881103"/>
      <w:r w:rsidRPr="00D30E34">
        <w:rPr>
          <w:rFonts w:asciiTheme="minorHAnsi" w:hAnsiTheme="minorHAnsi" w:cstheme="minorHAnsi"/>
        </w:rPr>
        <w:t>Delirium in Intensive Care</w:t>
      </w:r>
      <w:bookmarkEnd w:id="12"/>
    </w:p>
    <w:p w14:paraId="2333807B" w14:textId="5792D6ED" w:rsidR="00874F3A" w:rsidRPr="00D30E34" w:rsidRDefault="00874F3A" w:rsidP="001D3B26">
      <w:pPr>
        <w:spacing w:line="276" w:lineRule="auto"/>
        <w:rPr>
          <w:rFonts w:asciiTheme="minorHAnsi" w:hAnsiTheme="minorHAnsi" w:cstheme="minorHAnsi"/>
        </w:rPr>
      </w:pPr>
      <w:r w:rsidRPr="00D30E34">
        <w:rPr>
          <w:rFonts w:asciiTheme="minorHAnsi" w:hAnsiTheme="minorHAnsi" w:cstheme="minorHAnsi"/>
        </w:rPr>
        <w:t>Delirium is a state of acute organic brain dysfunction with fluctuating disturbances of attention and cognition, which occurs as a direct consequence of an underlying medical condition</w:t>
      </w:r>
      <w:r w:rsidRPr="00D30E34">
        <w:rPr>
          <w:rFonts w:asciiTheme="minorHAnsi" w:hAnsiTheme="minorHAnsi" w:cstheme="minorHAnsi"/>
        </w:rPr>
        <w:fldChar w:fldCharType="begin"/>
      </w:r>
      <w:r w:rsidRPr="00D30E34">
        <w:rPr>
          <w:rFonts w:asciiTheme="minorHAnsi" w:hAnsiTheme="minorHAnsi" w:cstheme="minorHAnsi"/>
        </w:rPr>
        <w:instrText xml:space="preserve"> ADDIN ZOTERO_ITEM CSL_CITATION {"citationID":"hrba9m8ge","properties":{"formattedCitation":"\\super 1\\nosupersub{}","plainCitation":"1","noteIndex":0},"citationItems":[{"id":355,"uris":["http://zotero.org/users/2915529/items/4TR4IAIP"],"uri":["http://zotero.org/users/2915529/items/4TR4IAIP"],"itemData":{"id":355,"type":"book","edition":"Fifth Edition","ISBN":"978-0-89042-555-8","language":"en","publisher":"American Psychiatric Association","source":"CrossRef","title":"Diagnostic and Statistical Manual of Mental Disorders","URL":"http://psychiatryonline.org/doi/book/10.1176/appi.books.9780890425596","author":[{"literal":"American Psychiatric Association"}],"accessed":{"date-parts":[["2016",6,25]]},"issued":{"date-parts":[["2013",5,22]]}}}],"schema":"https://github.com/citation-style-language/schema/raw/master/csl-citation.json"} </w:instrText>
      </w:r>
      <w:r w:rsidRPr="00D30E34">
        <w:rPr>
          <w:rFonts w:asciiTheme="minorHAnsi" w:hAnsiTheme="minorHAnsi" w:cstheme="minorHAnsi"/>
        </w:rPr>
        <w:fldChar w:fldCharType="separate"/>
      </w:r>
      <w:r w:rsidRPr="00D30E34">
        <w:rPr>
          <w:rFonts w:asciiTheme="minorHAnsi" w:hAnsiTheme="minorHAnsi" w:cstheme="minorHAnsi"/>
          <w:vertAlign w:val="superscript"/>
          <w:lang w:val="en-GB"/>
        </w:rPr>
        <w:t>1</w:t>
      </w:r>
      <w:r w:rsidRPr="00D30E34">
        <w:rPr>
          <w:rFonts w:asciiTheme="minorHAnsi" w:hAnsiTheme="minorHAnsi" w:cstheme="minorHAnsi"/>
        </w:rPr>
        <w:fldChar w:fldCharType="end"/>
      </w:r>
      <w:r w:rsidRPr="00D30E34">
        <w:rPr>
          <w:rFonts w:asciiTheme="minorHAnsi" w:hAnsiTheme="minorHAnsi" w:cstheme="minorHAnsi"/>
        </w:rPr>
        <w:t>.  It is particularly common in patients in Intensive Care Units (ICU), with a wide prevalence reported in the literature</w:t>
      </w:r>
      <w:r w:rsidR="00ED602E">
        <w:rPr>
          <w:rFonts w:asciiTheme="minorHAnsi" w:hAnsiTheme="minorHAnsi" w:cstheme="minorHAnsi"/>
        </w:rPr>
        <w:t xml:space="preserve"> of</w:t>
      </w:r>
      <w:r w:rsidRPr="00D30E34">
        <w:rPr>
          <w:rFonts w:asciiTheme="minorHAnsi" w:hAnsiTheme="minorHAnsi" w:cstheme="minorHAnsi"/>
        </w:rPr>
        <w:t xml:space="preserve"> between 11 and 83% </w:t>
      </w:r>
      <w:r w:rsidRPr="00D30E34">
        <w:rPr>
          <w:rFonts w:asciiTheme="minorHAnsi" w:hAnsiTheme="minorHAnsi" w:cstheme="minorHAnsi"/>
        </w:rPr>
        <w:fldChar w:fldCharType="begin"/>
      </w:r>
      <w:r w:rsidRPr="00D30E34">
        <w:rPr>
          <w:rFonts w:asciiTheme="minorHAnsi" w:hAnsiTheme="minorHAnsi" w:cstheme="minorHAnsi"/>
        </w:rPr>
        <w:instrText xml:space="preserve"> ADDIN ZOTERO_ITEM CSL_CITATION {"citationID":"BiNMzpjX","properties":{"formattedCitation":"\\super 2\\nosupersub{}","plainCitation":"2","noteIndex":0},"citationItems":[{"id":153,"uris":["http://zotero.org/users/2915529/items/UN68JBVG"],"uri":["http://zotero.org/users/2915529/items/UN68JBVG"],"itemData":{"id":153,"type":"article-journal","container-title":"Intensive Care Medicine","DOI":"10.1007/s00134-006-0399-8","ISSN":"0342-4642, 1432-1238","issue":"1","language":"en","page":"66-73","source":"CrossRef","title":"Incidence, risk factors and consequences of ICU delirium","volume":"33","author":[{"family":"Ouimet","given":"Sébastien"},{"family":"Kavanagh","given":"Brian P."},{"family":"Gottfried","given":"Stewart B."},{"family":"Skrobik","given":"Yoanna"}],"issued":{"date-parts":[["2007",1,12]]}}}],"schema":"https://github.com/citation-style-language/schema/raw/master/csl-citation.json"} </w:instrText>
      </w:r>
      <w:r w:rsidRPr="00D30E34">
        <w:rPr>
          <w:rFonts w:asciiTheme="minorHAnsi" w:hAnsiTheme="minorHAnsi" w:cstheme="minorHAnsi"/>
        </w:rPr>
        <w:fldChar w:fldCharType="separate"/>
      </w:r>
      <w:r w:rsidRPr="00D30E34">
        <w:rPr>
          <w:rFonts w:asciiTheme="minorHAnsi" w:hAnsiTheme="minorHAnsi" w:cstheme="minorHAnsi"/>
          <w:vertAlign w:val="superscript"/>
          <w:lang w:val="en-GB"/>
        </w:rPr>
        <w:t>2</w:t>
      </w:r>
      <w:r w:rsidRPr="00D30E34">
        <w:rPr>
          <w:rFonts w:asciiTheme="minorHAnsi" w:hAnsiTheme="minorHAnsi" w:cstheme="minorHAnsi"/>
        </w:rPr>
        <w:fldChar w:fldCharType="end"/>
      </w:r>
      <w:r w:rsidRPr="00D30E34">
        <w:rPr>
          <w:rFonts w:asciiTheme="minorHAnsi" w:hAnsiTheme="minorHAnsi" w:cstheme="minorHAnsi"/>
          <w:vertAlign w:val="superscript"/>
        </w:rPr>
        <w:t>,</w:t>
      </w:r>
      <w:r w:rsidRPr="00D30E34">
        <w:rPr>
          <w:rFonts w:asciiTheme="minorHAnsi" w:hAnsiTheme="minorHAnsi" w:cstheme="minorHAnsi"/>
          <w:vertAlign w:val="superscript"/>
        </w:rPr>
        <w:fldChar w:fldCharType="begin"/>
      </w:r>
      <w:r w:rsidRPr="00D30E34">
        <w:rPr>
          <w:rFonts w:asciiTheme="minorHAnsi" w:hAnsiTheme="minorHAnsi" w:cstheme="minorHAnsi"/>
          <w:vertAlign w:val="superscript"/>
        </w:rPr>
        <w:instrText xml:space="preserve"> ADDIN ZOTERO_ITEM CSL_CITATION {"citationID":"3vXoafeU","properties":{"formattedCitation":"\\super 3\\nosupersub{}","plainCitation":"3","noteIndex":0},"citationItems":[{"id":155,"uris":["http://zotero.org/users/2915529/items/FKQBHB9E"],"uri":["http://zotero.org/users/2915529/items/FKQBHB9E"],"itemData":{"id":155,"type":"article-journal","container-title":"Critical Care Medicine","DOI":"10.1097/CCM.0b013e3181b9e302","ISSN":"0090-3493","issue":"2","language":"en","page":"419-427","source":"CrossRef","title":"Efficacy and safety of quetiapine in critically ill patients with delirium: A prospective, multicenter, randomized, double-blind, placebo-controlled pilot study*:","title-short":"Efficacy and safety of quetiapine in critically ill patients with delirium","volume":"38","author":[{"family":"Devlin","given":"John W."},{"family":"Roberts","given":"Russel J."},{"family":"Fong","given":"Jeffrey J."},{"family":"Skrobik","given":"Yoanna"},{"family":"Riker","given":"Richard R."},{"family":"Hill","given":"Nicholas S."},{"family":"Robbins","given":"Tracey"},{"family":"Garpestad","given":"Erik"}],"issued":{"date-parts":[["2010",2]]}}}],"schema":"https://github.com/citation-style-language/schema/raw/master/csl-citation.json"} </w:instrText>
      </w:r>
      <w:r w:rsidRPr="00D30E34">
        <w:rPr>
          <w:rFonts w:asciiTheme="minorHAnsi" w:hAnsiTheme="minorHAnsi" w:cstheme="minorHAnsi"/>
          <w:vertAlign w:val="superscript"/>
        </w:rPr>
        <w:fldChar w:fldCharType="separate"/>
      </w:r>
      <w:r w:rsidRPr="00D30E34">
        <w:rPr>
          <w:rFonts w:asciiTheme="minorHAnsi" w:hAnsiTheme="minorHAnsi" w:cstheme="minorHAnsi"/>
          <w:vertAlign w:val="superscript"/>
          <w:lang w:val="en-GB"/>
        </w:rPr>
        <w:t>3</w:t>
      </w:r>
      <w:r w:rsidRPr="00D30E34">
        <w:rPr>
          <w:rFonts w:asciiTheme="minorHAnsi" w:hAnsiTheme="minorHAnsi" w:cstheme="minorHAnsi"/>
        </w:rPr>
        <w:fldChar w:fldCharType="end"/>
      </w:r>
      <w:r w:rsidRPr="00D30E34">
        <w:rPr>
          <w:rFonts w:asciiTheme="minorHAnsi" w:hAnsiTheme="minorHAnsi" w:cstheme="minorHAnsi"/>
          <w:vertAlign w:val="superscript"/>
        </w:rPr>
        <w:t>,</w:t>
      </w:r>
      <w:r w:rsidRPr="00D30E34">
        <w:rPr>
          <w:rFonts w:asciiTheme="minorHAnsi" w:hAnsiTheme="minorHAnsi" w:cstheme="minorHAnsi"/>
          <w:vertAlign w:val="superscript"/>
        </w:rPr>
        <w:fldChar w:fldCharType="begin"/>
      </w:r>
      <w:r w:rsidRPr="00D30E34">
        <w:rPr>
          <w:rFonts w:asciiTheme="minorHAnsi" w:hAnsiTheme="minorHAnsi" w:cstheme="minorHAnsi"/>
          <w:vertAlign w:val="superscript"/>
        </w:rPr>
        <w:instrText xml:space="preserve"> ADDIN ZOTERO_ITEM CSL_CITATION {"citationID":"n4zTMRV1","properties":{"formattedCitation":"\\super 4\\nosupersub{}","plainCitation":"4","noteIndex":0},"citationItems":[{"id":157,"uris":["http://zotero.org/users/2915529/items/CFKFKFSR"],"uri":["http://zotero.org/users/2915529/items/CFKFKFSR"],"itemData":{"id":157,"type":"article-journal","container-title":"Critical Care Medicine","DOI":"10.1097/CCM.0b013e3181c58715","ISSN":"0090-3493","issue":"2","language":"en","page":"428-437","source":"CrossRef","title":"Feasibility, efficacy, and safety of antipsychotics for intensive care unit delirium: The MIND randomized, placebo-controlled trial*:","title-short":"Feasibility, efficacy, and safety of antipsychotics for intensive care unit delirium","volume":"38","author":[{"family":"Girard","given":"Timothy D."},{"family":"Pandharipande","given":"Pratik P."},{"family":"Carson","given":"Shannon S."},{"family":"Schmidt","given":"Gregory A."},{"family":"Wright","given":"Patrick E."},{"family":"Canonico","given":"Angelo E."},{"family":"Pun","given":"Brenda T."},{"family":"Thompson","given":"Jennifer L."},{"family":"Shintani","given":"Ayumi K."},{"family":"Meltzer","given":"Herbert Y."},{"family":"Bernard","given":"Gordon R."},{"family":"Dittus","given":"Robert S."},{"family":"Ely","given":"E Wesley"}],"issued":{"date-parts":[["2010",2]]}}}],"schema":"https://github.com/citation-style-language/schema/raw/master/csl-citation.json"} </w:instrText>
      </w:r>
      <w:r w:rsidRPr="00D30E34">
        <w:rPr>
          <w:rFonts w:asciiTheme="minorHAnsi" w:hAnsiTheme="minorHAnsi" w:cstheme="minorHAnsi"/>
          <w:vertAlign w:val="superscript"/>
        </w:rPr>
        <w:fldChar w:fldCharType="separate"/>
      </w:r>
      <w:r w:rsidRPr="00D30E34">
        <w:rPr>
          <w:rFonts w:asciiTheme="minorHAnsi" w:hAnsiTheme="minorHAnsi" w:cstheme="minorHAnsi"/>
          <w:vertAlign w:val="superscript"/>
          <w:lang w:val="en-GB"/>
        </w:rPr>
        <w:t>4</w:t>
      </w:r>
      <w:r w:rsidRPr="00D30E34">
        <w:rPr>
          <w:rFonts w:asciiTheme="minorHAnsi" w:hAnsiTheme="minorHAnsi" w:cstheme="minorHAnsi"/>
        </w:rPr>
        <w:fldChar w:fldCharType="end"/>
      </w:r>
      <w:r w:rsidRPr="00D30E34">
        <w:rPr>
          <w:rFonts w:asciiTheme="minorHAnsi" w:hAnsiTheme="minorHAnsi" w:cstheme="minorHAnsi"/>
          <w:vertAlign w:val="superscript"/>
        </w:rPr>
        <w:fldChar w:fldCharType="begin"/>
      </w:r>
      <w:r w:rsidRPr="00D30E34">
        <w:rPr>
          <w:rFonts w:asciiTheme="minorHAnsi" w:hAnsiTheme="minorHAnsi" w:cstheme="minorHAnsi"/>
          <w:vertAlign w:val="superscript"/>
        </w:rPr>
        <w:instrText xml:space="preserve"> ADDIN ZOTERO_ITEM CSL_CITATION {"citationID":"1ree2ktftr","properties":{"formattedCitation":"\\super 5\\nosupersub{}","plainCitation":"5","noteIndex":0},"citationItems":[{"id":168,"uris":["http://zotero.org/users/2915529/items/5QWTHZXZ"],"uri":["http://zotero.org/users/2915529/items/5QWTHZXZ"],"itemData":{"id":168,"type":"article-journal","container-title":"Intensive Care Medicine","DOI":"10.1007/s00134-001-1132-2","ISSN":"0342-4642, 1432-1238","issue":"12","language":"en","page":"1892-1900","source":"CrossRef","title":"The impact of delirium in the intensive care unit on hospital length of stay","volume":"27","author":[{"family":"Ely","given":"E."},{"family":"Gautam","given":"S."},{"family":"Margolin","given":"R."},{"family":"Francis","given":"J."},{"family":"May","given":"L."},{"family":"Speroff","given":"T."},{"family":"Truman","given":"B."},{"family":"Dittus","given":"R."},{"family":"Bernard","given":"G."},{"family":"Inouye","given":"S."}],"issued":{"date-parts":[["2001",12]]}}}],"schema":"https://github.com/citation-style-language/schema/raw/master/csl-citation.json"} </w:instrText>
      </w:r>
      <w:r w:rsidRPr="00D30E34">
        <w:rPr>
          <w:rFonts w:asciiTheme="minorHAnsi" w:hAnsiTheme="minorHAnsi" w:cstheme="minorHAnsi"/>
          <w:vertAlign w:val="superscript"/>
        </w:rPr>
        <w:fldChar w:fldCharType="separate"/>
      </w:r>
      <w:r w:rsidRPr="00D30E34">
        <w:rPr>
          <w:rFonts w:asciiTheme="minorHAnsi" w:hAnsiTheme="minorHAnsi" w:cstheme="minorHAnsi"/>
          <w:vertAlign w:val="superscript"/>
          <w:lang w:val="en-GB"/>
        </w:rPr>
        <w:t>5</w:t>
      </w:r>
      <w:r w:rsidRPr="00D30E34">
        <w:rPr>
          <w:rFonts w:asciiTheme="minorHAnsi" w:hAnsiTheme="minorHAnsi" w:cstheme="minorHAnsi"/>
        </w:rPr>
        <w:fldChar w:fldCharType="end"/>
      </w:r>
      <w:r w:rsidRPr="00D30E34">
        <w:rPr>
          <w:rFonts w:asciiTheme="minorHAnsi" w:hAnsiTheme="minorHAnsi" w:cstheme="minorHAnsi"/>
        </w:rPr>
        <w:t>.</w:t>
      </w:r>
    </w:p>
    <w:p w14:paraId="24080A80" w14:textId="010BD301" w:rsidR="00874F3A" w:rsidRDefault="00874F3A" w:rsidP="001D3B26">
      <w:pPr>
        <w:spacing w:line="276" w:lineRule="auto"/>
        <w:rPr>
          <w:rFonts w:asciiTheme="minorHAnsi" w:hAnsiTheme="minorHAnsi" w:cstheme="minorHAnsi"/>
        </w:rPr>
      </w:pPr>
    </w:p>
    <w:p w14:paraId="53429114" w14:textId="68CEB881" w:rsidR="00ED602E" w:rsidRDefault="00ED602E" w:rsidP="00ED602E">
      <w:pPr>
        <w:spacing w:line="276" w:lineRule="auto"/>
        <w:rPr>
          <w:rFonts w:asciiTheme="minorHAnsi" w:hAnsiTheme="minorHAnsi" w:cstheme="minorHAnsi"/>
          <w:lang w:val="en-AU"/>
        </w:rPr>
      </w:pPr>
      <w:r w:rsidRPr="00694173">
        <w:rPr>
          <w:rFonts w:asciiTheme="minorHAnsi" w:hAnsiTheme="minorHAnsi" w:cstheme="minorHAnsi"/>
          <w:lang w:val="en-AU"/>
        </w:rPr>
        <w:t>Delirium is a common and serious medical complication that affects hospitalized patients, including high-risk critically ill patients.</w:t>
      </w:r>
      <w:r w:rsidRPr="00694173">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1zvE0chR","properties":{"formattedCitation":"\\super 5\\nosupersub{}","plainCitation":"5","noteIndex":0},"citationItems":[{"id":168,"uris":["http://zotero.org/users/2915529/items/5QWTHZXZ"],"uri":["http://zotero.org/users/2915529/items/5QWTHZXZ"],"itemData":{"id":168,"type":"article-journal","container-title":"Intensive Care Medicine","DOI":"10.1007/s00134-001-1132-2","ISSN":"0342-4642, 1432-1238","issue":"12","language":"en","page":"1892-1900","source":"CrossRef","title":"The impact of delirium in the intensive care unit on hospital length of stay","volume":"27","author":[{"family":"Ely","given":"E."},{"family":"Gautam","given":"S."},{"family":"Margolin","given":"R."},{"family":"Francis","given":"J."},{"family":"May","given":"L."},{"family":"Speroff","given":"T."},{"family":"Truman","given":"B."},{"family":"Dittus","given":"R."},{"family":"Bernard","given":"G."},{"family":"Inouye","given":"S."}],"issued":{"date-parts":[["2001",12]]}}}],"schema":"https://github.com/citation-style-language/schema/raw/master/csl-citation.json"} </w:instrText>
      </w:r>
      <w:r w:rsidRPr="00694173">
        <w:rPr>
          <w:rFonts w:asciiTheme="minorHAnsi" w:hAnsiTheme="minorHAnsi" w:cstheme="minorHAnsi"/>
          <w:lang w:val="en-AU"/>
        </w:rPr>
        <w:fldChar w:fldCharType="separate"/>
      </w:r>
      <w:r w:rsidRPr="00694173">
        <w:rPr>
          <w:rFonts w:ascii="Calibri" w:hAnsiTheme="minorHAnsi" w:cs="Calibri"/>
          <w:vertAlign w:val="superscript"/>
          <w:lang w:val="en-GB"/>
        </w:rPr>
        <w:t>5</w:t>
      </w:r>
      <w:r w:rsidRPr="00694173">
        <w:rPr>
          <w:rFonts w:asciiTheme="minorHAnsi" w:hAnsiTheme="minorHAnsi" w:cstheme="minorHAnsi"/>
        </w:rPr>
        <w:fldChar w:fldCharType="end"/>
      </w:r>
      <w:r w:rsidRPr="00694173">
        <w:rPr>
          <w:rFonts w:asciiTheme="minorHAnsi" w:hAnsiTheme="minorHAnsi" w:cstheme="minorHAnsi"/>
          <w:lang w:val="en-AU"/>
        </w:rPr>
        <w:fldChar w:fldCharType="begin"/>
      </w:r>
      <w:r>
        <w:rPr>
          <w:rFonts w:asciiTheme="minorHAnsi" w:hAnsiTheme="minorHAnsi" w:cstheme="minorHAnsi"/>
          <w:lang w:val="en-AU"/>
        </w:rPr>
        <w:instrText xml:space="preserve"> ADDIN ZOTERO_ITEM CSL_CITATION {"citationID":"IkBRKBbg","properties":{"formattedCitation":"\\super 2\\nosupersub{}","plainCitation":"2","noteIndex":0},"citationItems":[{"id":153,"uris":["http://zotero.org/users/2915529/items/UN68JBVG"],"uri":["http://zotero.org/users/2915529/items/UN68JBVG"],"itemData":{"id":153,"type":"article-journal","container-title":"Intensive Care Medicine","DOI":"10.1007/s00134-006-0399-8","ISSN":"0342-4642, 1432-1238","issue":"1","language":"en","page":"66-73","source":"CrossRef","title":"Incidence, risk factors and consequences of ICU delirium","volume":"33","author":[{"family":"Ouimet","given":"Sébastien"},{"family":"Kavanagh","given":"Brian P."},{"family":"Gottfried","given":"Stewart B."},{"family":"Skrobik","given":"Yoanna"}],"issued":{"date-parts":[["2007",1,12]]}}}],"schema":"https://github.com/citation-style-language/schema/raw/master/csl-citation.json"} </w:instrText>
      </w:r>
      <w:r w:rsidRPr="00694173">
        <w:rPr>
          <w:rFonts w:asciiTheme="minorHAnsi" w:hAnsiTheme="minorHAnsi" w:cstheme="minorHAnsi"/>
          <w:lang w:val="en-AU"/>
        </w:rPr>
        <w:fldChar w:fldCharType="separate"/>
      </w:r>
      <w:r w:rsidRPr="00694173">
        <w:rPr>
          <w:rFonts w:ascii="Calibri" w:hAnsiTheme="minorHAnsi" w:cs="Calibri"/>
          <w:vertAlign w:val="superscript"/>
          <w:lang w:val="en-GB"/>
        </w:rPr>
        <w:t>2</w:t>
      </w:r>
      <w:r w:rsidRPr="00694173">
        <w:rPr>
          <w:rFonts w:asciiTheme="minorHAnsi" w:hAnsiTheme="minorHAnsi" w:cstheme="minorHAnsi"/>
        </w:rPr>
        <w:fldChar w:fldCharType="end"/>
      </w:r>
      <w:r w:rsidRPr="00694173">
        <w:rPr>
          <w:rFonts w:asciiTheme="minorHAnsi" w:hAnsiTheme="minorHAnsi" w:cstheme="minorHAnsi"/>
          <w:lang w:val="en-AU"/>
        </w:rPr>
        <w:t xml:space="preserve"> In the general wards it can be between 11% to 25%.</w:t>
      </w:r>
      <w:r w:rsidRPr="00694173">
        <w:rPr>
          <w:rFonts w:asciiTheme="minorHAnsi" w:hAnsiTheme="minorHAnsi" w:cstheme="minorHAnsi"/>
          <w:lang w:val="en-AU"/>
        </w:rPr>
        <w:fldChar w:fldCharType="begin"/>
      </w:r>
      <w:r w:rsidR="006452A2">
        <w:rPr>
          <w:rFonts w:asciiTheme="minorHAnsi" w:hAnsiTheme="minorHAnsi" w:cstheme="minorHAnsi"/>
          <w:lang w:val="en-AU"/>
        </w:rPr>
        <w:instrText xml:space="preserve"> ADDIN ZOTERO_ITEM CSL_CITATION {"citationID":"selwsqQW","properties":{"formattedCitation":"\\super 6\\nosupersub{}","plainCitation":"6","noteIndex":0},"citationItems":[{"id":761,"uris":["http://zotero.org/users/2915529/items/JCDVG4AW"],"uri":["http://zotero.org/users/2915529/items/JCDVG4AW"],"itemData":{"id":761,"type":"article-journal","abstract":"Delirium is one of the most common causes of acute end-organ dysfunction across hospital settings, occurring in as high as 80% of critically ill patients that require intensive care unit (ICU) care. The implications of this acute form of brain injury are profound. Across many hospital settings (emergency department, general medical ward, postoperative and ICU), a patient who experiences delirium is more likely to experience increased short- and long-term mortality, decreases in long-term cognitive function, increases in hospital length of stay and increased complications of hospital care. With the development of reliable setting-specific deliriumscreening instruments, researchers have been able to highlight the predisposing and potentially modifiable risk factors that place patients at highest risk. Among the large number of risk factors discovered, administration of potent sedative medications, most notably benzodiazepines, is most consistently and strongly associated with an increased burden of delirium. Alternatively, in both the hospital and ICU, delirium can be prevented with the application of protocols that include early mobility/exercise. Future studies must work to understand the epidemiology across settings and focus upon modifiable risk factors that can be integrated into existing delirium prevention and treatment protocols.","container-title":"Best Practice &amp; Research Clinical Anaesthesiology","DOI":"10.1016/j.bpa.2012.07.003","ISSN":"15216896","issue":"3","journalAbbreviation":"Best Practice &amp; Research Clinical Anaesthesiology","language":"en","page":"277-287","source":"DOI.org (Crossref)","title":"Epidemiology and risk factors for delirium across hospital settings","volume":"26","author":[{"family":"Vasilevskis","given":"Eduard E."},{"family":"Han","given":"Jin H."},{"family":"Hughes","given":"Christopher G."},{"family":"Ely","given":"E. Wesley"}],"issued":{"date-parts":[["2012",9]]}}}],"schema":"https://github.com/citation-style-language/schema/raw/master/csl-citation.json"} </w:instrText>
      </w:r>
      <w:r w:rsidRPr="00694173">
        <w:rPr>
          <w:rFonts w:asciiTheme="minorHAnsi" w:hAnsiTheme="minorHAnsi" w:cstheme="minorHAnsi"/>
          <w:lang w:val="en-AU"/>
        </w:rPr>
        <w:fldChar w:fldCharType="separate"/>
      </w:r>
      <w:r w:rsidR="006452A2" w:rsidRPr="006452A2">
        <w:rPr>
          <w:rFonts w:ascii="Calibri" w:hAnsiTheme="minorHAnsi"/>
          <w:vertAlign w:val="superscript"/>
          <w:lang w:val="en-GB"/>
        </w:rPr>
        <w:t>6</w:t>
      </w:r>
      <w:r w:rsidRPr="00694173">
        <w:rPr>
          <w:rFonts w:asciiTheme="minorHAnsi" w:hAnsiTheme="minorHAnsi" w:cstheme="minorHAnsi"/>
        </w:rPr>
        <w:fldChar w:fldCharType="end"/>
      </w:r>
      <w:r w:rsidRPr="00694173">
        <w:rPr>
          <w:rFonts w:asciiTheme="minorHAnsi" w:hAnsiTheme="minorHAnsi" w:cstheme="minorHAnsi"/>
          <w:lang w:val="en-AU"/>
        </w:rPr>
        <w:t xml:space="preserve"> Peri-operatively it can have an incidence between 4% and 61%.</w:t>
      </w:r>
      <w:r w:rsidRPr="00694173">
        <w:rPr>
          <w:rFonts w:asciiTheme="minorHAnsi" w:hAnsiTheme="minorHAnsi" w:cstheme="minorHAnsi"/>
          <w:lang w:val="en-AU"/>
        </w:rPr>
        <w:fldChar w:fldCharType="begin"/>
      </w:r>
      <w:r w:rsidR="006452A2">
        <w:rPr>
          <w:rFonts w:asciiTheme="minorHAnsi" w:hAnsiTheme="minorHAnsi" w:cstheme="minorHAnsi"/>
          <w:lang w:val="en-AU"/>
        </w:rPr>
        <w:instrText xml:space="preserve"> ADDIN ZOTERO_ITEM CSL_CITATION {"citationID":"NdOPAnC9","properties":{"formattedCitation":"\\super 7\\nosupersub{}","plainCitation":"7","noteIndex":0},"citationItems":[{"id":758,"uris":["http://zotero.org/users/2915529/items/TIH2TJXA"],"uri":["http://zotero.org/users/2915529/items/TIH2TJXA"],"itemData":{"id":758,"type":"article-journal","abstract":"OBJECTIVE To determine whether postoperative delirium is associated with decreased long-term cognition in a younger, more heterogeneous population. DESIGN, SETTING, AND PARTICIPANTS A prospective cohort study was conducted at a single academic medical center (</w:instrText>
      </w:r>
      <w:r w:rsidR="006452A2">
        <w:rPr>
          <w:rFonts w:ascii="Sylfaen" w:hAnsi="Sylfaen" w:cs="Sylfaen"/>
          <w:lang w:val="en-AU"/>
        </w:rPr>
        <w:instrText>Ն</w:instrText>
      </w:r>
      <w:r w:rsidR="006452A2">
        <w:rPr>
          <w:rFonts w:asciiTheme="minorHAnsi" w:hAnsiTheme="minorHAnsi" w:cstheme="minorHAnsi"/>
          <w:lang w:val="en-AU"/>
        </w:rPr>
        <w:instrText xml:space="preserve">800 beds) in the southeastern United States from September 5, 2017, through January 15, 2018. A total of 191 patients aged 18 years or older who were English-speaking and were anticipated to require at least 1 night of hospital admission after a scheduled major nonemergent surgery were included. Prisoners, individuals without baseline cognitive assessments, and those who could not provide informed consent were excluded. Ninety-day follow-up assessments were performed on 135 patients (70.7%). EXPOSURES The primary exposure was postoperative delirium defined as any instance of delirium occurring 24 to 72 hours after an operation. Delirium was diagnosed by the research team using the Confusion Assessment Method (CAM). MAIN OUTCOMES AND MEASURES The primary outcome was change in cognition at 90 days after surgery compared with baseline, preoperative cognition. Cognition was measured using a telephone version of the Montreal Cognitive Assessment (T-MoCA) with cognitive impairment defined as a score less than 18 on a scale of 0 to 22.\nRESULTS Of the 191 patients included in the study, 110 (57.6%) were women; the mean (SD) age was 56.8 (16.7) years. For the primary outcome of interest, patients with and without delirium had a small increase in T-MoCA scores at 90 days compared with baseline on unadjusted analysis (with delirium, 0.69; 95% CI, −0.34 to 1.73 vs without delirium, 0.67; 95% CI, 0.17-1.16). The initial multivariate linear regression model included age, preoperative American Society of Anesthesiologists Physical Status Classification System score, preoperative cognitive impairment, and duration of anesthesia. Preoperative cognitive impairment proved to be the only notable confounder: when adjusted for preoperative cognitive impairment, patients with delirium had a 0.70-point greater decrease in 90-day T-MoCA scores than those without delirium compared with their respective baseline scores (with delirium, 0.16; 95% CI, −0.63 to 0.94 vs without delirium, 0.86; 95% CI, 0.40-1.33).\nCONCLUSIONS AND RELEVANCE Although a statistically significant association between 90-day cognition and postoperative delirium was not noted, patients with preoperative cognitive impairment appeared to have improvements in cognition 90 days after surgery; however, this finding was attenuated if they became delirious. Preoperative cognitive impairment alone should not preclude patients from undergoing indicated surgical procedures.","container-title":"JAMA Surgery","DOI":"10.1001/jamasurg.2018.5093","ISSN":"2168-6254","issue":"4","journalAbbreviation":"JAMA Surg","language":"en","page":"328","source":"DOI.org (Crossref)","title":"Association Between Postoperative Delirium and Long-term Cognitive Function After Major Nonemergent Surgery","volume":"154","author":[{"family":"Austin","given":"C. Adrian"},{"family":"O’Gorman","given":"Thomas"},{"family":"Stern","given":"Elizabeth"},{"family":"Emmett","given":"Douglas"},{"family":"Stürmer","given":"Til"},{"family":"Carson","given":"Shannon"},{"family":"Busby-Whitehead","given":"Jan"}],"issued":{"date-parts":[["2019",4,1]]}}}],"schema":"https://github.com/citation-style-language/schema/raw/master/csl-citation.json"} </w:instrText>
      </w:r>
      <w:r w:rsidRPr="00694173">
        <w:rPr>
          <w:rFonts w:asciiTheme="minorHAnsi" w:hAnsiTheme="minorHAnsi" w:cstheme="minorHAnsi"/>
          <w:lang w:val="en-AU"/>
        </w:rPr>
        <w:fldChar w:fldCharType="separate"/>
      </w:r>
      <w:r w:rsidR="006452A2" w:rsidRPr="006452A2">
        <w:rPr>
          <w:rFonts w:ascii="Calibri" w:hAnsiTheme="minorHAnsi"/>
          <w:vertAlign w:val="superscript"/>
          <w:lang w:val="en-GB"/>
        </w:rPr>
        <w:t>7</w:t>
      </w:r>
      <w:r w:rsidRPr="00694173">
        <w:rPr>
          <w:rFonts w:asciiTheme="minorHAnsi" w:hAnsiTheme="minorHAnsi" w:cstheme="minorHAnsi"/>
        </w:rPr>
        <w:fldChar w:fldCharType="end"/>
      </w:r>
      <w:r w:rsidRPr="00694173">
        <w:rPr>
          <w:rFonts w:asciiTheme="minorHAnsi" w:hAnsiTheme="minorHAnsi" w:cstheme="minorHAnsi"/>
          <w:lang w:val="en-AU"/>
        </w:rPr>
        <w:t xml:space="preserve"> </w:t>
      </w:r>
    </w:p>
    <w:p w14:paraId="3DAA8F27" w14:textId="77777777" w:rsidR="00ED602E" w:rsidRPr="00D30E34" w:rsidRDefault="00ED602E" w:rsidP="001D3B26">
      <w:pPr>
        <w:spacing w:line="276" w:lineRule="auto"/>
        <w:rPr>
          <w:rFonts w:asciiTheme="minorHAnsi" w:hAnsiTheme="minorHAnsi" w:cstheme="minorHAnsi"/>
        </w:rPr>
      </w:pPr>
    </w:p>
    <w:p w14:paraId="70DFD5E6" w14:textId="75B76F77" w:rsidR="00FB3465" w:rsidRDefault="00FB3465" w:rsidP="00FB3465">
      <w:pPr>
        <w:spacing w:line="276" w:lineRule="auto"/>
        <w:rPr>
          <w:rFonts w:asciiTheme="minorHAnsi" w:hAnsiTheme="minorHAnsi" w:cstheme="minorHAnsi"/>
          <w:lang w:val="en-AU"/>
        </w:rPr>
      </w:pPr>
      <w:r w:rsidRPr="00694173">
        <w:rPr>
          <w:rFonts w:asciiTheme="minorHAnsi" w:hAnsiTheme="minorHAnsi" w:cstheme="minorHAnsi"/>
          <w:lang w:val="en-AU"/>
        </w:rPr>
        <w:t xml:space="preserve">There are multiple scoring systems that help determine the severity of polytrauma patients that present to hospital. </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thYghHo2","properties":{"formattedCitation":"\\super 8\\nosupersub{}","plainCitation":"8","noteIndex":0},"citationItems":[{"id":770,"uris":["http://zotero.org/users/2915529/items/HUYFFFGS"],"uri":["http://zotero.org/users/2915529/items/HUYFFFGS"],"itemData":{"id":770,"type":"article-journal","abstract":"We have undertaken a review of the commonly used scoring systems to identify advantages and possible pitfalls involved in their use. Currently, there is a variety of systems available for scoring trauma severity. Some of them are based on the anatomical description of the injuries, whilst others are based on physiological parameters. The most widely used systems for the purpose of predicting outcome after trauma are based on combined anatomical and physiological parameters. Systems such as the Injury Severity Score (ISS) and the Trauma Injury Severity Score (TRISS) have served some useful purposes and have proved popular over time, but it now seems that there is no ideal scoring system available. The task of incorporating various factors such as pre-existing morbidity, age, immunological differences and different genetic predispositions has made the prospect of creating a universally acceptable and applicable trauma-scoring system extremely arduous, if not impossible. Therefore caution should be exercised when using any of the existing scoring systems until an ideal one becomes available.","container-title":"Injury","DOI":"10.1016/S0020-1383(03)00140-2","ISSN":"0020-1383","issue":"4","journalAbbreviation":"Injury","language":"eng","note":"PMID: 15037369","page":"347-358","source":"PubMed","title":"Predicting outcome after multiple trauma: which scoring system?","title-short":"Predicting outcome after multiple trauma","volume":"35","author":[{"family":"Chawda","given":"M. N."},{"family":"Hildebrand","given":"F."},{"family":"Pape","given":"H. C."},{"family":"Giannoudis","given":"P. V."}],"issued":{"date-parts":[["2004",4]]}}}],"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8</w:t>
      </w:r>
      <w:r w:rsidRPr="00694173">
        <w:rPr>
          <w:rFonts w:asciiTheme="minorHAnsi" w:hAnsiTheme="minorHAnsi" w:cstheme="minorHAnsi"/>
        </w:rPr>
        <w:fldChar w:fldCharType="end"/>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3J0My6SM","properties":{"formattedCitation":"\\super 9\\nosupersub{}","plainCitation":"9","noteIndex":0},"citationItems":[{"id":769,"uris":["http://zotero.org/users/2915529/items/Q69G5E4D"],"uri":["http://zotero.org/users/2915529/items/Q69G5E4D"],"itemData":{"id":769,"type":"article-journal","container-title":"BMJ","DOI":"10.1136/bmj.301.6760.1090","ISSN":"0959-8138, 1468-5833","issue":"6760","journalAbbreviation":"BMJ","language":"en","page":"1090-1094","source":"DOI.org (Crossref)","title":"ABC of major trauma. Scoring systems for trauma.","volume":"301","author":[{"family":"Yates","given":"D W"}],"issued":{"date-parts":[["1990",11,10]]}}}],"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9</w:t>
      </w:r>
      <w:r w:rsidRPr="00694173">
        <w:rPr>
          <w:rFonts w:asciiTheme="minorHAnsi" w:hAnsiTheme="minorHAnsi" w:cstheme="minorHAnsi"/>
        </w:rPr>
        <w:fldChar w:fldCharType="end"/>
      </w:r>
      <w:r w:rsidRPr="00694173">
        <w:rPr>
          <w:rFonts w:asciiTheme="minorHAnsi" w:hAnsiTheme="minorHAnsi" w:cstheme="minorHAnsi"/>
          <w:lang w:val="en-AU"/>
        </w:rPr>
        <w:t xml:space="preserve"> Polytrauma can be defined based on the tissue injury and the physiological compromise, the level of inflammatory response, and/or the level of organ dysfunction arising from trauma.</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iGPXYo91","properties":{"formattedCitation":"\\super 10\\nosupersub{}","plainCitation":"10","noteIndex":0},"citationItems":[{"id":848,"uris":["http://zotero.org/users/2915529/items/UHJYWTWG"],"uri":["http://zotero.org/users/2915529/items/UHJYWTWG"],"itemData":{"id":848,"type":"article-journal","container-title":"International Journal of Environmental Research and Public Health","DOI":"10.3390/ijerph14091045","ISSN":"1660-4601","issue":"9","journalAbbreviation":"IJERPH","language":"en","page":"1045","source":"DOI.org (Crossref)","title":"Polytrauma Defined by the New Berlin Definition: A Validation Test Based on Propensity-Score Matching Approach","title-short":"Polytrauma Defined by the New Berlin Definition","volume":"14","author":[{"family":"Rau","given":"Cheng-Shyuan"},{"family":"Wu","given":"Shao-Chun"},{"family":"Kuo","given":"Pao-Jen"},{"family":"Chen","given":"Yi-Chun"},{"family":"Chien","given":"Peng-Chen"},{"family":"Hsieh","given":"Hsiao-Yun"},{"family":"Hsieh","given":"Ching-Hua"}],"issued":{"date-parts":[["2017",9,11]]}}}],"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0</w:t>
      </w:r>
      <w:r w:rsidRPr="00694173">
        <w:rPr>
          <w:rFonts w:asciiTheme="minorHAnsi" w:hAnsiTheme="minorHAnsi" w:cstheme="minorHAnsi"/>
        </w:rPr>
        <w:fldChar w:fldCharType="end"/>
      </w:r>
      <w:r w:rsidRPr="00694173">
        <w:rPr>
          <w:rFonts w:asciiTheme="minorHAnsi" w:hAnsiTheme="minorHAnsi" w:cstheme="minorHAnsi"/>
          <w:lang w:val="en-AU"/>
        </w:rPr>
        <w:t xml:space="preserve"> The Abbreviated Injury Scale (AIS) or the  Injury Severity Score (ISS) are commonly used and validated scoring system, where an AIS score of more than 2 or an ISS score of more than 12 classifies as major trauma.</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uJ0jwhZY","properties":{"formattedCitation":"\\super 11\\nosupersub{}","plainCitation":"11","noteIndex":0},"citationItems":[{"id":852,"uris":["http://zotero.org/users/2915529/items/VHTC3X7Q"],"uri":["http://zotero.org/users/2915529/items/VHTC3X7Q"],"itemData":{"id":852,"type":"article-journal","abstract":"Trauma management in Australia is predominantly that of blunt mechanism trauma spread across a geographically large and sparsely populated country. A complex network of patient care has evolved to manage major trauma. Over recent decades, focus has been given to improving and co-ordinating transfer of patients into major trauma centers and improved data collection with the corresponding improved patient outcomes. This article provides an overview of the nature and structure of the Australian trauma system and its regulation.","container-title":"OTA International","DOI":"10.1097/OI9.0000000000000018","ISSN":"2574-2167","journalAbbreviation":"OTA International","language":"en","page":"e018","source":"DOI.org (Crossref)","title":"The overview of the Australian trauma system:","title-short":"The overview of the Australian trauma system","volume":"2","author":[{"family":"Warren","given":"Kirrily-Rae J."},{"family":"Morrey","given":"Chris"},{"family":"Oppy","given":"Andrew"},{"family":"Pirpiris","given":"Marinis"},{"family":"Balogh","given":"Zsolt J."}],"issued":{"date-parts":[["2019",3]]}}}],"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1</w:t>
      </w:r>
      <w:r w:rsidRPr="00694173">
        <w:rPr>
          <w:rFonts w:asciiTheme="minorHAnsi" w:hAnsiTheme="minorHAnsi" w:cstheme="minorHAnsi"/>
        </w:rPr>
        <w:fldChar w:fldCharType="end"/>
      </w:r>
      <w:r w:rsidRPr="00694173">
        <w:rPr>
          <w:rFonts w:asciiTheme="minorHAnsi" w:hAnsiTheme="minorHAnsi" w:cstheme="minorHAnsi"/>
          <w:lang w:val="en-AU"/>
        </w:rPr>
        <w:t xml:space="preserve"> An ISS score of 14-24 is associated with a 4% chance of death and a score of more than 24 is associated with a 28% chance of death.</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J0JVRWG2","properties":{"formattedCitation":"\\super 12\\nosupersub{}","plainCitation":"12","noteIndex":0},"citationItems":[{"id":768,"uris":["http://zotero.org/users/2915529/items/PZ2733CT"],"uri":["http://zotero.org/users/2915529/items/PZ2733CT"],"itemData":{"id":768,"type":"article-journal","abstract":"Major trauma is commonly defined using an Injury Severity Score (ISS) threshold of 15. Since this threshold was formulated, there have been significant developments in both the Abbreviated Injury Scale underlying the ISS, and trauma management techniques, both in the preventive and acute-care phases of trauma management. This study assesses whether this ISS threshold is appropriate when evaluating both mortality, and hospital-based indicators of morbidity, in a paediatric population using a large hospital trauma registry. Other registries and datasets using ISS &gt;15 as an inclusion criterion may exclude a substantial body of data relating to significantly morbid trauma patients.","language":"en","page":"17","source":"Zotero","title":"MAJOR TRAUMA AND THE INJURY SEVERITY SCORE - WHERE SHOULD WE SET THE BAR?","author":[{"family":"Palmer","given":"Cameron"}]}}],"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2</w:t>
      </w:r>
      <w:r w:rsidRPr="00694173">
        <w:rPr>
          <w:rFonts w:asciiTheme="minorHAnsi" w:hAnsiTheme="minorHAnsi" w:cstheme="minorHAnsi"/>
        </w:rPr>
        <w:fldChar w:fldCharType="end"/>
      </w:r>
      <w:r w:rsidRPr="00694173">
        <w:rPr>
          <w:rFonts w:asciiTheme="minorHAnsi" w:hAnsiTheme="minorHAnsi" w:cstheme="minorHAnsi"/>
          <w:lang w:val="en-AU"/>
        </w:rPr>
        <w:t xml:space="preserve"> </w:t>
      </w:r>
    </w:p>
    <w:p w14:paraId="561DC3C7" w14:textId="77777777" w:rsidR="00FB3465" w:rsidRDefault="00FB3465" w:rsidP="00FB3465">
      <w:pPr>
        <w:spacing w:line="276" w:lineRule="auto"/>
        <w:rPr>
          <w:rFonts w:asciiTheme="minorHAnsi" w:hAnsiTheme="minorHAnsi" w:cstheme="minorHAnsi"/>
          <w:lang w:val="en-AU"/>
        </w:rPr>
      </w:pPr>
    </w:p>
    <w:p w14:paraId="4EEC806F" w14:textId="20DFD760" w:rsidR="00FB3465" w:rsidRPr="00694173" w:rsidRDefault="00FB3465" w:rsidP="00FB3465">
      <w:pPr>
        <w:spacing w:line="276" w:lineRule="auto"/>
        <w:rPr>
          <w:rFonts w:asciiTheme="minorHAnsi" w:hAnsiTheme="minorHAnsi" w:cstheme="minorHAnsi"/>
          <w:lang w:val="en-AU"/>
        </w:rPr>
      </w:pPr>
      <w:r>
        <w:rPr>
          <w:rFonts w:asciiTheme="minorHAnsi" w:hAnsiTheme="minorHAnsi" w:cstheme="minorHAnsi"/>
          <w:lang w:val="en-AU"/>
        </w:rPr>
        <w:t>Severe polyt</w:t>
      </w:r>
      <w:r w:rsidRPr="00694173">
        <w:rPr>
          <w:rFonts w:asciiTheme="minorHAnsi" w:hAnsiTheme="minorHAnsi" w:cstheme="minorHAnsi"/>
          <w:lang w:val="en-AU"/>
        </w:rPr>
        <w:t>rauma is common in Australia.</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50VVbs6r","properties":{"formattedCitation":"\\super 13\\nosupersub{}","plainCitation":"13","noteIndex":0},"citationItems":[{"id":778,"uris":["http://zotero.org/users/2915529/items/PLELPGVG"],"uri":["http://zotero.org/users/2915529/items/PLELPGVG"],"itemData":{"id":778,"type":"webpage","language":"en","note":"source: www.aci.health.nsw.gov.au\npublisher: Agency for Clinical Innovation (ACI)","title":"Resources | Agency for Clinical Innovation","URL":"https://www.aci.health.nsw.gov.au/get-involved/institute-of-trauma-and-injury-management/resources","author":[{"family":"ACI - Agency for Clinical Innovation","given":"NSW Ministry of Health"}],"accessed":{"date-parts":[["2020",3,11]]}}}],"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3</w:t>
      </w:r>
      <w:r w:rsidRPr="00694173">
        <w:rPr>
          <w:rFonts w:asciiTheme="minorHAnsi" w:hAnsiTheme="minorHAnsi" w:cstheme="minorHAnsi"/>
        </w:rPr>
        <w:fldChar w:fldCharType="end"/>
      </w:r>
      <w:r w:rsidRPr="00694173">
        <w:rPr>
          <w:rFonts w:asciiTheme="minorHAnsi" w:hAnsiTheme="minorHAnsi" w:cstheme="minorHAnsi"/>
          <w:lang w:val="en-AU"/>
        </w:rPr>
        <w:t>In Australia, patients admitted to ICU after trauma have a mortality rate between 7% and 9%.</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zfGkBOZn","properties":{"formattedCitation":"\\super 14\\nosupersub{}","plainCitation":"14","noteIndex":0},"citationItems":[{"id":765,"uris":["http://zotero.org/users/2915529/items/E5KBNBEW"],"uri":["http://zotero.org/users/2915529/items/E5KBNBEW"],"itemData":{"id":765,"type":"article-journal","abstract":"Objectives: To investigate the admission characteristics and hospital outcomes for Indigenous and non-I­ndigenous patients admitted to intensive units (ICUs) after major trauma. Design, setting: Retrospective analysis of Australian and New Zealand Intensive Care Society (ANZICS) Adult Patient Database data from 92 Australian ICUs for the 6-y­ ear period, 2010–2015. Participants: Patients older than 17 years of age admitted to public hospital ICUs with a primary diagnosis of trauma. Main outcome measures: ICU and overall hospital lengths of stay, hospital discharge destination, and ICU and overall hospital mortality rates for Indigenous and non-­Indigenous patients.\nResults: 23 804 people were admitted to Australian public hospital ICUs after major trauma; 1754 (7.4%) were Indigenous Australians. The population-­standardised incidence of admissions was consistently higher for Indigenous Australians than for non-­ Indigenous Australians (847 per million v 251 per million population; incidence ratio, 3.37; 95% CI, 3.19–3.57). Overall hospital mortality rates were similar for Indigenous and non-I­ndigenous patients (adjusted odds ratio [aOR], 1.04; 95% CI, 0.82–1.31). Indigenous patients were more likely than non-I­ndigenous patients to be discharged to another hospital (non-­Indigenous v Indigenous: aOR, 0.84; 95% CI, 0.72–0.96) less likely to be discharged home (non-­ Indigenous v Indigenous: aOR, 1.17; 95% CI, 1.04–1.31).\nConclusion: The population rate of trauma-r­ elated ICU admissions was substantially higher for Indigenous than non-I­ndigenous patients, but hospital mortality rates after ICU admission were similar. Indigenous patients were more likely to be discharged to a another hospital and less likely to be discharged home than non-I­ndigenous patients.","container-title":"Medical Journal of Australia","DOI":"10.5694/mja2.12028","ISSN":"0025-729X, 1326-5377","issue":"11","journalAbbreviation":"Medic</w:instrText>
      </w:r>
      <w:r w:rsidR="00B10176">
        <w:rPr>
          <w:rFonts w:asciiTheme="minorHAnsi" w:hAnsiTheme="minorHAnsi" w:cstheme="minorHAnsi" w:hint="eastAsia"/>
          <w:lang w:val="en-AU"/>
        </w:rPr>
        <w:instrText>al Journal of Australia","language":"en","page":"493-498","source":"DOI.org (Crossref)","title":"Trauma</w:instrText>
      </w:r>
      <w:r w:rsidR="00B10176">
        <w:rPr>
          <w:rFonts w:asciiTheme="minorHAnsi" w:hAnsiTheme="minorHAnsi" w:cstheme="minorHAnsi" w:hint="eastAsia"/>
          <w:lang w:val="en-AU"/>
        </w:rPr>
        <w:instrText>‐</w:instrText>
      </w:r>
      <w:r w:rsidR="00B10176">
        <w:rPr>
          <w:rFonts w:asciiTheme="minorHAnsi" w:hAnsiTheme="minorHAnsi" w:cstheme="minorHAnsi" w:hint="eastAsia"/>
          <w:lang w:val="en-AU"/>
        </w:rPr>
        <w:instrText>related admissions to intensive care units in Australia: the influence of Indigenous status on outcomes","title-short":"Trauma</w:instrText>
      </w:r>
      <w:r w:rsidR="00B10176">
        <w:rPr>
          <w:rFonts w:asciiTheme="minorHAnsi" w:hAnsiTheme="minorHAnsi" w:cstheme="minorHAnsi" w:hint="eastAsia"/>
          <w:lang w:val="en-AU"/>
        </w:rPr>
        <w:instrText>‐</w:instrText>
      </w:r>
      <w:r w:rsidR="00B10176">
        <w:rPr>
          <w:rFonts w:asciiTheme="minorHAnsi" w:hAnsiTheme="minorHAnsi" w:cstheme="minorHAnsi" w:hint="eastAsia"/>
          <w:lang w:val="en-AU"/>
        </w:rPr>
        <w:instrText>related admissions to in</w:instrText>
      </w:r>
      <w:r w:rsidR="00B10176">
        <w:rPr>
          <w:rFonts w:asciiTheme="minorHAnsi" w:hAnsiTheme="minorHAnsi" w:cstheme="minorHAnsi"/>
          <w:lang w:val="en-AU"/>
        </w:rPr>
        <w:instrText xml:space="preserve">tensive care units in Australia","volume":"210","author":[{"family":"Magee","given":"Fraser"},{"family":"Wilson","given":"Anthony"},{"family":"Bailey","given":"Michael J"},{"family":"Pilcher","given":"David"},{"family":"Secombe","given":"Paul J"},{"family":"Young","given":"Paul"},{"family":"Bellomo","given":"Rinaldo"}],"issued":{"date-parts":[["2019",6]]}}}],"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4</w:t>
      </w:r>
      <w:r w:rsidRPr="00694173">
        <w:rPr>
          <w:rFonts w:asciiTheme="minorHAnsi" w:hAnsiTheme="minorHAnsi" w:cstheme="minorHAnsi"/>
        </w:rPr>
        <w:fldChar w:fldCharType="end"/>
      </w:r>
      <w:r>
        <w:rPr>
          <w:rFonts w:asciiTheme="minorHAnsi" w:hAnsiTheme="minorHAnsi" w:cstheme="minorHAnsi"/>
          <w:lang w:val="en-AU"/>
        </w:rPr>
        <w:t xml:space="preserve"> In general, </w:t>
      </w:r>
      <w:r w:rsidRPr="00694173">
        <w:rPr>
          <w:rFonts w:asciiTheme="minorHAnsi" w:hAnsiTheme="minorHAnsi" w:cstheme="minorHAnsi"/>
          <w:lang w:val="en-AU"/>
        </w:rPr>
        <w:t>ICU patients have the highest risk of death compared to other hospitalized patients receiving active treatment. Mortality rates around the world range between 16% to as high as 25% for patients with sepsis.</w:t>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Vfvvxs1T","properties":{"formattedCitation":"\\super 15\\nosupersub{}","plainCitation":"15","noteIndex":0},"citationItems":[{"id":764,"uris":["http://zotero.org/users/2915529/items/FL9I8JWP"],"uri":["http://zotero.org/users/2915529/items/FL9I8JWP"],"itemData":{"id":764,"type":"article-journal","abstract":"BACKGROUND: Global epidemiological data regarding outcomes for patients in intensive care units (ICUs) are scarce, but are important in understanding the worldwide burden of critical illness. We, therefore, did an international audit of ICU patients worldwide and assessed variations between hospitals and countries in terms of ICU mortality.\nMETHODS: 730 participating centres in 84 countries prospectively collected data on all adult (&gt;16 years) patients admitted to their ICU between May 8 and May 18, 2012, except those admitted for fewer than 24 h for routine postoperative monitoring. Participation was voluntary. Data were collected daily for a maximum of 28 days in the ICU and patients were followed up for outcome data until death or hospital discharge. In-hospital death was analysed using multilevel logistic regression with three levels: patient, hospital, and country.\nFINDINGS: 10,069 patients were included from ICUs in Europe (5445 patients; 54·1%), Asia (1928; 19·2%), the Americas (1723; 17·1%), Oceania (439; 4·4%), the Middle East (393; 3·9%), and Africa (141; 1·4%). Overall, 2973 patients (29·5%) had sepsis on admission or during the ICU stay. ICU mortality rates were 16·2% (95% CI 15·5-16·9) across the whole population and 25·8% (24·2-27·4) in patients with sepsis. Hospital mortality rates were 22·4% (21·6-23·2) in the whole population and 35·3% (33·5-37·1) in patients with sepsis. Using a multilevel analysis, the unconditional model suggested significant between-country variations (var=0·19, p=0·002) and between-hospital variations (var=0·43, p&lt;0·0001) in the individual risk of in-hospital death. There was a stepwise increase in the adjusted risk of in-hospital death according to decrease in global national income.\nINTERPRETATION: This large database highlights that sepsis remains a major health problem worldwide, associated with high mortality rates in all countries. Our findings also show a significant association between the risk of death and the global national income and suggest that ICU organisation has an important effect on risk of death.\nFUNDING: None.","container-title":"The Lancet. Respiratory Medicine","DOI":"10.1016/S2213-2600(14)70061-X","ISSN":"2213-2619","issue":"5","journalAbbreviation":"Lancet Respir Med","language":"eng","note":"PMID: 24740011","page":"380-386","source":"PubMed","title":"Assessment of the worldwide burden of critical illness: the intensive care over nations (ICON) audit","title-short":"Assessment of the worldwide burden of critical illness","volume":"2","author":[{"family":"Vincent","given":"Jean-Louis"},{"family":"Marshall","given":"John C."},{"family":"Namendys-Silva","given":"Silvio A."},{"family":"François","given":"Bruno"},{"family":"Martin-Loeches","given":"Ignacio"},{"family":"Lipman","given":"Jeffrey"},{"family":"Reinhart","given":"Konrad"},{"family":"Antonelli","given":"Massimo"},{"family":"Pickkers","given":"Peter"},{"family":"Njimi","given":"Hassane"},{"family":"Jimenez","given":"Edgar"},{"family":"Sakr","given":"Yasser"},{"literal":"ICON investigators"}],"issued":{"date-parts":[["2014",5]]}}}],"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5</w:t>
      </w:r>
      <w:r w:rsidRPr="00694173">
        <w:rPr>
          <w:rFonts w:asciiTheme="minorHAnsi" w:hAnsiTheme="minorHAnsi" w:cstheme="minorHAnsi"/>
        </w:rPr>
        <w:fldChar w:fldCharType="end"/>
      </w:r>
      <w:r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H3QVUKte","properties":{"formattedCitation":"\\super 16\\nosupersub{}","plainCitation":"16","noteIndex":0},"citationItems":[{"id":763,"uris":["http://zotero.org/users/2915529/items/PTDUBIN9"],"uri":["http://zotero.org/users/2915529/items/PTDUBIN9"],"itemData":{"id":763,"type":"article-journal","abstract":"Background: Different modes of death are described in selected populations, but few data report the characteristics of death in a general intensive care unit population. This study analyzed the causes and characteristics of death of critically ill patients and compared anticipated death patients to unexpected death counterparts.\nMethods: An observational multicenter cohort study was performed in 96 intensive care units. During 1 yr, each intensive care unit was randomized to participate during a 1-month period. Demographic data, characteristics of organ failures (Sequential Organ Failure Assessment subscore greater than or equal to 3), and organ supports were collected on all patients who died in the intensive care unit. Modes of death were defined as anticipated (after withdrawal or withholding of treatment or brain death) or unexpected (despite engagement of full-level care or sudden refractory cardiac arrest).\nResults: A total of 698 patients were included during the study period. At the time of death, 84% had one or more organ failures (mainly hemodynamic) and 89% required at least one organ support (mainly mechanical ventilation). Deaths were considered unexpected and anticipated in 225 and 473 cases, respectively. Compared to its anticipated counterpart, unexpected death occurred earlier (1 day vs. 5 days; P &lt; 0.001) and had fewer organ failures (1 [1 to 2] vs. 1 [1 to 3]; P &lt; 0.01) and more organ supports (2 [2 to 3] vs. 1 [1 to 2]; P &lt; 0.01). Withdrawal or withholding of treatments accounted for half of the deaths.\nConclusions: In a general intensive care unit population, the majority of patients present with at least one organ failure at the time of death. Anticipated and unexpected deaths represent two different modes of dying and exhibit profiles reflecting the different pathophysiologic underlying mechanisms. (Anesthesiology 2017; 126:882-9)","container-title":"Anesthesiology","DOI":"10.1097/ALN.0000000000001612","ISSN":"0003-3022","issue":"5","journalAbbreviation":"Anesthesiology","language":"en","page":"882-889","source":"DOI.org (Crossref)","title":"Causes and Characteristics of Death in Intensive Care Units: A Prospective Multicenter Study","title-short":"Causes and Characteristics of Death in Intensive Care Units","volume":"126","author":[{"family":"Orban","given":"Jean-Christophe"},{"family":"Walrave","given":"Yannick"},{"family":"Mongardon","given":"Nicolas"},{"family":"Allaouchiche","given":"Bernard"},{"family":"Argaud","given":"Laurent"},{"family":"Aubrun","given":"Frédéric"},{"family":"Barjon","given":"Geneviève"},{"family":"Constantin","given":"Jean-Michel"},{"family":"Dhonneur","given":"Gilles"},{"family":"Durand-Gasselin","given":"Jacques"},{"family":"Dupont","given":"Hervé"},{"family":"Genestal","given":"Michèle"},{"family":"Goguey","given":"Chloé"},{"family":"Goutorbe","given":"Philippe"},{"family":"Guidet","given":"Bertrand"},{"family":"Hyvernat","given":"Hervé"},{"family":"Jaber","given":"Samir"},{"family":"Lefrant","given":"Jean-Yves"},{"family":"Mallédant","given":"Yannick"},{"family":"Morel","given":"Jerôme"},{"family":"Ouattara","given":"Alexandre"},{"family":"Pichon","given":"Nicolas"},{"family":"Guérin Robardey","given":"Anne-Marie"},{"family":"Sirodot","given":"Michel"},{"family":"Theissen","given":"Alexandre"},{"family":"Wiramus","given":"Sandrine"},{"family":"Zieleskiewicz","given":"Laurent"},{"family":"Leone","given":"Marc"},{"family":"Ichai","given":"Carole"},{"family":"Wagner","given":"Michel"},{"family":"Merouani","given":"Karim"},{"family":"Beydon","given":"Laurent"},{"family":"Gaillard","given":"Thomas"},{"family":"Lasocki","given":"Sigismond"},{"family":"Grech","given":"Ludovic"},{"family":"Raguin","given":"Olivier"},{"family":"Nieden","given":"Anke Zur"},{"family":"Royer","given":"Dominique"},{"family":"Abid","given":"Ahmed"},{"family":"Courant","given":"Pierre"},{"family":"Cottenceau","given":"Vincent"},{"family":"Petit","given":"Laurent"},{"family":"Sztarck","given":"François"},{"family":"Fourel","given":"Didier"},{"family":"Thill","given":"Chloé"},{"family":"Cattaneo","given":"Isabelle"},{"family":"Loriferne","given":"Jean-François"},{"family":"Azale","given":"Mehdi"},{"family":"Hanouz","given":"Jean-Luc"},{"family":"Viquesnel","given":"Gérard"},{"family":"Césari","given":"Jean-François"},{"family":"Freche","given":"Annie"},{"family":"Rime","given":"Alain"},{"family":"Monarchi","given":"Richard"},{"family":"Fedun","given":"Samuel"},{"family":"Just","given":"Bernard"},{"family":"Berger","given":"Philippe"},{"family":"Ben Salah","given":"Adel"},{"family":"Kalfon","given":"Pierre"},{"family":"De Rudnicki","given":"Stéphane"},{"family":"Libert","given":"Nicolas"},{"family":"Adda","given":"Mireille"},{"family":"Chabanne","given":"Russell"},{"family":"Kauffmann","given":"Sophie"},{"family":"Nougarède","given":"Bertrand"},{"family":"Souweine","given":"Bertrand"},{"family":"Amathieu","given":"Roland"},{"family":"Haouache","given":"Hakim"},{"family":"Merle","given":"Jean-Claude"},{"family":"Brofferio","given":"Philippe"},{"family":"Kaidomar","given":"Michel"},{"family":"Durand","given":"Michel"},{"family":"Robin","given":"Sylvaine"},{"family":"Vanderlinden","given":"Thierry"},{"family":"Dailler","given":"Frédéric"},{"family":"Guérin","given":"Claude"},{"family":"Rizenthaler","given":"Thomas"},{"family":"Vivier","given":"Emmanuel"},{"family":"Delpierre","given":"Eric"},{"family":"Gazaigne","given":"Laure"},{"family":"Boussen","given":"Salah"},{"family":"Bruder","given":"Nicolas"},{"family":"Cornesse","given":"Marie-Elisabeth"},{"family":"Hraiech","given":"Sami"},{"family":"Papazian","given":"Laurent"},{"family":"Mijon","given":"François"},{"family":"Bellec","given":"Frédéric"},{"family":"Roustan","given":"Jérôme"},{"family":"Pascal","given":"Michel"},{"family":"Perez","given":"Nelly"},{"family":"Chausset","given":"Robert"},{"family":"Massanet","given":"Pablo"},{"family":"Perrigault","given":"Pierre-François"},{"family":"Pallot","given":"Jean-Louis"},{"family":"Mariatte","given":"Carole"},{"family":"Asehnoune","given":"Karim"},{"family":"Cinotti","given":"Raphael"},{"family":"Lakhal","given":"Karim"},{"family":"Danin","given":"Pierre Eric"},{"family":"Finge","given":"Toufic"},{"family":"Couadau","given":"Emmanuel"},{"family":"Baudin","given":"François"},{"family":"Bruel","given":"Cédric"},{"family":"Eurin","given":"Benoit"},{"family":"Harabi","given":"Hanene"},{"family":"Jacob","given":"Laurent"},{"family":"Lamer","given":"Christian"},{"family":"Lescot","given":"Thomas"},{"family":"Misset","given":"Benoit"},{"family":"Paugam","given":"Catherine"},{"family":"Pirracchio","given":"Romain"},{"family":"Quesnel","given":"Christophe"},{"family":"Samama","given":"Marc"},{"family":"Schlemmer","given":"Benoit"},{"family":"Badia","given":"Philippe"},{"family":"Bénard","given":"Thierry"},{"family":"Dahyot","given":"Claire"},{"family":"Kerforne","given":"Thomas"},{"family":"Mimoz","given":"Olivier"},{"family":"Farkas","given":"Jean-Christophe"},{"family":"Lafon","given":"Bruno"},{"family":"Raclot","given":"Pierre"},{"family":"Beuret","given":"Pascal"},{"family":"Delahaye","given":"Arnaud"},{"family":"Blondeau","given":"Erik"},{"family":"Colling","given":"Delphine"},{"family":"Lemaire","given":"Christian"},{"family":"Gouello","given":"Jean-Paul"},{"family":"Merat","given":"Stéphane"},{"family":"Pasquier","given":"Pierre"},{"family":"Alaya","given":"Sami"},{"family":"Tassaioust","given":"Karima"},{"family":"Ubrich","given":"Pierre"},{"family":"Tasle","given":"Marine"},{"family":"Georges","given":"Hugues"},{"family":"Lambiotte","given":"Fabien"}],"issued":{"date-parts":[["2017",5]]}}}],"schema":"https://github.com/citation-style-language/schema/raw/master/csl-citation.json"} </w:instrText>
      </w:r>
      <w:r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16</w:t>
      </w:r>
      <w:r w:rsidRPr="00694173">
        <w:rPr>
          <w:rFonts w:asciiTheme="minorHAnsi" w:hAnsiTheme="minorHAnsi" w:cstheme="minorHAnsi"/>
        </w:rPr>
        <w:fldChar w:fldCharType="end"/>
      </w:r>
    </w:p>
    <w:p w14:paraId="03911BB0" w14:textId="77777777" w:rsidR="00FB3465" w:rsidRDefault="00FB3465" w:rsidP="001D3B26">
      <w:pPr>
        <w:spacing w:line="276" w:lineRule="auto"/>
        <w:rPr>
          <w:rFonts w:asciiTheme="minorHAnsi" w:hAnsiTheme="minorHAnsi" w:cstheme="minorHAnsi"/>
        </w:rPr>
      </w:pPr>
    </w:p>
    <w:p w14:paraId="5D8913F7" w14:textId="1B48388C" w:rsidR="00FB3465" w:rsidRDefault="00874F3A" w:rsidP="00FB3465">
      <w:pPr>
        <w:spacing w:line="276" w:lineRule="auto"/>
        <w:rPr>
          <w:rFonts w:asciiTheme="minorHAnsi" w:hAnsiTheme="minorHAnsi" w:cstheme="minorHAnsi"/>
          <w:lang w:val="en-AU"/>
        </w:rPr>
      </w:pPr>
      <w:r w:rsidRPr="00874F3A">
        <w:rPr>
          <w:rFonts w:asciiTheme="minorHAnsi" w:hAnsiTheme="minorHAnsi" w:cstheme="minorHAnsi"/>
        </w:rPr>
        <w:t>Delirium in intensive care is associated with worse outcomes.</w:t>
      </w:r>
      <w:r w:rsidR="006452A2">
        <w:rPr>
          <w:rFonts w:asciiTheme="minorHAnsi" w:hAnsiTheme="minorHAnsi" w:cstheme="minorHAnsi"/>
        </w:rPr>
        <w:fldChar w:fldCharType="begin"/>
      </w:r>
      <w:r w:rsidR="00B10176">
        <w:rPr>
          <w:rFonts w:asciiTheme="minorHAnsi" w:hAnsiTheme="minorHAnsi" w:cstheme="minorHAnsi"/>
        </w:rPr>
        <w:instrText xml:space="preserve"> ADDIN ZOTERO_ITEM CSL_CITATION {"citationID":"roQNEcfG","properties":{"formattedCitation":"\\super 17\\nosupersub{}","plainCitation":"17","noteIndex":0},"citationItems":[{"id":815,"uris":["http://zotero.org/users/2915529/items/JUZSCDS7"],"uri":["http://zotero.org/users/2915529/items/JUZSCDS7"],"itemData":{"id":815,"type":"article-journal","abstract":"Background: Delirium is a well-known complication in cardiac surgery and intensive care unit (ICU) patients. However, in many other settings its prevalence and clinical consequences are understudied. The aims of this study were: (1) To assess delirium prevalence in a large, diverse cohort of acute care patients classified as either at risk or not at risk for delirium; (2) To compare these two groups according to defined indicators; and (3) To compare delirious with nondelirious patients regarding hospital mortality, ICU and hospital length of stay, nursing hours and cost per case.\nMethods: This cohort study was performed in a Swiss university hospital follo</w:instrText>
      </w:r>
      <w:r w:rsidR="00B10176">
        <w:rPr>
          <w:rFonts w:asciiTheme="minorHAnsi" w:hAnsiTheme="minorHAnsi" w:cstheme="minorHAnsi" w:hint="eastAsia"/>
        </w:rPr>
        <w:instrText>wing implementation of a delirium management guideline. After excluding patients aged &lt; 18 years or with a length of stay (LOS) &lt; 1 day, 29</w:instrText>
      </w:r>
      <w:r w:rsidR="00B10176">
        <w:rPr>
          <w:rFonts w:asciiTheme="minorHAnsi" w:hAnsiTheme="minorHAnsi" w:cstheme="minorHAnsi" w:hint="eastAsia"/>
        </w:rPr>
        <w:instrText>′</w:instrText>
      </w:r>
      <w:r w:rsidR="00B10176">
        <w:rPr>
          <w:rFonts w:asciiTheme="minorHAnsi" w:hAnsiTheme="minorHAnsi" w:cstheme="minorHAnsi" w:hint="eastAsia"/>
        </w:rPr>
        <w:instrText>278 patients hospitalized in the study hospital in 2014 were included. Delirium period prevalence was calculated ba</w:instrText>
      </w:r>
      <w:r w:rsidR="00B10176">
        <w:rPr>
          <w:rFonts w:asciiTheme="minorHAnsi" w:hAnsiTheme="minorHAnsi" w:cstheme="minorHAnsi"/>
        </w:rPr>
        <w:instrText>sed on a Delirium Observation Scale (DOS) score ≥ 3 and / or Intensive Care Delirium Screening Checklist (ICDSC) scores ≥4.\nResults: Of 10</w:instrText>
      </w:r>
      <w:r w:rsidR="00B10176">
        <w:rPr>
          <w:rFonts w:asciiTheme="minorHAnsi" w:hAnsiTheme="minorHAnsi" w:cstheme="minorHAnsi" w:hint="eastAsia"/>
        </w:rPr>
        <w:instrText>′</w:instrText>
      </w:r>
      <w:r w:rsidR="00B10176">
        <w:rPr>
          <w:rFonts w:asciiTheme="minorHAnsi" w:hAnsiTheme="minorHAnsi" w:cstheme="minorHAnsi"/>
        </w:rPr>
        <w:instrText xml:space="preserve">906 patients admitted, DOS / ICDSC scores indicated delirium in 28.4%. Delirium was most prevalent (36.2–40.5%) in cardiac surgery, neurosurgery, trauma, radiotherapy and neurology patients. It was also common in geriatrics, internal medicine, visceral surgery, reconstructive plastic surgery and cranio-maxillo-facial surgery patients (prevalence 21.6–28.6%). In the unadjusted and adjusted models, delirious patients had a significantly higher risk of inpatient mortality, stayed significantly longer in the ICU and hospital, needed significantly more nursing hours and generated significantly higher costs per case. For the seven most common ICD-10 diagnoses, each diagnostic group’s delirious patients had worse outcomes compared to those with no delirium.\nConclusions: The results indicate a high number of patients at risk for delirium, with high delirium prevalence across all patient groups. Delirious patients showed significantly worse clinical outcomes and generated higher costs. Subgroup analyses highlighted striking variations in delirium period-prevalence across patient groups. Due to the high prevalence of delirium in patients treated in care centers for radiotherapy, visceral surgery, reconstructive plastic surgery, cranio-maxillofacial surgery and oral surgery, it is recommended to expand the current focus of delirium management to these patient groups.","container-title":"BMC Health Services Research","DOI":"10.1186/s12913-018-3345-x","ISSN":"1472-6963","issue":"1","journalAbbreviation":"BMC Health Serv Res","language":"en","page":"550","source":"DOI.org (Crossref)","title":"A hospital-wide evaluation of delirium prevalence and outcomes in acute care patients - a cohort study","volume":"18","author":[{"family":"Schubert","given":"Maria"},{"family":"Schürch","given":"Roger"},{"family":"Boettger","given":"Soenke"},{"family":"Garcia Nuñez","given":"David"},{"family":"Schwarz","given":"Urs"},{"family":"Bettex","given":"Dominique"},{"family":"Jenewein","given":"Josef"},{"family":"Bogdanovic","given":"Jasmina"},{"family":"Staehli","given":"Marina Lynne"},{"family":"Spirig","given":"Rebecca"},{"family":"Rudiger","given":"Alain"}],"issued":{"date-parts":[["2018",12]]}}}],"schema":"https://github.com/citation-style-language/schema/raw/master/csl-citation.json"} </w:instrText>
      </w:r>
      <w:r w:rsidR="006452A2">
        <w:rPr>
          <w:rFonts w:asciiTheme="minorHAnsi" w:hAnsiTheme="minorHAnsi" w:cstheme="minorHAnsi"/>
        </w:rPr>
        <w:fldChar w:fldCharType="separate"/>
      </w:r>
      <w:r w:rsidR="00B10176" w:rsidRPr="00B10176">
        <w:rPr>
          <w:rFonts w:ascii="Calibri" w:hAnsiTheme="minorHAnsi"/>
          <w:vertAlign w:val="superscript"/>
          <w:lang w:val="en-GB"/>
        </w:rPr>
        <w:t>17</w:t>
      </w:r>
      <w:r w:rsidR="006452A2">
        <w:rPr>
          <w:rFonts w:asciiTheme="minorHAnsi" w:hAnsiTheme="minorHAnsi" w:cstheme="minorHAnsi"/>
        </w:rPr>
        <w:fldChar w:fldCharType="end"/>
      </w:r>
      <w:r w:rsidRPr="00874F3A">
        <w:rPr>
          <w:rFonts w:asciiTheme="minorHAnsi" w:hAnsiTheme="minorHAnsi" w:cstheme="minorHAnsi"/>
        </w:rPr>
        <w:t xml:space="preserve">  These include higher mortality (estimated as a 10% increase in the relative risk of death for each day of delirium)</w:t>
      </w:r>
      <w:r w:rsidRPr="00874F3A">
        <w:rPr>
          <w:rFonts w:asciiTheme="minorHAnsi" w:hAnsiTheme="minorHAnsi" w:cstheme="minorHAnsi"/>
        </w:rPr>
        <w:fldChar w:fldCharType="begin"/>
      </w:r>
      <w:r w:rsidR="00B10176">
        <w:rPr>
          <w:rFonts w:asciiTheme="minorHAnsi" w:hAnsiTheme="minorHAnsi" w:cstheme="minorHAnsi"/>
        </w:rPr>
        <w:instrText xml:space="preserve"> ADDIN ZOTERO_ITEM CSL_CITATION {"citationID":"I8illbKt","properties":{"formattedCitation":"\\super 18\\nosupersub{}","plainCitation":"18","noteIndex":0},"citationItems":[{"id":163,"uris":["http://zotero.org/users/2915529/items/W8X8C9UQ"],"uri":["http://zotero.org/users/2915529/items/W8X8C9UQ"],"itemData":{"id":163,"type":"article-journal","container-title":"Critical Care Clinics","DOI":"10.1016/j.ccc.2009.05.003","ISSN":"07490704","issue":"3","language":"en","page":"585-591","source":"CrossRef","title":"Delirium Prevention and Treatment","volume":"25","author":[{"family":"Skrobik","given":"Yoanna"}],"issued":{"date-parts":[["2009",7]]}}}],"schema":"https://github.com/citation-style-language/schema/raw/master/csl-citation.json"} </w:instrText>
      </w:r>
      <w:r w:rsidRPr="00874F3A">
        <w:rPr>
          <w:rFonts w:asciiTheme="minorHAnsi" w:hAnsiTheme="minorHAnsi" w:cstheme="minorHAnsi"/>
        </w:rPr>
        <w:fldChar w:fldCharType="separate"/>
      </w:r>
      <w:r w:rsidR="00B10176" w:rsidRPr="00B10176">
        <w:rPr>
          <w:rFonts w:ascii="Calibri" w:hAnsiTheme="minorHAnsi"/>
          <w:vertAlign w:val="superscript"/>
          <w:lang w:val="en-GB"/>
        </w:rPr>
        <w:t>18</w:t>
      </w:r>
      <w:r w:rsidRPr="00874F3A">
        <w:rPr>
          <w:rFonts w:asciiTheme="minorHAnsi" w:hAnsiTheme="minorHAnsi" w:cstheme="minorHAnsi"/>
        </w:rPr>
        <w:fldChar w:fldCharType="end"/>
      </w:r>
      <w:r w:rsidRPr="00874F3A">
        <w:rPr>
          <w:rFonts w:asciiTheme="minorHAnsi" w:hAnsiTheme="minorHAnsi" w:cstheme="minorHAnsi"/>
        </w:rPr>
        <w:t xml:space="preserve">, more time on a ventilator, unplanned removal of tubes and catheters, increased use of physical restraints, increased requirement for tracheostomy, greater post-operative complications, poorer functional status, cognitive impairment, increased hospital and ICU LOS, increased medical costs, higher risk of dementia, and greater likelihood of admission to residential car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r1ISbRpG","properties":{"formattedCitation":"\\super 19\\nosupersub{}","plainCitation":"19","noteIndex":0},"citationItems":[{"id":167,"uris":["http://zotero.org/users/2915529/items/KC39U4ID"],"uri":["http://zotero.org/users/2915529/items/KC39U4ID"],"itemData":{"id":167,"type":"article-journal","abstract":"Background \n    In contrast to perioperative stroke, much less attention has been paid to those with evidence of diffuse brain encephalopathy, presenting as delirium, confusion, coma, and seizures in the immediate postoperative period.Objective \n    To determine the incidence, consequences, and...","container-title":"Archives of Neurology","DOI":"10.1001/archneur.59.9.1422","ISSN":"0003-9942","issue":"9","journalAbbreviation":"Arch Neurol","page":"1422-1428","source":"archneur.jamanetwork.com","title":"Encephalopathy and Stroke After Coronary Artery Bypass Grafting: Incidence, Consequences, and Prediction","title-short":"Encephalopathy and Stroke After Coronary Artery Bypass Grafting","volume":"59","author":[{"family":"McKhann","given":"Guy M."},{"family":"Grega","given":"Maura A."},{"family":"Louis M. Borowicz","given":"Jr"},{"family":"Bechamps","given":"Michon"},{"family":"Selnes","given":"Ola A."},{"family":"Baumgartner","given":"William A."},{"family":"Royall","given":"Richard M."}],"issued":{"date-parts":[["2002",9,1]]}}}],"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19</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lPEq3RAZ","properties":{"formattedCitation":"\\super 20\\nosupersub{}","plainCitation":"20","noteIndex":0},"citationItems":[{"id":171,"uris":["http://zotero.org/users/2915529/items/9GNK3MV5"],"uri":["http://zotero.org/users/2915529/items/9GNK3MV5"],"itemData":{"id":171,"type":"article-journal","container-title":"Critical Care Medicine","DOI":"10.1097/01.CCM.0000119429.16055.92","ISSN":"0090-3493","issue":"4","language":"en","page":"955-962","source":"CrossRef","title":"Costs associated with delirium in mechanically ventilated patients*:","title-short":"Costs associated with delirium in mechanically ventilated patients*","volume":"32","author":[{"family":"Milbrandt","given":"Eric B."},{"family":"Deppen","given":"Stephen"},{"family":"Harrison","given":"Patricia L."},{"family":"Shintani","given":"Ayumi K."},{"family":"Speroff","given":"Theodore"},{"family":"Stiles","given":"Renée A."},{"family":"Truman","given":"Brenda"},{"family":"Bernard","given":"Gordon R."},{"family":"Dittus","given":"Robert S."},{"family":"Ely","given":"E. Wesley"}],"issued":{"date-parts":[["2004",4]]}}}],"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0</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XnEotjaW","properties":{"formattedCitation":"\\super 21\\nosupersub{}","plainCitation":"21","noteIndex":0},"citationItems":[{"id":173,"uris":["http://zotero.org/users/2915529/items/PIJ2AIH7"],"uri":["http://zotero.org/users/2915529/items/PIJ2AIH7"],"itemData":{"id":173,"type":"article-journal","container-title":"New England Journal of Medicine","DOI":"10.1056/NEJMoa1112923","ISSN":"0028-4793, 1533-4406","issue":"1","language":"en","page":"30-39","source":"CrossRef","title":"Cognitive Trajectories after Postoperative Delirium","volume":"367","author":[{"family":"Saczynski","given":"Jane S."},{"family":"Marcantonio","given":"Edward R."},{"family":"Quach","given":"Lien"},{"family":"Fong","given":"Tamara G."},{"family":"Gross","given":"Alden"},{"family":"Inouye","given":"Sharon K."},{"family":"Jones","given":"Richard N."}],"issued":{"date-parts":[["2012",7,5]]}}}],"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1</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qMX8yW1M","properties":{"formattedCitation":"\\super 22\\nosupersub{}","plainCitation":"22","noteIndex":0},"citationItems":[{"id":113,"uris":["http://zotero.org/users/2915529/items/34HCE4R7"],"uri":["http://zotero.org/users/2915529/items/34HCE4R7"],"itemData":{"id":113,"type":"article-journal","container-title":"Critical Care Medicine","DOI":"10.1097/CCM.0000000000000727","ISSN":"0090-3493","issue":"3","language":"en","page":"557-566","source":"CrossRef","title":"Prevalence, Risk Factors, and Outcomes of Delirium in Mechanically Ventilated Adults*:","title-short":"Prevalence, Risk Factors, and Outcomes of Delirium in Mechanically Ventilated Adults*","volume":"43","author":[{"family":"Mehta","given":"Sangeeta"},{"family":"Cook","given":"Deborah"},{"family":"Devlin","given":"John W."},{"family":"Skrobik","given":"Yoanna"},{"family":"Meade","given":"Maureen"},{"family":"Fergusson","given":"Dean"},{"family":"Herridge","given":"Margaret"},{"family":"Steinberg","given":"Marilyn"},{"family":"Granton","given":"John"},{"family":"Ferguson","given":"Niall"},{"family":"Tanios","given":"Maged"},{"family":"Dodek","given":"Peter"},{"family":"Fowler","given":"Robert"},{"family":"Burns","given":"Karen"},{"family":"Jacka","given":"Michael"},{"family":"Olafson","given":"Kendiss"},{"family":"Mallick","given":"Ranjeeta"},{"family":"Reynolds","given":"Steven"},{"family":"Keenan","given":"Sean"},{"family":"Burry","given":"Lisa"}],"issued":{"date-parts":[["2015",3]]}}}],"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2</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0UM8lMwg","properties":{"formattedCitation":"\\super 23\\nosupersub{}","plainCitation":"23","noteIndex":0},"citationItems":[{"id":175,"uris":["http://zotero.org/users/2915529/items/IZPXP4R5"],"uri":["http://zotero.org/users/2915529/items/IZPXP4R5"],"itemData":{"id":175,"type":"article-journal","container-title":"Jama","issue":"4","page":"443–451","source":"Google Scholar","title":"Delirium in elderly patients and the risk of postdischarge mortality, institutionalization, and dementia: a meta-analysis","title-short":"Delirium in elderly patients and the risk of postdischarge mortality, institutionalization, and dementia","volume":"304","author":[{"family":"Witlox","given":"Joost"},{"family":"Eurelings","given":"Lisa SM"},{"family":"Jonghe","given":"Jos FM","non-dropping-particle":"de"},{"family":"Kalisvaart","given":"Kees J."},{"family":"Eikelenboom","given":"Piet"},{"family":"Van Gool","given":"Willem A."}],"issued":{"date-parts":[["2010"]]}}}],"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3</w:t>
      </w:r>
      <w:r w:rsidRPr="00874F3A">
        <w:rPr>
          <w:rFonts w:asciiTheme="minorHAnsi" w:hAnsiTheme="minorHAnsi" w:cstheme="minorHAnsi"/>
        </w:rPr>
        <w:fldChar w:fldCharType="end"/>
      </w:r>
      <w:r w:rsidRPr="00874F3A">
        <w:rPr>
          <w:rFonts w:asciiTheme="minorHAnsi" w:hAnsiTheme="minorHAnsi" w:cstheme="minorHAnsi"/>
          <w:vertAlign w:val="superscript"/>
        </w:rPr>
        <w:t>,</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TTOQOMJz","properties":{"formattedCitation":"\\super 24\\nosupersub{}","plainCitation":"24","noteIndex":0},"citationItems":[{"id":105,"uris":["http://zotero.org/users/2915529/items/XR3H5HGN"],"uri":["http://zotero.org/users/2915529/items/XR3H5HGN"],"itemData":{"id":105,"type":"article-journal","container-title":"Critical Care","DOI":"10.1186/s13054-015-0886-9","ISSN":"1364-8535","issue":"1","language":"en","source":"CrossRef","title":"A systematic review of implementation strategies for assessment, prevention, and management of ICU delirium and their effect on clinical outcomes","URL":"http://ccforum.com/content/19/1/157","volume":"19","author":[{"family":"Trogrlić","given":"Zoran"},{"family":"Jagt","given":"Mathieu","non-dropping-particle":"van der"},{"family":"Bakker","given":"Jan"},{"family":"Balas","given":"Michele C"},{"family":"Ely","given":"E Wesley"},{"family":"Voort","given":"Peter HJ","non-dropping-particle":"van der"},{"family":"Ista","given":"Erwin"}],"accessed":{"date-parts":[["2016",2,8]]},"issued":{"date-parts":[["2015",12]]}}}],"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4</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16nfbSKy","properties":{"formattedCitation":"\\super 25\\nosupersub{}","plainCitation":"25","noteIndex":0},"citationItems":[{"id":180,"uris":["http://zotero.org/users/2915529/items/7WQ6EPWH"],"uri":["http://zotero.org/users/2915529/items/7WQ6EPWH"],"itemData":{"id":180,"type":"article-journal","abstract":"INTRODUCTION: Delirium is associated with impaired outcome, but it is unclear whether this relationship is limited to in-hospital outcomes and whether this relationship is independent of the severity of underlying conditions. The aim of this study was to investigate the association between delirium in the intensive care unit (ICU) and long-term mortality, self-reported health-related quality of life (HRQoL), and self-reported problems with cognitive functioning in survivors of critical illness, taking severity of illness at baseline and throughout ICU stay into account. METHODS: A prospective cohort study was conducted. We included patients who survived an ICU stay of at least a day; exclusions were neurocritical care patients and patients who sustained deep sedation during the entire ICU stay. Delirium was assessed twice daily with the Confusion Assessment Method for the ICU (CAM-ICU) and additionally, patients who received haloperidol were considered delirious. Twelve months after ICU admission, data on mortality were obtained and HRQoL and cognitive functioning were measured with the European Quality of Life – Six dimensions self-classifier (EQ-6D). Regression analyses were used to assess the associations between delirium and the outcome measures adjusted for gender, type of admission, the Acute Physiology And Chronic Health Evaluation IV (APACHE IV) score, and the cumulative Sequential Organ Failure Assessment (SOFA) score throughout ICU stay. RESULTS: Of 1101 survivors of critical illness, 412 persons (37%) had been delirious during ICU stay, and 198 (18%) died within twelve months. When correcting for confounders, no significant association between delirium and long-term mortality was found (hazard ratio: 1.26; 95% confidence interval (CI) 0.93 to 1.71). In multivariable analysis, delirium was not associated with HRQoL either (regression coefficient: -0.04; 95% CI -0.10 to 0.01). Yet, delirium remained associated with mild and severe problems with cognitive functioning in multivariable analysis (odds ratios: 2.41; 95% CI 1.57 to 3.69 and 3.10; 95% CI 1.10 to 8.74, respectively). CONCLUSIONS: In this group of survivors of critical illness, delirium during ICU stay was not associated with long-term mortality or HRQoL after adjusting for confounding, including severity of illness throughout ICU stay. In contrast, delirium appears to be an independent risk factor for long-term self-reported problems with cognitive functioning.","archive":"PMC","archive_location":"PMC4095683","container-title":"Critical Care","DOI":"10.1186/cc13929","ISSN":"1364-8535","issue":"3","page":"R125-R125","title":"Long-term outcome of delirium during intensive care unit stay in survivors of critical illness: a prospective cohort study","volume":"18","author":[{"family":"Wolters","given":"Annemiek E"},{"family":"Dijk","given":"Diederik","non-dropping-particle":"van"},{"family":"Pasma","given":"Wietze"},{"family":"Cremer","given":"Olaf L"},{"family":"Looije","given":"Marjolein F"},{"family":"Lange","given":"Dylan W","non-dropping-particle":"de"},{"family":"Veldhuijzen","given":"Dieuwke S"},{"family":"Slooter","given":"Arjen JC"}],"issued":{"date-parts":[["2014"]]}}}],"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5</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Pr="00D30E34">
        <w:rPr>
          <w:rFonts w:asciiTheme="minorHAnsi" w:hAnsiTheme="minorHAnsi" w:cstheme="minorHAnsi"/>
          <w:vertAlign w:val="superscript"/>
        </w:rPr>
        <w:instrText xml:space="preserve"> ADDIN ZOTERO_ITEM CSL_CITATION {"citationID":"LPvLkiBL","properties":{"formattedCitation":"\\super 5\\nosupersub{}","plainCitation":"5","noteIndex":0},"citationItems":[{"id":168,"uris":["http://zotero.org/users/2915529/items/5QWTHZXZ"],"uri":["http://zotero.org/users/2915529/items/5QWTHZXZ"],"itemData":{"id":168,"type":"article-journal","container-title":"Intensive Care Medicine","DOI":"10.1007/s00134-001-1132-2","ISSN":"0342-4642, 1432-1238","issue":"12","language":"en","page":"1892-1900","source":"CrossRef","title":"The impact of delirium in the intensive care unit on hospital length of stay","volume":"27","author":[{"family":"Ely","given":"E."},{"family":"Gautam","given":"S."},{"family":"Margolin","given":"R."},{"family":"Francis","given":"J."},{"family":"May","given":"L."},{"family":"Speroff","given":"T."},{"family":"Truman","given":"B."},{"family":"Dittus","given":"R."},{"family":"Bernard","given":"G."},{"family":"Inouye","given":"S."}],"issued":{"date-parts":[["2001",12]]}}}],"schema":"https://github.com/citation-style-language/schema/raw/master/csl-citation.json"} </w:instrText>
      </w:r>
      <w:r w:rsidRPr="00874F3A">
        <w:rPr>
          <w:rFonts w:asciiTheme="minorHAnsi" w:hAnsiTheme="minorHAnsi" w:cstheme="minorHAnsi"/>
          <w:vertAlign w:val="superscript"/>
        </w:rPr>
        <w:fldChar w:fldCharType="separate"/>
      </w:r>
      <w:r w:rsidRPr="00D30E34">
        <w:rPr>
          <w:rFonts w:asciiTheme="minorHAnsi" w:hAnsiTheme="minorHAnsi" w:cstheme="minorHAnsi"/>
          <w:vertAlign w:val="superscript"/>
          <w:lang w:val="en-GB"/>
        </w:rPr>
        <w:t>5</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RR5XAJJ2","properties":{"formattedCitation":"\\super 26\\nosupersub{}","plainCitation":"26","noteIndex":0},"citationItems":[{"id":183,"uris":["http://zotero.org/users/2915529/items/5IKXBHR5"],"uri":["http://zotero.org/users/2915529/items/5IKXBHR5"],"itemData":{"id":183,"type":"article-journal","container-title":"Ann Intensive Care","issue":"1","page":"49","source":"Google Scholar","title":"Delirium in the ICU: an overview","title-short":"Delirium in the ICU","volume":"2","author":[{"family":"Cavallazzi","given":"Rodrigo"},{"family":"Saad","given":"Mohamed"},{"family":"Marik","given":"Paul E."},{"literal":"others"}],"issued":{"date-parts":[["2012"]]}}}],"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6</w:t>
      </w:r>
      <w:r w:rsidRPr="00874F3A">
        <w:rPr>
          <w:rFonts w:asciiTheme="minorHAnsi" w:hAnsiTheme="minorHAnsi" w:cstheme="minorHAnsi"/>
        </w:rPr>
        <w:fldChar w:fldCharType="end"/>
      </w:r>
      <w:r w:rsidRPr="00874F3A">
        <w:rPr>
          <w:rFonts w:asciiTheme="minorHAnsi" w:hAnsiTheme="minorHAnsi" w:cstheme="minorHAnsi"/>
          <w:vertAlign w:val="superscript"/>
        </w:rPr>
        <w:t xml:space="preserve">, </w:t>
      </w:r>
      <w:r w:rsidRPr="00874F3A">
        <w:rPr>
          <w:rFonts w:asciiTheme="minorHAnsi" w:hAnsiTheme="minorHAnsi" w:cstheme="minorHAnsi"/>
          <w:vertAlign w:val="superscript"/>
        </w:rPr>
        <w:fldChar w:fldCharType="begin"/>
      </w:r>
      <w:r w:rsidR="00B10176">
        <w:rPr>
          <w:rFonts w:asciiTheme="minorHAnsi" w:hAnsiTheme="minorHAnsi" w:cstheme="minorHAnsi"/>
          <w:vertAlign w:val="superscript"/>
        </w:rPr>
        <w:instrText xml:space="preserve"> ADDIN ZOTERO_ITEM CSL_CITATION {"citationID":"Ow473HEQ","properties":{"formattedCitation":"\\super 27\\nosupersub{}","plainCitation":"27","noteIndex":0},"citationItems":[{"id":185,"uris":["http://zotero.org/users/2915529/items/3XARKVCJ"],"uri":["http://zotero.org/users/2915529/items/3XARKVCJ"],"itemData":{"id":185,"type":"article-journal","container-title":"Critical Care Medicine","DOI":"10.1097/01.CCM.0000241159.18620.AB","ISSN":"0090-3493","issue":"11","language":"en","page":"2738-2747","source":"CrossRef","title":"When is critical care medicine cost-effective? A systematic review of the cost-effectiveness literature*:","title-short":"When is critical care medicine cost-effective?","volume":"34","author":[{"family":"Talmor","given":"Daniel"},{"family":"Shapiro","given":"Nathan"},{"family":"Greenberg","given":"Dan"},{"family":"Stone","given":"Patricia W."},{"family":"Neumann","given":"Peter J."}],"issued":{"date-parts":[["2006",11]]}}}],"schema":"https://github.com/citation-style-language/schema/raw/master/csl-citation.json"} </w:instrText>
      </w:r>
      <w:r w:rsidRPr="00874F3A">
        <w:rPr>
          <w:rFonts w:asciiTheme="minorHAnsi" w:hAnsiTheme="minorHAnsi" w:cstheme="minorHAnsi"/>
          <w:vertAlign w:val="superscript"/>
        </w:rPr>
        <w:fldChar w:fldCharType="separate"/>
      </w:r>
      <w:r w:rsidR="00B10176" w:rsidRPr="00B10176">
        <w:rPr>
          <w:rFonts w:ascii="Calibri" w:hAnsiTheme="minorHAnsi"/>
          <w:vertAlign w:val="superscript"/>
          <w:lang w:val="en-GB"/>
        </w:rPr>
        <w:t>27</w:t>
      </w:r>
      <w:r w:rsidRPr="00874F3A">
        <w:rPr>
          <w:rFonts w:asciiTheme="minorHAnsi" w:hAnsiTheme="minorHAnsi" w:cstheme="minorHAnsi"/>
        </w:rPr>
        <w:fldChar w:fldCharType="end"/>
      </w:r>
      <w:r w:rsidRPr="00874F3A">
        <w:rPr>
          <w:rFonts w:asciiTheme="minorHAnsi" w:hAnsiTheme="minorHAnsi" w:cstheme="minorHAnsi"/>
        </w:rPr>
        <w:fldChar w:fldCharType="begin"/>
      </w:r>
      <w:r w:rsidR="00B10176">
        <w:rPr>
          <w:rFonts w:asciiTheme="minorHAnsi" w:hAnsiTheme="minorHAnsi" w:cstheme="minorHAnsi"/>
        </w:rPr>
        <w:instrText xml:space="preserve"> ADDIN ZOTERO_ITEM CSL_CITATION {"citationID":"q4relngra","properties":{"formattedCitation":"\\super 28\\nosupersub{}","plainCitation":"28","noteIndex":0},"citationItems":[{"id":262,"uris":["http://zotero.org/users/2915529/items/XIUWF7UH"],"uri":["http://zotero.org/users/2915529/items/XIUWF7UH"],"itemData":{"id":262,"type":"article-journal","container-title":"International Journal of Nursing Studies","DOI":"10.1016/j.ijnurstu.2011.11.016","ISSN":"00207489","issue":"7","language":"en","page":"775-783","source":"CrossRef","title":"Incidence and short-term consequences of delirium in critically ill patients: A prospective observational cohort study","title-short":"Incidence and short-term consequences of delirium in critically ill patients","volume":"49","author":[{"family":"Boogaard","given":"Mark","non-dropping-particle":"van den"},{"family":"Schoonhoven","given":"Lisette"},{"family":"Hoeven","given":"Johannes G.","non-dropping-particle":"van der"},{"family":"Achterberg","given":"Theo","non-dropping-particle":"van"},{"family":"Pickkers","given":"Peter"}],"issued":{"date-parts":[["2012",7]]}}}],"schema":"https://github.com/citation-style-language/schema/raw/master/csl-citation.json"} </w:instrText>
      </w:r>
      <w:r w:rsidRPr="00874F3A">
        <w:rPr>
          <w:rFonts w:asciiTheme="minorHAnsi" w:hAnsiTheme="minorHAnsi" w:cstheme="minorHAnsi"/>
        </w:rPr>
        <w:fldChar w:fldCharType="separate"/>
      </w:r>
      <w:r w:rsidR="00B10176" w:rsidRPr="00B10176">
        <w:rPr>
          <w:rFonts w:ascii="Calibri" w:hAnsiTheme="minorHAnsi"/>
          <w:vertAlign w:val="superscript"/>
          <w:lang w:val="en-GB"/>
        </w:rPr>
        <w:t>28</w:t>
      </w:r>
      <w:r w:rsidRPr="00874F3A">
        <w:rPr>
          <w:rFonts w:asciiTheme="minorHAnsi" w:hAnsiTheme="minorHAnsi" w:cstheme="minorHAnsi"/>
        </w:rPr>
        <w:fldChar w:fldCharType="end"/>
      </w:r>
      <w:r w:rsidRPr="00874F3A">
        <w:rPr>
          <w:rFonts w:asciiTheme="minorHAnsi" w:hAnsiTheme="minorHAnsi" w:cstheme="minorHAnsi"/>
        </w:rPr>
        <w:t xml:space="preserve">. </w:t>
      </w:r>
      <w:r w:rsidR="00FB3465" w:rsidRPr="00694173">
        <w:rPr>
          <w:rFonts w:asciiTheme="minorHAnsi" w:hAnsiTheme="minorHAnsi" w:cstheme="minorHAnsi"/>
          <w:lang w:val="en-AU"/>
        </w:rPr>
        <w:t>In trauma patients delirium has a prevalence of almost 20% across all hospital wards, while in ICU it can be as high as 36%.</w:t>
      </w:r>
      <w:r w:rsidR="00FB3465"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pZVIvmGY","properties":{"formattedCitation":"\\super 29\\nosupersub{}","plainCitation":"29","noteIndex":0},"citationItems":[{"id":756,"uris":["http://zotero.org/users/2915529/items/7X8R8EXE"],"uri":["http://zotero.org/users/2915529/items/7X8R8EXE"],"itemData":{"id":756,"type":"article-journal","abstract":"Delirium is a common, severe and acute neuropsychiatric syndrome that affects mainly older patients. Delirium is a wellrecognised complication of trauma and is important as it is associated with an increase in mortality as well as cognitive and functional decline, increased length of hospital stay and increased risk of institutionalisation on discharge. Recognition and management is challenging and the psychological impact for patients and relatives devastating. This review discusses the current understanding of delirium with specific reference to trauma patients.","container-title":"Trauma","DOI":"10.1177/1460408614525727","ISSN":"1460-4086, 1477-0350","issue":"2","journalAbbreviation":"Trauma","language":"en","page":"87-92","source":"DOI.org (Crossref)","title":"Delirium in trauma","volume":"16","author":[{"family":"Griffiths","given":"S Eliza"},{"family":"Tandon","given":"U"},{"family":"Treml","given":"J"},{"family":"Jackson","given":"Ta"}],"issued":{"date-parts":[["2014",4]]}}}],"schema":"https://github.com/citation-style-language/schema/raw/master/csl-citation.json"} </w:instrText>
      </w:r>
      <w:r w:rsidR="00FB3465"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29</w:t>
      </w:r>
      <w:r w:rsidR="00FB3465" w:rsidRPr="00694173">
        <w:rPr>
          <w:rFonts w:asciiTheme="minorHAnsi" w:hAnsiTheme="minorHAnsi" w:cstheme="minorHAnsi"/>
        </w:rPr>
        <w:fldChar w:fldCharType="end"/>
      </w:r>
      <w:r w:rsidR="00FB3465" w:rsidRPr="00694173">
        <w:rPr>
          <w:rFonts w:asciiTheme="minorHAnsi" w:hAnsiTheme="minorHAnsi" w:cstheme="minorHAnsi"/>
          <w:lang w:val="en-AU"/>
        </w:rPr>
        <w:fldChar w:fldCharType="begin"/>
      </w:r>
      <w:r w:rsidR="00B10176">
        <w:rPr>
          <w:rFonts w:asciiTheme="minorHAnsi" w:hAnsiTheme="minorHAnsi" w:cstheme="minorHAnsi"/>
          <w:lang w:val="en-AU"/>
        </w:rPr>
        <w:instrText xml:space="preserve"> ADDIN ZOTERO_ITEM CSL_CITATION {"citationID":"ZmlYj0op","properties":{"formattedCitation":"\\super 30\\nosupersub{}","plainCitation":"30","noteIndex":0},"citationItems":[{"id":757,"uris":["http://zotero.org/users/2915529/items/NNI68KTM"],"uri":["http://zotero.org/users/2915529/items/NNI68KTM"],"itemData":{"id":757,"type":"article-journal","container-title":"Critical Care Nurse","DOI":"10.4037/ccn2017373","ISSN":"0279-5442","issue":"1","journalAbbreviation":"Crit Care Nurse","language":"en","note":"publisher: American Association of Critical-Care Nurses","page":"40-48","source":"aacnjournals.org","title":"Delirium in Trauma Patients: Prevalence and Predictors","title-short":"Delirium in Trauma Patients","volume":"37","author":[{"family":"Von Rueden","given":"Kathryn T."},{"family":"Wallizer","given":"Breighanna"},{"family":"Thurman","given":"Paul"},{"family":"McQuillan","given":"Karen"},{"family":"Andrews","given":"Tiffany"},{"family":"Merenda","given":"Jennifer"},{"family":"Son","given":"Heesook"}],"issued":{"date-parts":[["2017",2,1]]}}}],"schema":"https://github.com/citation-style-language/schema/raw/master/csl-citation.json"} </w:instrText>
      </w:r>
      <w:r w:rsidR="00FB3465" w:rsidRPr="00694173">
        <w:rPr>
          <w:rFonts w:asciiTheme="minorHAnsi" w:hAnsiTheme="minorHAnsi" w:cstheme="minorHAnsi"/>
          <w:lang w:val="en-AU"/>
        </w:rPr>
        <w:fldChar w:fldCharType="separate"/>
      </w:r>
      <w:r w:rsidR="00B10176" w:rsidRPr="00B10176">
        <w:rPr>
          <w:rFonts w:ascii="Calibri" w:hAnsiTheme="minorHAnsi"/>
          <w:vertAlign w:val="superscript"/>
          <w:lang w:val="en-GB"/>
        </w:rPr>
        <w:t>30</w:t>
      </w:r>
      <w:r w:rsidR="00FB3465" w:rsidRPr="00694173">
        <w:rPr>
          <w:rFonts w:asciiTheme="minorHAnsi" w:hAnsiTheme="minorHAnsi" w:cstheme="minorHAnsi"/>
        </w:rPr>
        <w:fldChar w:fldCharType="end"/>
      </w:r>
      <w:r w:rsidR="00FB3465" w:rsidRPr="00694173">
        <w:rPr>
          <w:rFonts w:asciiTheme="minorHAnsi" w:hAnsiTheme="minorHAnsi" w:cstheme="minorHAnsi"/>
          <w:lang w:val="en-AU"/>
        </w:rPr>
        <w:t xml:space="preserve">  Preliminary, unpublished data shows that at John Hunter Hospital up to </w:t>
      </w:r>
      <w:r w:rsidR="00FB3465" w:rsidRPr="00BD5BE9">
        <w:rPr>
          <w:rFonts w:asciiTheme="minorHAnsi" w:hAnsiTheme="minorHAnsi" w:cstheme="minorHAnsi"/>
          <w:lang w:val="en-AU"/>
        </w:rPr>
        <w:t xml:space="preserve">50% of all ICU patients experience delirium during their ICU stay. </w:t>
      </w:r>
      <w:r w:rsidR="00FB3465">
        <w:rPr>
          <w:rFonts w:asciiTheme="minorHAnsi" w:hAnsiTheme="minorHAnsi" w:cstheme="minorHAnsi"/>
          <w:lang w:val="en-AU"/>
        </w:rPr>
        <w:t>This makes delirium in ICU trauma patients an</w:t>
      </w:r>
      <w:r w:rsidR="00B10176">
        <w:rPr>
          <w:rFonts w:asciiTheme="minorHAnsi" w:hAnsiTheme="minorHAnsi" w:cstheme="minorHAnsi"/>
          <w:lang w:val="en-AU"/>
        </w:rPr>
        <w:t xml:space="preserve"> </w:t>
      </w:r>
      <w:r w:rsidR="00FB3465">
        <w:rPr>
          <w:rFonts w:asciiTheme="minorHAnsi" w:hAnsiTheme="minorHAnsi" w:cstheme="minorHAnsi"/>
          <w:lang w:val="en-AU"/>
        </w:rPr>
        <w:t>important issue to learn more about.</w:t>
      </w:r>
    </w:p>
    <w:p w14:paraId="10FE85D0" w14:textId="6ECFC22B" w:rsidR="00874F3A" w:rsidRPr="00D30E34" w:rsidRDefault="00874F3A" w:rsidP="001D3B26">
      <w:pPr>
        <w:spacing w:line="276" w:lineRule="auto"/>
        <w:rPr>
          <w:rFonts w:asciiTheme="minorHAnsi" w:hAnsiTheme="minorHAnsi" w:cstheme="minorHAnsi"/>
        </w:rPr>
      </w:pPr>
    </w:p>
    <w:p w14:paraId="33C38583" w14:textId="77777777" w:rsidR="00D078C4" w:rsidRDefault="00D078C4" w:rsidP="001D3B26">
      <w:pPr>
        <w:spacing w:line="276" w:lineRule="auto"/>
        <w:rPr>
          <w:rFonts w:asciiTheme="minorHAnsi" w:hAnsiTheme="minorHAnsi" w:cstheme="minorHAnsi"/>
          <w:lang w:val="en-AU"/>
        </w:rPr>
      </w:pPr>
    </w:p>
    <w:p w14:paraId="03D92C7B" w14:textId="77777777" w:rsidR="00BD5BE9" w:rsidRPr="00BD5BE9" w:rsidRDefault="00BD5BE9" w:rsidP="001D3B26">
      <w:pPr>
        <w:spacing w:line="276" w:lineRule="auto"/>
        <w:rPr>
          <w:rFonts w:asciiTheme="minorHAnsi" w:hAnsiTheme="minorHAnsi" w:cstheme="minorHAnsi"/>
          <w:lang w:val="en-AU"/>
        </w:rPr>
      </w:pPr>
    </w:p>
    <w:p w14:paraId="1CF500ED" w14:textId="2F4107DF" w:rsidR="00693A2B" w:rsidRPr="00B10176" w:rsidRDefault="00B10176" w:rsidP="001D3B26">
      <w:pPr>
        <w:spacing w:line="276" w:lineRule="auto"/>
        <w:rPr>
          <w:rFonts w:ascii="Calibri" w:eastAsia="Times New Roman" w:hAnsi="Calibri" w:cs="Calibri"/>
          <w:shd w:val="clear" w:color="auto" w:fill="FFFFFF"/>
          <w:lang w:val="en-AU" w:eastAsia="en-GB"/>
        </w:rPr>
      </w:pPr>
      <w:r>
        <w:rPr>
          <w:rFonts w:ascii="Calibri" w:eastAsia="Times New Roman" w:hAnsi="Calibri" w:cs="Calibri"/>
          <w:shd w:val="clear" w:color="auto" w:fill="FFFFFF"/>
          <w:lang w:val="en-AU" w:eastAsia="en-GB"/>
        </w:rPr>
        <w:t>There are many factors associated with the occurrence of delirium.</w:t>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skui6zVu","properties":{"formattedCitation":"\\super 6\\nosupersub{}","plainCitation":"6","noteIndex":0},"citationItems":[{"id":761,"uris":["http://zotero.org/users/2915529/items/JCDVG4AW"],"uri":["http://zotero.org/users/2915529/items/JCDVG4AW"],"itemData":{"id":761,"type":"article-journal","abstract":"Delirium is one of the most common causes of acute end-organ dysfunction across hospital settings, occurring in as high as 80% of critically ill patients that require intensive care unit (ICU) care. The implications of this acute form of brain injury are profound. Across many hospital settings (emergency department, general medical ward, postoperative and ICU), a patient who experiences delirium is more likely to experience increased short- and long-term mortality, decreases in long-term cognitive function, increases in hospital length of stay and increased complications of hospital care. With the development of reliable setting-specific deliriumscreening instruments, researchers have been able to highlight the predisposing and potentially modifiable risk factors that place patients at highest risk. Among the large number of risk factors discovered, administration of potent sedative medications, most notably benzodiazepines, is most consistently and strongly associated with an increased burden of delirium. Alternatively, in both the hospital and ICU, delirium can be prevented with the application of protocols that include early mobility/exercise. Future studies must work to understand the epidemiology across settings and focus upon modifiable risk factors that can be integrated into existing delirium prevention and treatment protocols.","container-title":"Best Practice &amp; Research Clinical Anaesthesiology","DOI":"10.1016/j.bpa.2012.07.003","ISSN":"15216896","issue":"3","journalAbbreviation":"Best Practice &amp; Research Clinical Anaesthesiology","language":"en","page":"277-287","source":"DOI.org (Crossref)","title":"Epidemiology and risk factors for delirium across hospital settings","volume":"26","author":[{"family":"Vasilevskis","given":"Eduard E."},{"family":"Han","given":"Jin H."},{"family":"Hughes","given":"Christopher G."},{"family":"Ely","given":"E. Wesley"}],"issued":{"date-parts":[["2012",9]]}}}],"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6</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uud1jfQ7","properties":{"formattedCitation":"\\super 31\\nosupersub{}","plainCitation":"31","noteIndex":0},"citationItems":[{"id":820,"uris":["http://zotero.org/users/2915529/items/8IEYULPF"],"uri":["http://zotero.org/users/2915529/items/8IEYULPF"],"itemData":{"id":820,"type":"article-journal","abstract":"Background—Delirium or acute brain dysfunction is extremely prevalent in medical intensive care unit (ICU) patients, but limited data exist regarding its prevalence and risk factors among surgical (SICU) and trauma ICU (TICU) patients. The purpose of this study was to determine the prevalence and risk factors for delirium in surgical and trauma ICU patients.\nMethods—SICU and TICU patients requiring mechanical ventilation (MV) &gt;24 hours were prospectively evaluated for delirium using the Richmond Agitation Sedation Scale (RASS) and the Confusion Assessment Method for the ICU (CAM-ICU). Those with baseline dementia, intracranial injury, or ischemic/hemorrhagic strokes that would confound the evaluation of delirium were excluded. Markov models were used to determine predictors for daily transition to delirium.\nResults—One-hundred patients (46 SICU and 54 TICU) were enrolled. Prevalence of delirium was 73% in the SICU and 67% in the TICU. Multivariable analyses identified midazolam [OR 2.75 (CI 1.43–5.26, p = 0.002)] exposure as the strongest independent risk factor for transitioning to delirium. Opiate exposure showed an inconsistent message such that fentanyl was a risk factor for delirium in the SICU (p = 0.007) but not in the TICU (p = 0.936), while morphine exposure was associated with a lower risk of delirium (SICU, p = 0.069; TICU p = 0.024).\nConclusions—Approximately 7 out of 10 SICU and TICU patients experience delirium. In keeping with other recent data on benzodiazepines, exposure to midazolam is an independent and potentially modifiable risk factor for the transitioning to delirium.","container-title":"The Journal of Trauma: Injury, Infection, and Critical Care","DOI":"10.1097/TA.0b013e31814b2c4d","ISSN":"0022-5282","issue":"1","journalAbbreviation":"The Journal of Trauma: Injury, Infection, and Critical Care","language":"en","page":"34-41","source":"DOI.org (Crossref)","title":"Prevalence and Risk Factors for Development of Delirium in Surgical and Trauma Intensive Care Unit Patients:","title-short":"Prevalence and Risk Factors for Development of Delirium in Surgical and Trauma Intensive Care Unit Patients","volume":"65","author":[{"family":"Pandharipande","given":"Pratik"},{"family":"Cotton","given":"Bryan A."},{"family":"Shintani","given":"Ayumi"},{"family":"Thompson","given":"Jennifer"},{"family":"Pun","given":"Brenda Truman"},{"family":"Morris","given":"John A."},{"family":"Dittus","given":"Robert"},{"family":"Ely","given":"E Wesley"}],"issued":{"date-parts":[["2008",7]]}}}],"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1</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XrbbjdbD","properties":{"formattedCitation":"\\super 32\\nosupersub{}","plainCitation":"32","noteIndex":0},"citationItems":[{"id":914,"uris":["http://zotero.org/users/2915529/items/MREIVTLU"],"uri":["http://zotero.org/users/2915529/items/MREIVTLU"],"itemData":{"id":914,"type":"article-journal","abstract":"Background: Several risk factors, such as age, alcohol abuse, dementia, and severe illness, can contribute to the development of delirium. However, limited information is available in the literature regarding the risk of delirium among surgical, trauma, neurological, and medical intensive care patients. Aims and objectives: To describe the prevalence of risk factors associated with delirium in intensive care units. Design: This study used an observational design.\nMethods: We enrolled 165 patients hospitalized in two intensive care units in Italy. Patients were first evaluated using the Prediction of Delirium model and were subsequently evaluated using the Intensive Care Delirium Screening Checklist; evaluation lasted a maximum of 5 days for each admitted patient after sedation. A logistic regression model was used to identify the prevalence and risk factors of delirium.\nResults: The average age of the patients was 57.6 (SD = 18.3) years, and the patients were predominantly male (65.0%). The majority of patients had been subjected to trauma (38.8%); 37.6% had undergone general surgical interventions, and 23.6% had undergone medical interventions. Delirium occurred in 55.8% of the 165 patients. The risk of delirium was independently associated with coma (odds ratio = 10.6; 95% confidence interval, 3.08-39.9) and the Acute Physiology and Chronic Health Evaluation II score (odds ratio = 4.27; 95% confidence interval, 1.58-11.53).\nConclusions: This study confirmed that coma and the Acute Physiology and Chronic Health Evaluation II score were non-modifiable risk factors for delirium. Further studies could categorize the different types of coma. Proper delirium management could limit the impact on the recovery of these patients, their autonomy, and their reintegration into the social and professional world.","container-title":"Nursing in Critical Care","DOI":"10.1111/nicc.12526","ISSN":"1362-1017, 1478-5153","journalAbbreviation":"Nurs Crit Care","language":"en","page":"nicc.12526","source":"DOI.org (Crossref)","title":"Prevalence and risk factors of delirium in the intensive care unit: An observational study","title-short":"Prevalence and risk factors of delirium in the intensive care unit","author":[{"family":"Gravante","given":"Francesco"},{"family":"Giannarelli","given":"Diana"},{"family":"Pucci","given":"Antonello"},{"family":"Gagliardi","given":"Anna Maria"},{"family":"Mitello","given":"Lucia"},{"family":"Montagna","given":"Attilio"},{"family":"Latina","given":"Roberto"}],"issued":{"date-parts":[["2020",7,6]]}}}],"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2</w:t>
      </w:r>
      <w:r w:rsidR="00D72700">
        <w:rPr>
          <w:rFonts w:ascii="Calibri" w:eastAsia="Times New Roman" w:hAnsi="Calibri" w:cs="Calibri"/>
          <w:shd w:val="clear" w:color="auto" w:fill="FFFFFF"/>
          <w:lang w:val="en-AU" w:eastAsia="en-GB"/>
        </w:rPr>
        <w:fldChar w:fldCharType="end"/>
      </w:r>
      <w:r>
        <w:rPr>
          <w:rFonts w:ascii="Calibri" w:eastAsia="Times New Roman" w:hAnsi="Calibri" w:cs="Calibri"/>
          <w:shd w:val="clear" w:color="auto" w:fill="FFFFFF"/>
          <w:lang w:val="en-AU" w:eastAsia="en-GB"/>
        </w:rPr>
        <w:t xml:space="preserve"> </w:t>
      </w:r>
      <w:r w:rsidR="00693A2B" w:rsidRPr="00B10176">
        <w:rPr>
          <w:rFonts w:ascii="Calibri" w:eastAsia="Times New Roman" w:hAnsi="Calibri" w:cs="Calibri"/>
          <w:shd w:val="clear" w:color="auto" w:fill="FFFFFF"/>
          <w:lang w:val="en-AU" w:eastAsia="en-GB"/>
        </w:rPr>
        <w:t>Poor sleep has been identified as a contributing factor to the development of delirium in hospital.</w:t>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rt5rYaWe","properties":{"formattedCitation":"\\super 33\\nosupersub{}","plainCitation":"33","noteIndex":0},"citationItems":[{"id":831,"uris":["http://zotero.org/users/2915529/items/FTIFGBN5"],"uri":["http://zotero.org/users/2915529/items/FTIFGBN5"],"itemData":{"id":831,"type":"article-journal","abstract":"Background: Poor sleep is common in the ICU setting and may represent a modifiable risk factor for patient participation in ICU-based physical therapy (PT) interventions. This study evaluates the association of perceived sleep quality, delirium, sedation, and other clinically important patient and ICU factors with participation in physical therapy (PT) interventions.\nMethod: This was a secondary analysis of a prospective observational study of sleep in a single academic medical ICU (MICU). Perceived sleep quality was assessed using the Richards-Campbell Sleep Questionnaire (RCSQ) and delirium was assessed using the Confusion Assessment Method for the ICU (CAM-ICU). Other covariates included demographics, pre-hospitalization ambulation status, ICU admission diagnosis, daily mechanical ventilation status, and daily administration of benzodiazepines and opioids via bolus and continuous infusion. Associations with participation in PT interventions were assessed among patients eligible for PT using a multinomial Markov model with robust variance estimates.\nResults: Overall, 327 consecutive MICU patients completed ≥1 assessment of perceived sleep quality. After adjusting for all covariates, daily assessment of perceived sleep quality was not associated with transitioning to participate in PT the following day (relative risk ratio [RRR] 1.02, 95 % CI 0.96–1.07, p = 0.55). However, the following factors had significant negative associations with participating in subsequent PT interventions: delirium (RRR 0.58, 95 % CI 0.41–0.76, p &lt;0.001), opioid boluses (RRR 0.68, 95 % CI 0.47–0.99, p = 0.04), and continuous sedation infusions (RRR 0.58, 95 % CI 0.40–0.85, p = 0.01). Additionally, in patients with delirium, benzodiazepine boluses further reduced participation in subsequent PT interventions (RRR 0.25, 95 % CI 0.13–0.50, p &lt;0.001).\nConclusions: Perceived sleep quality was not associated with participation in PT interventions the following day. However, continuous sedation infusions, opioid boluses, and delirium, particularly when occurring with administration of benzodiazepine boluses, were negatively associated with subsequent PT interventions and represent important modifiable factors for increasing participation in ICU-based PT interventions.","container-title":"Critical Care","DOI":"10.1186/s13054-016-1433-z","ISSN":"1364-8535","issue":"1","journalAbbreviation":"Crit Care","language":"en","page":"261","source":"DOI.org (Crossref)","title":"The association of sleep quality, delirium, and sedation status with daily participation in physical therapy in the ICU","volume":"20","author":[{"family":"Kamdar","given":"Biren B."},{"family":"Combs","given":"Michael P."},{"family":"Colantuoni","given":"Elizabeth"},{"family":"King","given":"Lauren M."},{"family":"Niessen","given":"Timothy"},{"family":"Neufeld","given":"Karin J."},{"family":"Collop","given":"Nancy A."},{"family":"Needham","given":"Dale M."}],"issued":{"date-parts":[["2016",12]]}}}],"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3</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BomyoOBG","properties":{"formattedCitation":"\\super 34\\nosupersub{}","plainCitation":"34","noteIndex":0},"citationItems":[{"id":110,"uris":["http://zotero.org/users/2915529/items/E7CCER52"],"uri":["http://zotero.org/users/2915529/items/E7CCER52"],"itemData":{"id":110,"type":"article-journal","container-title":"Critical Care Clinics","DOI":"10.1016/j.ccc.2006.02.010","ISSN":"07490704","issue":"2","language":"en","page":"313-327","source":"CrossRef","title":"Sedative and Analgesic Medications: Risk Factors for Delirium and Sleep Disturbances in the Critically Ill","title-short":"Sedative and Analgesic Medications","volume":"22","author":[{"family":"Pandharipande","given":"Pratik"},{"family":"Ely","given":"E. Wesley"}],"issued":{"date-parts":[["2006",4]]}}}],"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4</w:t>
      </w:r>
      <w:r w:rsidR="00D72700">
        <w:rPr>
          <w:rFonts w:ascii="Calibri" w:eastAsia="Times New Roman" w:hAnsi="Calibri" w:cs="Calibri"/>
          <w:shd w:val="clear" w:color="auto" w:fill="FFFFFF"/>
          <w:lang w:val="en-AU" w:eastAsia="en-GB"/>
        </w:rPr>
        <w:fldChar w:fldCharType="end"/>
      </w:r>
      <w:r w:rsidR="00693A2B" w:rsidRPr="00B10176">
        <w:rPr>
          <w:rFonts w:ascii="Calibri" w:eastAsia="Times New Roman" w:hAnsi="Calibri" w:cs="Calibri"/>
          <w:shd w:val="clear" w:color="auto" w:fill="FFFFFF"/>
          <w:lang w:val="en-AU" w:eastAsia="en-GB"/>
        </w:rPr>
        <w:t xml:space="preserve"> Poor sleep is particularly common in ICU.</w:t>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gxtz3vrj","properties":{"formattedCitation":"\\super 35\\nosupersub{}","plainCitation":"35","noteIndex":0},"citationItems":[{"id":214,"uris":["http://zotero.org/users/2915529/items/52PD2FZ6"],"uri":["http://zotero.org/users/2915529/items/52PD2FZ6"],"itemData":{"id":214,"type":"article-journal","abstract":"BACKGROUND: Patients in the Intensive Care Unit (ICU) experience qualitative and quantitative sleep disruption leading to sleep deprivation and adverse sequelae. Patient-related factors, environmental factors, and health-support techniques contribute to sleep disruption. This quality improvement study examines potential factors contributing to poor sleep in the ICU.\nMETHODS: Medical and surgical patients who spent at least one night in one of two academic Canadian ICUs were asked to complete a questionnaire that explored quality and quantity of sleep, factors contributing to poor sleep, and suggested modifications to improve sleep in the ICU. Patient demographics as well as admission data were recorded.\nRESULTS: Study population was 116 patients (63 M:53 F). Mean age was 55.5 ± 18.1 years and APACHE II score 16.0 ± 7.9. 45.7% were mechanically ventilated, and 68.9% received intravenous sedatives and/or analgesics. Sleep quality in the ICU was rated as poor/very poor by 59% of patients compared to 24% at home; the 5 most frequently cited reasons for this were noise, pain, light, loud talking, and intravenous catheters. Patients suggested the following nocturnal modifications: closing doors/blinds, no unnecessary interruptions, sleeping pills, and dimmed lights. No significant correlations were found between perceived sleep quality and illness severity or mechanical ventilation. Patients who received intravenous sedatives reported better sleep quality (P&lt;0.01).\nCONCLUSION: Patients commonly report poor sleep in the ICU related to environmental factors that are potentially modifiable.","container-title":"Minerva Anestesiologica","ISSN":"1827-1596","issue":"4","journalAbbreviation":"Minerva Anestesiol","language":"eng","note":"PMID: 22337154","page":"406-414","source":"PubMed","title":"A patient survey of sleep quality in the Intensive Care Unit","volume":"78","author":[{"family":"Little","given":"A."},{"family":"Ethier","given":"C."},{"family":"Ayas","given":"N."},{"family":"Thanachayanont","given":"T."},{"family":"Jiang","given":"D."},{"family":"Mehta","given":"S."}],"issued":{"date-parts":[["2012",4]]}}}],"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5</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VvAto9le","properties":{"formattedCitation":"\\super 36\\nosupersub{}","plainCitation":"36","noteIndex":0},"citationItems":[{"id":200,"uris":["http://zotero.org/users/2915529/items/P9PSCKD5"],"uri":["http://zotero.org/users/2915529/items/P9PSCKD5"],"itemData":{"id":200,"type":"article-journal","container-title":"Intensive Care Medicine","DOI":"10.1007/s00134-009-1397-4","ISSN":"0342-4642, 1432-1238","issue":"5","language":"en","page":"781-795","source":"CrossRef","title":"Sleep and delirium in ICU patients: a review of mechanisms and manifestations","title-short":"Sleep and delirium in ICU patients","volume":"35","author":[{"family":"Figueroa-Ramos","given":"Milagros I."},{"family":"Arroyo-Novoa","given":"Carmen Mabel"},{"family":"Lee","given":"Kathryn A."},{"family":"Padilla","given":"Geraldine"},{"family":"Puntillo","given":"Kathleen A."}],"issued":{"date-parts":[["2009",5]]}}}],"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6</w:t>
      </w:r>
      <w:r w:rsidR="00D72700">
        <w:rPr>
          <w:rFonts w:ascii="Calibri" w:eastAsia="Times New Roman" w:hAnsi="Calibri" w:cs="Calibri"/>
          <w:shd w:val="clear" w:color="auto" w:fill="FFFFFF"/>
          <w:lang w:val="en-AU" w:eastAsia="en-GB"/>
        </w:rPr>
        <w:fldChar w:fldCharType="end"/>
      </w:r>
      <w:r w:rsidR="00693A2B" w:rsidRPr="00B10176">
        <w:rPr>
          <w:rFonts w:ascii="Calibri" w:eastAsia="Times New Roman" w:hAnsi="Calibri" w:cs="Calibri"/>
          <w:shd w:val="clear" w:color="auto" w:fill="FFFFFF"/>
          <w:lang w:val="en-AU" w:eastAsia="en-GB"/>
        </w:rPr>
        <w:t xml:space="preserve"> The ICU environment and the medications that patients receive </w:t>
      </w:r>
      <w:r w:rsidR="00D1374A" w:rsidRPr="00B10176">
        <w:rPr>
          <w:rFonts w:ascii="Calibri" w:eastAsia="Times New Roman" w:hAnsi="Calibri" w:cs="Calibri"/>
          <w:shd w:val="clear" w:color="auto" w:fill="FFFFFF"/>
          <w:lang w:val="en-AU" w:eastAsia="en-GB"/>
        </w:rPr>
        <w:t>while in ICU, including sedatives and analgesics, are some important contributors to the disruption of sleep.</w:t>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xS4qpVQx","properties":{"formattedCitation":"\\super 37\\nosupersub{}","plainCitation":"37","noteIndex":0},"citationItems":[{"id":776,"uris":["http://zotero.org/users/2915529/items/W9ESUS6W"],"uri":["http://zotero.org/users/2915529/items/W9ESUS6W"],"itemData":{"id":776,"type":"article-journal","abstract":"Objectives  Hospitalized patients are vulnerable to sleep disturbances because of environmental stresses including noise. While most previous studies on hospital noise and sleep have been performed for medical machines in intensive care units, there is a limited data for patients hospitalized in medical wardrooms. The purpose of present study was to measure noise level of medical wardrooms, identify patient-perceived sources of noise, and to examine the association between noise levels and sleep disturbances in hospitalized patients.\nMethods  Noise dosimeters were used to measure noise level in 29 inpatient wardrooms at a university hospital. Sleep pattern and disturbance were assessed in 103 hospitalized patients, using the Pittsburgh Sleep Quality Index (PSQI) and Leeds Sleep Evaluation Questionnaire.\nResults  The mean equivalent continuous noise level for 24 hours was 63.5 decibel A (dBA), which was far higher than 30 dBA recommended by the World Health Organization for hospital wardrooms. Other patients sharing a room were perceived as the most common source of noise by the patients, which was usually preventable. Of the patients in the study, 86% had bad sleep as assessed by the PSQI. The sleep disturbance was significantly correlated with increasing noise levels in a dose response manner.\nConclusions  Systemic organizational interventions are needed to keep wardrooms private and quiet to reduce sleep disturbance.","container-title":"Environmental Health and Toxicology","language":"en","page":"6","source":"Zotero","title":"Noise in hospital rooms and sleep disturbance in hospitalized medical patients","author":[{"family":"Park","given":"Marn Joon"},{"family":"Yoo","given":"Jee Hee"},{"family":"Cho","given":"Byung Wook"},{"family":"Kim","given":"Ki Tae"},{"family":"Jeong","given":"Woo-Chul"},{"family":"Ha","given":"Mina"}]}}],"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7</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PGoPd3kQ","properties":{"formattedCitation":"\\super 38\\nosupersub{}","plainCitation":"38","noteIndex":0},"citationItems":[{"id":220,"uris":["http://zotero.org/users/2915529/items/9CSH25MQ"],"uri":["http://zotero.org/users/2915529/items/9CSH25MQ"],"itemData":{"id":220,"type":"article-journal","container-title":"AJN The American Journal of Nursing","issue":"5","page":"57–63","source":"Google Scholar","title":"Noise in the ICU","volume":"114","author":[{"family":"Stafford","given":"Amy"},{"family":"Haverland","given":"Amy"},{"family":"Bridges","given":"Elizabeth"}],"issued":{"date-parts":[["2014"]]}}}],"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8</w:t>
      </w:r>
      <w:r w:rsidR="00D72700">
        <w:rPr>
          <w:rFonts w:ascii="Calibri" w:eastAsia="Times New Roman" w:hAnsi="Calibri" w:cs="Calibri"/>
          <w:shd w:val="clear" w:color="auto" w:fill="FFFFFF"/>
          <w:lang w:val="en-AU" w:eastAsia="en-GB"/>
        </w:rPr>
        <w:fldChar w:fldCharType="end"/>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suKyZm5u","properties":{"formattedCitation":"\\super 39\\nosupersub{}","plainCitation":"39","noteIndex":0},"citationItems":[{"id":891,"uris":["http://zotero.org/users/2915529/items/S32E3FG6"],"uri":["http://zotero.org/users/2915529/items/S32E3FG6"],"itemData":{"id":891,"type":"article-journal","abstract":"Introduction: ICU sound and light levels may impact patient sleep, delirium and outcomes.","container-title":"Australian Critical Care","DOI":"10.1016/j.aucc.2017.12.065","ISSN":"1036-7314, 1036-7314","issue":"2","journalAbbreviation":"Australian Critical Care","language":"English","note":"publisher: Elsevier","page":"135","source":"www.australiancriticalcare.com","title":"Sound and light in ICU during different environmental conditions","volume":"31","author":[{"family":"Breeding","given":"J."},{"family":"Buscher","given":"H."},{"family":"Nair","given":"P."},{"family":"Baker","given":"N."},{"family":"Frost","given":"C."},{"family":"Mathews","given":"N."},{"family":"McGauley","given":"J."},{"family":"Welch","given":"S."},{"family":"Whittam","given":"S."},{"family":"Burrows","given":"F."}],"issued":{"date-parts":[["2018",3,1]]}}}],"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39</w:t>
      </w:r>
      <w:r w:rsidR="00D72700">
        <w:rPr>
          <w:rFonts w:ascii="Calibri" w:eastAsia="Times New Roman" w:hAnsi="Calibri" w:cs="Calibri"/>
          <w:shd w:val="clear" w:color="auto" w:fill="FFFFFF"/>
          <w:lang w:val="en-AU" w:eastAsia="en-GB"/>
        </w:rPr>
        <w:fldChar w:fldCharType="end"/>
      </w:r>
      <w:r>
        <w:rPr>
          <w:rFonts w:ascii="Calibri" w:eastAsia="Times New Roman" w:hAnsi="Calibri" w:cs="Calibri"/>
          <w:shd w:val="clear" w:color="auto" w:fill="FFFFFF"/>
          <w:lang w:val="en-AU" w:eastAsia="en-GB"/>
        </w:rPr>
        <w:t xml:space="preserve"> </w:t>
      </w:r>
    </w:p>
    <w:p w14:paraId="1841836B" w14:textId="77777777" w:rsidR="00693A2B" w:rsidRPr="00B10176" w:rsidRDefault="00693A2B" w:rsidP="001D3B26">
      <w:pPr>
        <w:spacing w:line="276" w:lineRule="auto"/>
        <w:rPr>
          <w:rFonts w:ascii="Calibri" w:eastAsia="Times New Roman" w:hAnsi="Calibri" w:cs="Calibri"/>
          <w:shd w:val="clear" w:color="auto" w:fill="FFFFFF"/>
          <w:lang w:val="en-AU" w:eastAsia="en-GB"/>
        </w:rPr>
      </w:pPr>
    </w:p>
    <w:p w14:paraId="4A11CF43" w14:textId="50647689" w:rsidR="00693A2B" w:rsidRPr="00B10176" w:rsidRDefault="00693A2B" w:rsidP="001D3B26">
      <w:pPr>
        <w:spacing w:line="276" w:lineRule="auto"/>
        <w:rPr>
          <w:rFonts w:ascii="Calibri" w:eastAsia="Times New Roman" w:hAnsi="Calibri" w:cs="Calibri"/>
          <w:shd w:val="clear" w:color="auto" w:fill="FFFFFF"/>
          <w:lang w:val="en-AU" w:eastAsia="en-GB"/>
        </w:rPr>
      </w:pPr>
      <w:r w:rsidRPr="00B10176">
        <w:rPr>
          <w:rFonts w:ascii="Calibri" w:eastAsia="Times New Roman" w:hAnsi="Calibri" w:cs="Calibri"/>
          <w:shd w:val="clear" w:color="auto" w:fill="FFFFFF"/>
          <w:lang w:val="en-AU" w:eastAsia="en-GB"/>
        </w:rPr>
        <w:t>Sleep Is important for recovery of both the brain and the body.</w:t>
      </w:r>
      <w:r w:rsidR="00D72700">
        <w:rPr>
          <w:rFonts w:ascii="Calibri" w:eastAsia="Times New Roman" w:hAnsi="Calibri" w:cs="Calibri"/>
          <w:shd w:val="clear" w:color="auto" w:fill="FFFFFF"/>
          <w:lang w:val="en-AU" w:eastAsia="en-GB"/>
        </w:rPr>
        <w:fldChar w:fldCharType="begin"/>
      </w:r>
      <w:r w:rsidR="00D72700">
        <w:rPr>
          <w:rFonts w:ascii="Calibri" w:eastAsia="Times New Roman" w:hAnsi="Calibri" w:cs="Calibri"/>
          <w:shd w:val="clear" w:color="auto" w:fill="FFFFFF"/>
          <w:lang w:val="en-AU" w:eastAsia="en-GB"/>
        </w:rPr>
        <w:instrText xml:space="preserve"> ADDIN ZOTERO_ITEM CSL_CITATION {"citationID":"o16ZWu0b","properties":{"formattedCitation":"\\super 40\\nosupersub{}","plainCitation":"40","noteIndex":0},"citationItems":[{"id":256,"uris":["http://zotero.org/users/2915529/items/TC36XGW7"],"uri":["http://zotero.org/users/2915529/items/TC36XGW7"],"itemData":{"id":256,"type":"article-journal","container-title":"Journal of Intensive Care Medicine","DOI":"10.1177/0885066610394322","ISSN":"0885-0666, 1525-1489","issue":"2","language":"en","page":"97-111","source":"CrossRef","title":"Sleep Deprivation in Critical Illness: Its Role in Physical and Psychological Recovery","title-short":"Sleep Deprivation in Critical Illness","volume":"27","author":[{"family":"Kamdar","given":"B. B."},{"family":"Needham","given":"D. M."},{"family":"Collop","given":"N. A."}],"issued":{"date-parts":[["2012",3,1]]}}}],"schema":"https://github.com/citation-style-language/schema/raw/master/csl-citation.json"} </w:instrText>
      </w:r>
      <w:r w:rsidR="00D72700">
        <w:rPr>
          <w:rFonts w:ascii="Calibri" w:eastAsia="Times New Roman" w:hAnsi="Calibri" w:cs="Calibri"/>
          <w:shd w:val="clear" w:color="auto" w:fill="FFFFFF"/>
          <w:lang w:val="en-AU" w:eastAsia="en-GB"/>
        </w:rPr>
        <w:fldChar w:fldCharType="separate"/>
      </w:r>
      <w:r w:rsidR="00D72700" w:rsidRPr="00D72700">
        <w:rPr>
          <w:rFonts w:ascii="Calibri" w:hAnsi="Calibri"/>
          <w:vertAlign w:val="superscript"/>
          <w:lang w:val="en-GB"/>
        </w:rPr>
        <w:t>40</w:t>
      </w:r>
      <w:r w:rsidR="00D72700">
        <w:rPr>
          <w:rFonts w:ascii="Calibri" w:eastAsia="Times New Roman" w:hAnsi="Calibri" w:cs="Calibri"/>
          <w:shd w:val="clear" w:color="auto" w:fill="FFFFFF"/>
          <w:lang w:val="en-AU" w:eastAsia="en-GB"/>
        </w:rPr>
        <w:fldChar w:fldCharType="end"/>
      </w:r>
      <w:r w:rsidRPr="00B10176">
        <w:rPr>
          <w:rFonts w:ascii="Calibri" w:eastAsia="Times New Roman" w:hAnsi="Calibri" w:cs="Calibri"/>
          <w:shd w:val="clear" w:color="auto" w:fill="FFFFFF"/>
          <w:lang w:val="en-AU" w:eastAsia="en-GB"/>
        </w:rPr>
        <w:t xml:space="preserve"> Different stages of sleep play roles in different recovery processes that are important after severe polytrauma.</w:t>
      </w:r>
      <w:r w:rsidR="009B3C77">
        <w:rPr>
          <w:rFonts w:ascii="Calibri" w:eastAsia="Times New Roman" w:hAnsi="Calibri" w:cs="Calibri"/>
          <w:shd w:val="clear" w:color="auto" w:fill="FFFFFF"/>
          <w:lang w:val="en-AU" w:eastAsia="en-GB"/>
        </w:rPr>
        <w:fldChar w:fldCharType="begin"/>
      </w:r>
      <w:r w:rsidR="009B3C77">
        <w:rPr>
          <w:rFonts w:ascii="Calibri" w:eastAsia="Times New Roman" w:hAnsi="Calibri" w:cs="Calibri"/>
          <w:shd w:val="clear" w:color="auto" w:fill="FFFFFF"/>
          <w:lang w:val="en-AU" w:eastAsia="en-GB"/>
        </w:rPr>
        <w:instrText xml:space="preserve"> ADDIN ZOTERO_ITEM CSL_CITATION {"citationID":"oG9xvydh","properties":{"formattedCitation":"\\super 41\\nosupersub{}","plainCitation":"41","noteIndex":0},"citationItems":[{"id":959,"uris":["http://zotero.org/users/2915529/items/XJAM6KCI"],"uri":["http://zotero.org/users/2915529/items/XJAM6KCI"],"itemData":{"id":959,"type":"article-journal","container-title":"Critical Care Medicine","DOI":"10.1097/CCM.0B013E3181643F29","ISSN":"0090-3493","issue":"3","journalAbbreviation":"Critical Care Medicine","language":"en","page":"697-705","source":"DOI.org (Crossref)","title":"Sleep and recovery from critical illness and injury: A review of theory, current practice, and future directions*:","title-short":"Sleep and recovery from critical illness and injury","volume":"36","author":[{"family":"Friese","given":"Randall S."}],"issued":{"date-parts":[["2008",3]]}}}],"schema":"https://github.com/citation-style-language/schema/raw/master/csl-citation.json"} </w:instrText>
      </w:r>
      <w:r w:rsidR="009B3C77">
        <w:rPr>
          <w:rFonts w:ascii="Calibri" w:eastAsia="Times New Roman" w:hAnsi="Calibri" w:cs="Calibri"/>
          <w:shd w:val="clear" w:color="auto" w:fill="FFFFFF"/>
          <w:lang w:val="en-AU" w:eastAsia="en-GB"/>
        </w:rPr>
        <w:fldChar w:fldCharType="separate"/>
      </w:r>
      <w:r w:rsidR="009B3C77" w:rsidRPr="009B3C77">
        <w:rPr>
          <w:rFonts w:ascii="Calibri" w:hAnsi="Calibri"/>
          <w:vertAlign w:val="superscript"/>
          <w:lang w:val="en-GB"/>
        </w:rPr>
        <w:t>41</w:t>
      </w:r>
      <w:r w:rsidR="009B3C77">
        <w:rPr>
          <w:rFonts w:ascii="Calibri" w:eastAsia="Times New Roman" w:hAnsi="Calibri" w:cs="Calibri"/>
          <w:shd w:val="clear" w:color="auto" w:fill="FFFFFF"/>
          <w:lang w:val="en-AU" w:eastAsia="en-GB"/>
        </w:rPr>
        <w:fldChar w:fldCharType="end"/>
      </w:r>
      <w:r w:rsidRPr="00B10176">
        <w:rPr>
          <w:rFonts w:ascii="Calibri" w:eastAsia="Times New Roman" w:hAnsi="Calibri" w:cs="Calibri"/>
          <w:shd w:val="clear" w:color="auto" w:fill="FFFFFF"/>
          <w:lang w:val="en-AU" w:eastAsia="en-GB"/>
        </w:rPr>
        <w:t xml:space="preserve"> </w:t>
      </w:r>
    </w:p>
    <w:p w14:paraId="60D27565" w14:textId="77777777" w:rsidR="00693A2B" w:rsidRPr="00B10176" w:rsidRDefault="00693A2B" w:rsidP="001D3B26">
      <w:pPr>
        <w:spacing w:line="276" w:lineRule="auto"/>
        <w:rPr>
          <w:rFonts w:ascii="Calibri" w:eastAsia="Times New Roman" w:hAnsi="Calibri" w:cs="Calibri"/>
          <w:shd w:val="clear" w:color="auto" w:fill="FFFFFF"/>
          <w:lang w:val="en-AU" w:eastAsia="en-GB"/>
        </w:rPr>
      </w:pPr>
    </w:p>
    <w:p w14:paraId="1F6242CA" w14:textId="7B544441" w:rsidR="00693A2B" w:rsidRPr="00B10176" w:rsidRDefault="00693A2B" w:rsidP="001D3B26">
      <w:pPr>
        <w:spacing w:line="276" w:lineRule="auto"/>
        <w:rPr>
          <w:rFonts w:ascii="Times New Roman" w:eastAsia="Times New Roman" w:hAnsi="Times New Roman"/>
          <w:lang w:val="en-AU" w:eastAsia="en-GB"/>
        </w:rPr>
      </w:pPr>
      <w:r w:rsidRPr="00B10176">
        <w:rPr>
          <w:rFonts w:ascii="Calibri" w:eastAsia="Times New Roman" w:hAnsi="Calibri" w:cs="Calibri"/>
          <w:shd w:val="clear" w:color="auto" w:fill="FFFFFF"/>
          <w:lang w:val="en-AU" w:eastAsia="en-GB"/>
        </w:rPr>
        <w:t>NREM sleep, and particularly SWS is believed to be involved in many functions including enhancing immune function (IL and TNF), repair (growth hormone), energy conservation, and synaptic homeostasis (brain plasticity).</w:t>
      </w:r>
      <w:r w:rsidR="009B3C77">
        <w:rPr>
          <w:rFonts w:ascii="Calibri" w:eastAsia="Times New Roman" w:hAnsi="Calibri" w:cs="Calibri"/>
          <w:shd w:val="clear" w:color="auto" w:fill="FFFFFF"/>
          <w:lang w:val="en-AU" w:eastAsia="en-GB"/>
        </w:rPr>
        <w:fldChar w:fldCharType="begin"/>
      </w:r>
      <w:r w:rsidR="009B3C77">
        <w:rPr>
          <w:rFonts w:ascii="Calibri" w:eastAsia="Times New Roman" w:hAnsi="Calibri" w:cs="Calibri"/>
          <w:shd w:val="clear" w:color="auto" w:fill="FFFFFF"/>
          <w:lang w:val="en-AU" w:eastAsia="en-GB"/>
        </w:rPr>
        <w:instrText xml:space="preserve"> ADDIN ZOTERO_ITEM CSL_CITATION {"citationID":"25CTHRtH","properties":{"formattedCitation":"\\super 42\\nosupersub{}","plainCitation":"42","noteIndex":0},"citationItems":[{"id":961,"uris":["http://zotero.org/users/2915529/items/8WQGJ53D"],"uri":["http://zotero.org/users/2915529/items/8WQGJ53D"],"itemData":{"id":961,"type":"article-journal","abstract":"Sleep is a ubiquitous component of animal life including birds and mammals. The exact function of sleep has been one of the mysteries of biology. A considerable number of theories have been put forward to explain the reason(s) for the necessity of sleep. To date, while a great deal is known about what happens when animals sleep, there is no definitive comprehensive explanation as to the reason that sleep is an inevitable part of animal functioning. It is well known that sleep is a homeostatically regulated body process, and that prolonged sleep deprivation is fatal in animals. In this paper, we present some of the theories as to the functions of sleep and provide a review of some hypotheses as to the overall physiologic function of sleep. To better understand the purpose for sleeping, we review the effects of sleep deprivation on physical, neurocognitive and psychic function. A better understanding of the purpose for sleeping will be a great advance in our understanding of the nature of the animal kingdom, including our own.","container-title":"AIMS Neuroscience","DOI":"10.3934/Neuroscience.2015.3.155","ISSN":"2373-7972","issue":"3","journalAbbreviation":"neuroscience","language":"en","page":"155-171","source":"DOI.org (Crossref)","title":"The Functions of Sleep","volume":"2","author":[{"family":"Z Assefa","given":"Samson"},{"family":"Diaz-Abad","given":"Montserrat"},{"family":"M Wickwire","given":"Emerson"},{"family":"M Scharf","given":"Steven"}],"issued":{"date-parts":[["2015",8,24]]}}}],"schema":"https://github.com/citation-style-language/schema/raw/master/csl-citation.json"} </w:instrText>
      </w:r>
      <w:r w:rsidR="009B3C77">
        <w:rPr>
          <w:rFonts w:ascii="Calibri" w:eastAsia="Times New Roman" w:hAnsi="Calibri" w:cs="Calibri"/>
          <w:shd w:val="clear" w:color="auto" w:fill="FFFFFF"/>
          <w:lang w:val="en-AU" w:eastAsia="en-GB"/>
        </w:rPr>
        <w:fldChar w:fldCharType="separate"/>
      </w:r>
      <w:r w:rsidR="009B3C77" w:rsidRPr="009B3C77">
        <w:rPr>
          <w:rFonts w:ascii="Calibri" w:hAnsi="Calibri"/>
          <w:vertAlign w:val="superscript"/>
          <w:lang w:val="en-GB"/>
        </w:rPr>
        <w:t>42</w:t>
      </w:r>
      <w:r w:rsidR="009B3C77">
        <w:rPr>
          <w:rFonts w:ascii="Calibri" w:eastAsia="Times New Roman" w:hAnsi="Calibri" w:cs="Calibri"/>
          <w:shd w:val="clear" w:color="auto" w:fill="FFFFFF"/>
          <w:lang w:val="en-AU" w:eastAsia="en-GB"/>
        </w:rPr>
        <w:fldChar w:fldCharType="end"/>
      </w:r>
      <w:r w:rsidRPr="00B10176">
        <w:rPr>
          <w:rFonts w:ascii="Calibri" w:eastAsia="Times New Roman" w:hAnsi="Calibri" w:cs="Calibri"/>
          <w:shd w:val="clear" w:color="auto" w:fill="FFFFFF"/>
          <w:lang w:val="en-AU" w:eastAsia="en-GB"/>
        </w:rPr>
        <w:t xml:space="preserve"> So, while REM is perhaps more of the emotional regulator, NREM is important for some of the general ‘wear and tear’ functions of sleep.</w:t>
      </w:r>
      <w:r w:rsidR="00113C19">
        <w:rPr>
          <w:rFonts w:ascii="Calibri" w:eastAsia="Times New Roman" w:hAnsi="Calibri" w:cs="Calibri"/>
          <w:shd w:val="clear" w:color="auto" w:fill="FFFFFF"/>
          <w:lang w:val="en-AU" w:eastAsia="en-GB"/>
        </w:rPr>
        <w:fldChar w:fldCharType="begin"/>
      </w:r>
      <w:r w:rsidR="00113C19">
        <w:rPr>
          <w:rFonts w:ascii="Calibri" w:eastAsia="Times New Roman" w:hAnsi="Calibri" w:cs="Calibri"/>
          <w:shd w:val="clear" w:color="auto" w:fill="FFFFFF"/>
          <w:lang w:val="en-AU" w:eastAsia="en-GB"/>
        </w:rPr>
        <w:instrText xml:space="preserve"> ADDIN ZOTERO_ITEM CSL_CITATION {"citationID":"3zl8ugD6","properties":{"formattedCitation":"\\super 43\\nosupersub{}","plainCitation":"43","noteIndex":0},"citationItems":[{"id":963,"uris":["http://zotero.org/users/2915529/items/WH85AXHW"],"uri":["http://zotero.org/users/2915529/items/WH85AXHW"],"itemData":{"id":963,"type":"article-journal","container-title":"Current Biology","DOI":"10.1016/j.cub.2017.10.026","ISSN":"09609822","issue":"22","journalAbbreviation":"Current Biology","language":"en","page":"R1237-R1248","source":"DOI.org (Crossref)","title":"The Biology of REM Sleep","volume":"27","author":[{"family":"Peever","given":"John"},{"family":"Fuller","given":"Patrick M."}],"issued":{"date-parts":[["2017",11]]}}}],"schema":"https://github.com/citation-style-language/schema/raw/master/csl-citation.json"} </w:instrText>
      </w:r>
      <w:r w:rsidR="00113C19">
        <w:rPr>
          <w:rFonts w:ascii="Calibri" w:eastAsia="Times New Roman" w:hAnsi="Calibri" w:cs="Calibri"/>
          <w:shd w:val="clear" w:color="auto" w:fill="FFFFFF"/>
          <w:lang w:val="en-AU" w:eastAsia="en-GB"/>
        </w:rPr>
        <w:fldChar w:fldCharType="separate"/>
      </w:r>
      <w:r w:rsidR="00113C19" w:rsidRPr="00113C19">
        <w:rPr>
          <w:rFonts w:ascii="Calibri" w:hAnsi="Calibri"/>
          <w:vertAlign w:val="superscript"/>
          <w:lang w:val="en-GB"/>
        </w:rPr>
        <w:t>43</w:t>
      </w:r>
      <w:r w:rsidR="00113C19">
        <w:rPr>
          <w:rFonts w:ascii="Calibri" w:eastAsia="Times New Roman" w:hAnsi="Calibri" w:cs="Calibri"/>
          <w:shd w:val="clear" w:color="auto" w:fill="FFFFFF"/>
          <w:lang w:val="en-AU" w:eastAsia="en-GB"/>
        </w:rPr>
        <w:fldChar w:fldCharType="end"/>
      </w:r>
      <w:r w:rsidR="00113C19">
        <w:rPr>
          <w:rFonts w:ascii="Calibri" w:eastAsia="Times New Roman" w:hAnsi="Calibri" w:cs="Calibri"/>
          <w:shd w:val="clear" w:color="auto" w:fill="FFFFFF"/>
          <w:lang w:val="en-AU" w:eastAsia="en-GB"/>
        </w:rPr>
        <w:fldChar w:fldCharType="begin"/>
      </w:r>
      <w:r w:rsidR="00113C19">
        <w:rPr>
          <w:rFonts w:ascii="Calibri" w:eastAsia="Times New Roman" w:hAnsi="Calibri" w:cs="Calibri"/>
          <w:shd w:val="clear" w:color="auto" w:fill="FFFFFF"/>
          <w:lang w:val="en-AU" w:eastAsia="en-GB"/>
        </w:rPr>
        <w:instrText xml:space="preserve"> ADDIN ZOTERO_ITEM CSL_CITATION {"citationID":"HAPWSrNR","properties":{"formattedCitation":"\\super 44\\nosupersub{}","plainCitation":"44","noteIndex":0},"citationItems":[{"id":887,"uris":["http://zotero.org/users/2915529/items/W6G4FEB5"],"uri":["http://zotero.org/users/2915529/items/W6G4FEB5"],"itemData":{"id":887,"type":"article-journal","abstract":"This paper presents an overview of the current knowledge of the neurophysiology and cellular pharmacology of sleep mechanisms. It is written from the perspective that recent years have seen a remarkable development of knowledge about sleep mechanisms, due to the capability of current cellular neurophysiological, pharmacological and molecular techniques to provide focused, detailed, and replicable studies that have enriched and informed the knowledge of sleep phenomenology and pathology derived from electroencephalographic (EEG) analysis. This chapter has a cellular and neurophysiological/neuropharmacological focus, with an emphasis on rapid eye movement (REM) sleep mechanisms and non-REM (NREM) sleep phenomena attributable to adenosine. The survey of neuronal and neurotransmitter-related brainstem mechanisms of REM includes monoamines, acetylcholine, the reticular formation, a new emphasis on GABAergic mechanisms and a discussion of the role of orexin/hypcretin in diurnal consolidation of REM sleep. The focus of the NREM sleep discussion is on the basal forebrain and adenosine as a mediator of homeostatic control. Control is through basal forebrain extracellular adenosine accumulation during wakefulness and inhibition of wakefulness-active neurons. Over longer periods of sleep loss, there is a second mechanism of homeostatic control through transcriptional modification. Adenosine acting at the A1 receptor produces an up-regulation of A1 receptors, which increases inhibition for a given level of adenosine, effectively increasing the gain of the sleep homeostat. This second mechanism likely occurs in widespread cortical areas as well as in the basal forebrain. Finally, the results of a new series of experimental paradigms in rodents to measure the neurocognitive effects of sleep loss and sleep interruption (modeling sleep apnea) provide animal model data congruent with those in humans.","container-title":"Sleep Medicine","DOI":"10.1016/j.sleep.2007.03.005","ISSN":"1389-9457","issue":"4","journalAbbreviation":"Sleep Med.","language":"eng","note":"PMID: 17468046","page":"302-330","source":"PubMed","title":"Neurobiology of REM and NREM sleep","volume":"8","author":[{"family":"McCarley","given":"Robert W."}],"issued":{"date-parts":[["2007",6]]}}}],"schema":"https://github.com/citation-style-language/schema/raw/master/csl-citation.json"} </w:instrText>
      </w:r>
      <w:r w:rsidR="00113C19">
        <w:rPr>
          <w:rFonts w:ascii="Calibri" w:eastAsia="Times New Roman" w:hAnsi="Calibri" w:cs="Calibri"/>
          <w:shd w:val="clear" w:color="auto" w:fill="FFFFFF"/>
          <w:lang w:val="en-AU" w:eastAsia="en-GB"/>
        </w:rPr>
        <w:fldChar w:fldCharType="separate"/>
      </w:r>
      <w:r w:rsidR="00113C19" w:rsidRPr="00113C19">
        <w:rPr>
          <w:rFonts w:ascii="Calibri" w:hAnsi="Calibri"/>
          <w:vertAlign w:val="superscript"/>
          <w:lang w:val="en-GB"/>
        </w:rPr>
        <w:t>44</w:t>
      </w:r>
      <w:r w:rsidR="00113C19">
        <w:rPr>
          <w:rFonts w:ascii="Calibri" w:eastAsia="Times New Roman" w:hAnsi="Calibri" w:cs="Calibri"/>
          <w:shd w:val="clear" w:color="auto" w:fill="FFFFFF"/>
          <w:lang w:val="en-AU" w:eastAsia="en-GB"/>
        </w:rPr>
        <w:fldChar w:fldCharType="end"/>
      </w:r>
    </w:p>
    <w:p w14:paraId="213BF301" w14:textId="77777777" w:rsidR="00BD5BE9" w:rsidRPr="00BD5BE9" w:rsidRDefault="00BD5BE9" w:rsidP="001D3B26">
      <w:pPr>
        <w:spacing w:line="276" w:lineRule="auto"/>
        <w:rPr>
          <w:rFonts w:ascii="Times New Roman" w:eastAsia="Times New Roman" w:hAnsi="Times New Roman"/>
          <w:lang w:val="en-AU" w:eastAsia="en-GB"/>
        </w:rPr>
      </w:pPr>
    </w:p>
    <w:p w14:paraId="4D8D2EB7" w14:textId="69F1CFE0" w:rsidR="00CB1CAE" w:rsidRDefault="00CB1CAE" w:rsidP="001D3B26">
      <w:pPr>
        <w:spacing w:line="276" w:lineRule="auto"/>
        <w:rPr>
          <w:rFonts w:asciiTheme="minorHAnsi" w:hAnsiTheme="minorHAnsi" w:cstheme="minorHAnsi"/>
          <w:lang w:val="en-AU"/>
        </w:rPr>
      </w:pPr>
      <w:r w:rsidRPr="00BD5BE9">
        <w:rPr>
          <w:rFonts w:asciiTheme="minorHAnsi" w:hAnsiTheme="minorHAnsi" w:cstheme="minorHAnsi"/>
          <w:lang w:val="en-AU"/>
        </w:rPr>
        <w:t xml:space="preserve">Studies that describe the incidence and prevalence </w:t>
      </w:r>
      <w:r>
        <w:rPr>
          <w:rFonts w:asciiTheme="minorHAnsi" w:hAnsiTheme="minorHAnsi" w:cstheme="minorHAnsi"/>
          <w:lang w:val="en-AU"/>
        </w:rPr>
        <w:t>of delirium in trauma patients admitted to ICU currently exist, but there are still gaps in the knowledge around this.</w:t>
      </w:r>
      <w:r w:rsidR="00427BF7">
        <w:rPr>
          <w:rFonts w:asciiTheme="minorHAnsi" w:hAnsiTheme="minorHAnsi" w:cstheme="minorHAnsi"/>
          <w:lang w:val="en-AU"/>
        </w:rPr>
        <w:fldChar w:fldCharType="begin"/>
      </w:r>
      <w:r w:rsidR="00113C19">
        <w:rPr>
          <w:rFonts w:asciiTheme="minorHAnsi" w:hAnsiTheme="minorHAnsi" w:cstheme="minorHAnsi"/>
          <w:lang w:val="en-AU"/>
        </w:rPr>
        <w:instrText xml:space="preserve"> ADDIN ZOTERO_ITEM CSL_CITATION {"citationID":"JURRylkU","properties":{"formattedCitation":"\\super 45\\nosupersub{}","plainCitation":"45","noteIndex":0},"citationItems":[{"id":862,"uris":["http://zotero.org/users/2915529/items/N8SD3BME"],"uri":["http://zotero.org/users/2915529/items/N8SD3BME"],"itemData":{"id":862,"type":"article-journal","container-title":"Critical Care Medicine","DOI":"10.1097/CCM.0000000000000625","ISSN":"0090-3493","issue":"1","journalAbbreviation":"Critical Care Medicine","language":"en","page":"40-47","source":"DOI.org (Crossref)","title":"A Systematic Review of Risk Factors for Delirium in the ICU*:","title-short":"A Systematic Review of Risk Factors for Delirium in the ICU*","volume":"43","author":[{"family":"Zaal","given":"Irene J."},{"family":"Devlin","given":"John W."},{"family":"Peelen","given":"Linda M."},{"family":"Slooter","given":"Arjen J. C."}],"issued":{"date-parts":[["2015",1]]}}}],"schema":"https://github.com/citation-style-language/schema/raw/master/csl-citation.json"} </w:instrText>
      </w:r>
      <w:r w:rsidR="00427BF7">
        <w:rPr>
          <w:rFonts w:asciiTheme="minorHAnsi" w:hAnsiTheme="minorHAnsi" w:cstheme="minorHAnsi"/>
          <w:lang w:val="en-AU"/>
        </w:rPr>
        <w:fldChar w:fldCharType="separate"/>
      </w:r>
      <w:r w:rsidR="00113C19" w:rsidRPr="00113C19">
        <w:rPr>
          <w:rFonts w:ascii="Calibri" w:hAnsiTheme="minorHAnsi"/>
          <w:vertAlign w:val="superscript"/>
          <w:lang w:val="en-GB"/>
        </w:rPr>
        <w:t>45</w:t>
      </w:r>
      <w:r w:rsidR="00427BF7">
        <w:rPr>
          <w:rFonts w:asciiTheme="minorHAnsi" w:hAnsiTheme="minorHAnsi" w:cstheme="minorHAnsi"/>
          <w:lang w:val="en-AU"/>
        </w:rPr>
        <w:fldChar w:fldCharType="end"/>
      </w:r>
      <w:r w:rsidR="00F46CDF">
        <w:rPr>
          <w:rFonts w:asciiTheme="minorHAnsi" w:hAnsiTheme="minorHAnsi" w:cstheme="minorHAnsi"/>
          <w:lang w:val="en-AU"/>
        </w:rPr>
        <w:t xml:space="preserve"> </w:t>
      </w:r>
      <w:r w:rsidR="00F46CDF">
        <w:rPr>
          <w:rFonts w:asciiTheme="minorHAnsi" w:hAnsiTheme="minorHAnsi" w:cstheme="minorHAnsi"/>
          <w:lang w:val="en-AU"/>
        </w:rPr>
        <w:fldChar w:fldCharType="begin"/>
      </w:r>
      <w:r w:rsidR="00113C19">
        <w:rPr>
          <w:rFonts w:asciiTheme="minorHAnsi" w:hAnsiTheme="minorHAnsi" w:cstheme="minorHAnsi"/>
          <w:lang w:val="en-AU"/>
        </w:rPr>
        <w:instrText xml:space="preserve"> ADDIN ZOTERO_ITEM CSL_CITATION {"citationID":"X60ZxgWn","properties":{"formattedCitation":"\\super 46\\nosupersub{}","plainCitation":"46","noteIndex":0},"citationItems":[{"id":874,"uris":["http://zotero.org/users/2915529/items/VF8YVF4P"],"uri":["http://zotero.org/users/2915529/items/VF8YVF4P"],"itemData":{"id":874,"type":"article-journal","abstract":"BACKGROUND Delirium is associated with increased mortality, morbidity, hospital costs, and postdischarge cognitive dysfunction. Most research focuses on nontrauma patients receiving mechanical ventilation in the intensive care unit.\nOBJECTIVES To determine the prevalence and predictors of delirium in trauma patients residing in intensive and intermediate care units of an academic medical center.\nMETHODS Trauma patients were screened for delirium by using the Confusion Assessment Method for the Intensive Care Unit. Exclusion criteria included documented brain injury, history of psychosis or cognitive impairment, not speaking English, and hearing or vision loss.\nRESULTS Of the 215 study patients, 24% were positive for delirium; 36% of patients in the intensive care unit and 11% of patients in the intermediate care unit. Delirium-positive patients were older (mean age, 53.4 years) than patients who were not (mean age, 44 years; P = .004). Although mechanical ventilation (odds ratio, 4.73, P = .004) was the strongest independent risk factor for delirium, 12% of delirium-positive patients were not receiving mechanical ventilation. Other predictors of delirium were use of antipsychotic medications, higher scores on the Acute Physiology and Chronic Health Evaluation III, and lower scores on the Richmond Agitation-Sedation Scale.\nCONCLUSIONS Patients in both the intermediate and intensive care units, whether mechanical ventilation was used or not, were positive for delirium. Delirium prevention protocols may beneﬁt trauma patients regardless of their inpatient location. (Critical Care Nurse. 2017;37[1]:40-48)","container-title":"Critical Care Nurse","DOI":"10.4037/ccn2017373","ISSN":"0279-5442, 1940-8250","issue":"1","language":"en","page":"40-48","source":"DOI.org (Crossref)","title":"Delirium in Trauma Patients: Prevalence and Predictors","title-short":"Delirium in Trauma Patients","volume":"37","author":[{"family":"Von Rueden","given":"Kathryn T."},{"family":"Wallizer","given":"Breighanna"},{"family":"Thurman","given":"Paul"},{"family":"McQuillan","given":"Karen"},{"family":"Andrews","given":"Tiffany"},{"family":"Merenda","given":"Jennifer"},{"family":"Son","given":"Heesook"}],"issued":{"date-parts":[["2017",2,1]]}}}],"schema":"https://github.com/citation-style-language/schema/raw/master/csl-citation.json"} </w:instrText>
      </w:r>
      <w:r w:rsidR="00F46CDF">
        <w:rPr>
          <w:rFonts w:asciiTheme="minorHAnsi" w:hAnsiTheme="minorHAnsi" w:cstheme="minorHAnsi"/>
          <w:lang w:val="en-AU"/>
        </w:rPr>
        <w:fldChar w:fldCharType="separate"/>
      </w:r>
      <w:r w:rsidR="00113C19" w:rsidRPr="00113C19">
        <w:rPr>
          <w:rFonts w:ascii="Calibri" w:hAnsiTheme="minorHAnsi"/>
          <w:vertAlign w:val="superscript"/>
          <w:lang w:val="en-GB"/>
        </w:rPr>
        <w:t>46</w:t>
      </w:r>
      <w:r w:rsidR="00F46CDF">
        <w:rPr>
          <w:rFonts w:asciiTheme="minorHAnsi" w:hAnsiTheme="minorHAnsi" w:cstheme="minorHAnsi"/>
          <w:lang w:val="en-AU"/>
        </w:rPr>
        <w:fldChar w:fldCharType="end"/>
      </w:r>
      <w:r w:rsidR="00F46CDF">
        <w:rPr>
          <w:rFonts w:asciiTheme="minorHAnsi" w:hAnsiTheme="minorHAnsi" w:cstheme="minorHAnsi"/>
          <w:lang w:val="en-AU"/>
        </w:rPr>
        <w:t xml:space="preserve"> </w:t>
      </w:r>
      <w:r w:rsidR="00F46CDF">
        <w:rPr>
          <w:rFonts w:asciiTheme="minorHAnsi" w:hAnsiTheme="minorHAnsi" w:cstheme="minorHAnsi"/>
          <w:lang w:val="en-AU"/>
        </w:rPr>
        <w:fldChar w:fldCharType="begin"/>
      </w:r>
      <w:r w:rsidR="00D72700">
        <w:rPr>
          <w:rFonts w:asciiTheme="minorHAnsi" w:hAnsiTheme="minorHAnsi" w:cstheme="minorHAnsi"/>
          <w:lang w:val="en-AU"/>
        </w:rPr>
        <w:instrText xml:space="preserve"> ADDIN ZOTERO_ITEM CSL_CITATION {"citationID":"fFDp1DUQ","properties":{"formattedCitation":"\\super 31\\nosupersub{}","plainCitation":"31","noteIndex":0},"citationItems":[{"id":820,"uris":["http://zotero.org/users/2915529/items/8IEYULPF"],"uri":["http://zotero.org/users/2915529/items/8IEYULPF"],"itemData":{"id":820,"type":"article-journal","abstract":"Background—Delirium or acute brain dysfunction is extremely prevalent in medical intensive care unit (ICU) patients, but limited data exist regarding its prevalence and risk factors among surgical (SICU) and trauma ICU (TICU) patients. The purpose of this study was to determine the prevalence and risk factors for delirium in surgical and trauma ICU patients.\nMethods—SICU and TICU patients requiring mechanical ventilation (MV) &gt;24 hours were prospectively evaluated for delirium using the Richmond Agitation Sedation Scale (RASS) and the Confusion Assessment Method for the ICU (CAM-ICU). Those with baseline dementia, intracranial injury, or ischemic/hemorrhagic strokes that would confound the evaluation of delirium were excluded. Markov models were used to determine predictors for daily transition to delirium.\nResults—One-hundred patients (46 SICU and 54 TICU) were enrolled. Prevalence of delirium was 73% in the SICU and 67% in the TICU. Multivariable analyses identified midazolam [OR 2.75 (CI 1.43–5.26, p = 0.002)] exposure as the strongest independent risk factor for transitioning to delirium. Opiate exposure showed an inconsistent message such that fentanyl was a risk factor for delirium in the SICU (p = 0.007) but not in the TICU (p = 0.936), while morphine exposure was associated with a lower risk of delirium (SICU, p = 0.069; TICU p = 0.024).\nConclusions—Approximately 7 out of 10 SICU and TICU patients experience delirium. In keeping with other recent data on benzodiazepines, exposure to midazolam is an independent and potentially modifiable risk factor for the transitioning to delirium.","container-title":"The Journal of Trauma: Injury, Infection, and Critical Care","DOI":"10.1097/TA.0b013e31814b2c4d","ISSN":"0022-5282","issue":"1","journalAbbreviation":"The Journal of Trauma: Injury, Infection, and Critical Care","language":"en","page":"34-41","source":"DOI.org (Crossref)","title":"Prevalence and Risk Factors for Development of Delirium in Surgical and Trauma Intensive Care Unit Patients:","title-short":"Prevalence and Risk Factors for Development of Delirium in Surgical and Trauma Intensive Care Unit Patients","volume":"65","author":[{"family":"Pandharipande","given":"Pratik"},{"family":"Cotton","given":"Bryan A."},{"family":"Shintani","given":"Ayumi"},{"family":"Thompson","given":"Jennifer"},{"family":"Pun","given":"Brenda Truman"},{"family":"Morris","given":"John A."},{"family":"Dittus","given":"Robert"},{"family":"Ely","given":"E Wesley"}],"issued":{"date-parts":[["2008",7]]}}}],"schema":"https://github.com/citation-style-language/schema/raw/master/csl-citation.json"} </w:instrText>
      </w:r>
      <w:r w:rsidR="00F46CDF">
        <w:rPr>
          <w:rFonts w:asciiTheme="minorHAnsi" w:hAnsiTheme="minorHAnsi" w:cstheme="minorHAnsi"/>
          <w:lang w:val="en-AU"/>
        </w:rPr>
        <w:fldChar w:fldCharType="separate"/>
      </w:r>
      <w:r w:rsidR="00D72700" w:rsidRPr="00D72700">
        <w:rPr>
          <w:rFonts w:ascii="Calibri" w:hAnsiTheme="minorHAnsi"/>
          <w:vertAlign w:val="superscript"/>
          <w:lang w:val="en-GB"/>
        </w:rPr>
        <w:t>31</w:t>
      </w:r>
      <w:r w:rsidR="00F46CDF">
        <w:rPr>
          <w:rFonts w:asciiTheme="minorHAnsi" w:hAnsiTheme="minorHAnsi" w:cstheme="minorHAnsi"/>
          <w:lang w:val="en-AU"/>
        </w:rPr>
        <w:fldChar w:fldCharType="end"/>
      </w:r>
      <w:r w:rsidR="00427BF7">
        <w:rPr>
          <w:rFonts w:asciiTheme="minorHAnsi" w:hAnsiTheme="minorHAnsi" w:cstheme="minorHAnsi"/>
          <w:lang w:val="en-AU"/>
        </w:rPr>
        <w:t xml:space="preserve"> How often delirium presents itself in ICU trauma patients in relation to their severity of injury, medications used, interventions received, their ICU length of stay, and the quality of their sleep while in ICU are some of the factors that are yet to be explored.</w:t>
      </w:r>
    </w:p>
    <w:p w14:paraId="54A5CC89" w14:textId="121E9BD0" w:rsidR="00F46CDF" w:rsidRDefault="00F46CDF" w:rsidP="001D3B26">
      <w:pPr>
        <w:spacing w:line="276" w:lineRule="auto"/>
        <w:rPr>
          <w:rFonts w:asciiTheme="minorHAnsi" w:hAnsiTheme="minorHAnsi" w:cstheme="minorHAnsi"/>
          <w:lang w:val="en-AU"/>
        </w:rPr>
      </w:pPr>
      <w:r>
        <w:rPr>
          <w:rFonts w:asciiTheme="minorHAnsi" w:hAnsiTheme="minorHAnsi" w:cstheme="minorHAnsi"/>
          <w:lang w:val="en-AU"/>
        </w:rPr>
        <w:t>The aim of this study is to create a large, comprehensive study that accurately describes the rates of delirium in trauma patients admitted to ICU and identifies how frequently do risk factors for delirium occur in severely injured patients.</w:t>
      </w:r>
    </w:p>
    <w:p w14:paraId="697E6252" w14:textId="77777777" w:rsidR="00A303C0" w:rsidRPr="00D30E34" w:rsidRDefault="00A303C0" w:rsidP="001D3B26">
      <w:pPr>
        <w:spacing w:before="120" w:line="276" w:lineRule="auto"/>
        <w:rPr>
          <w:rFonts w:asciiTheme="minorHAnsi" w:hAnsiTheme="minorHAnsi" w:cstheme="minorHAnsi"/>
          <w:noProof/>
          <w:lang w:eastAsia="en-AU"/>
        </w:rPr>
      </w:pPr>
      <w:r w:rsidRPr="00D30E34">
        <w:rPr>
          <w:rFonts w:asciiTheme="minorHAnsi" w:hAnsiTheme="minorHAnsi" w:cstheme="minorHAnsi"/>
          <w:noProof/>
          <w:lang w:val="en-AU" w:eastAsia="en-AU"/>
        </w:rPr>
        <mc:AlternateContent>
          <mc:Choice Requires="wps">
            <w:drawing>
              <wp:anchor distT="0" distB="0" distL="114300" distR="114300" simplePos="0" relativeHeight="251673600" behindDoc="0" locked="0" layoutInCell="1" allowOverlap="1" wp14:anchorId="4B73EA75" wp14:editId="38F66492">
                <wp:simplePos x="0" y="0"/>
                <wp:positionH relativeFrom="column">
                  <wp:posOffset>1355090</wp:posOffset>
                </wp:positionH>
                <wp:positionV relativeFrom="paragraph">
                  <wp:posOffset>11307445</wp:posOffset>
                </wp:positionV>
                <wp:extent cx="484505" cy="844550"/>
                <wp:effectExtent l="76200" t="50800" r="0" b="120650"/>
                <wp:wrapNone/>
                <wp:docPr id="8" name="Down Arrow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505" cy="844550"/>
                        </a:xfrm>
                        <a:prstGeom prst="downArrow">
                          <a:avLst>
                            <a:gd name="adj1" fmla="val 50000"/>
                            <a:gd name="adj2" fmla="val 50010"/>
                          </a:avLst>
                        </a:prstGeom>
                        <a:solidFill>
                          <a:srgbClr val="FF0000"/>
                        </a:solidFill>
                        <a:ln w="9525">
                          <a:solidFill>
                            <a:srgbClr val="4579B8"/>
                          </a:solidFill>
                          <a:miter lim="800000"/>
                          <a:headEnd/>
                          <a:tailEnd/>
                        </a:ln>
                        <a:effectLst>
                          <a:outerShdw blurRad="63500" dist="23000" dir="5400000" rotWithShape="0">
                            <a:srgbClr val="00000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373570C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5" o:spid="_x0000_s1026" type="#_x0000_t67" style="position:absolute;margin-left:106.7pt;margin-top:890.35pt;width:38.15pt;height: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" adj="15403" fillcolor="red" strokecolor="#4579b8">
                <v:shadow on="t" color="black" opacity="22936f" origin=",.5" offset="0,.63889mm"/>
              </v:shape>
            </w:pict>
          </mc:Fallback>
        </mc:AlternateContent>
      </w:r>
      <w:r w:rsidRPr="00D30E34">
        <w:rPr>
          <w:rFonts w:asciiTheme="minorHAnsi" w:hAnsiTheme="minorHAnsi" w:cstheme="minorHAnsi"/>
          <w:noProof/>
          <w:lang w:val="en-AU" w:eastAsia="en-AU"/>
        </w:rPr>
        <mc:AlternateContent>
          <mc:Choice Requires="wps">
            <w:drawing>
              <wp:anchor distT="0" distB="0" distL="114300" distR="114300" simplePos="0" relativeHeight="251672576" behindDoc="0" locked="0" layoutInCell="1" allowOverlap="1" wp14:anchorId="5F7D0C41" wp14:editId="5B4C03EF">
                <wp:simplePos x="0" y="0"/>
                <wp:positionH relativeFrom="column">
                  <wp:posOffset>1380490</wp:posOffset>
                </wp:positionH>
                <wp:positionV relativeFrom="paragraph">
                  <wp:posOffset>12059920</wp:posOffset>
                </wp:positionV>
                <wp:extent cx="484505" cy="438150"/>
                <wp:effectExtent l="0" t="50800" r="23495" b="120650"/>
                <wp:wrapNone/>
                <wp:docPr id="5" name="Not Equ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4505" cy="438150"/>
                        </a:xfrm>
                        <a:custGeom>
                          <a:avLst/>
                          <a:gdLst>
                            <a:gd name="T0" fmla="*/ 64221 w 484505"/>
                            <a:gd name="T1" fmla="*/ 71208 h 438150"/>
                            <a:gd name="T2" fmla="*/ 241238 w 484505"/>
                            <a:gd name="T3" fmla="*/ 71208 h 438150"/>
                            <a:gd name="T4" fmla="*/ 267156 w 484505"/>
                            <a:gd name="T5" fmla="*/ 0 h 438150"/>
                            <a:gd name="T6" fmla="*/ 363994 w 484505"/>
                            <a:gd name="T7" fmla="*/ 35246 h 438150"/>
                            <a:gd name="T8" fmla="*/ 350905 w 484505"/>
                            <a:gd name="T9" fmla="*/ 71208 h 438150"/>
                            <a:gd name="T10" fmla="*/ 420284 w 484505"/>
                            <a:gd name="T11" fmla="*/ 71208 h 438150"/>
                            <a:gd name="T12" fmla="*/ 420284 w 484505"/>
                            <a:gd name="T13" fmla="*/ 174261 h 438150"/>
                            <a:gd name="T14" fmla="*/ 313397 w 484505"/>
                            <a:gd name="T15" fmla="*/ 174261 h 438150"/>
                            <a:gd name="T16" fmla="*/ 280775 w 484505"/>
                            <a:gd name="T17" fmla="*/ 263889 h 438150"/>
                            <a:gd name="T18" fmla="*/ 420284 w 484505"/>
                            <a:gd name="T19" fmla="*/ 263889 h 438150"/>
                            <a:gd name="T20" fmla="*/ 420284 w 484505"/>
                            <a:gd name="T21" fmla="*/ 366942 h 438150"/>
                            <a:gd name="T22" fmla="*/ 243267 w 484505"/>
                            <a:gd name="T23" fmla="*/ 366942 h 438150"/>
                            <a:gd name="T24" fmla="*/ 217349 w 484505"/>
                            <a:gd name="T25" fmla="*/ 438150 h 438150"/>
                            <a:gd name="T26" fmla="*/ 120511 w 484505"/>
                            <a:gd name="T27" fmla="*/ 402904 h 438150"/>
                            <a:gd name="T28" fmla="*/ 133600 w 484505"/>
                            <a:gd name="T29" fmla="*/ 366942 h 438150"/>
                            <a:gd name="T30" fmla="*/ 64221 w 484505"/>
                            <a:gd name="T31" fmla="*/ 366942 h 438150"/>
                            <a:gd name="T32" fmla="*/ 64221 w 484505"/>
                            <a:gd name="T33" fmla="*/ 263889 h 438150"/>
                            <a:gd name="T34" fmla="*/ 171108 w 484505"/>
                            <a:gd name="T35" fmla="*/ 263889 h 438150"/>
                            <a:gd name="T36" fmla="*/ 203730 w 484505"/>
                            <a:gd name="T37" fmla="*/ 174261 h 438150"/>
                            <a:gd name="T38" fmla="*/ 64221 w 484505"/>
                            <a:gd name="T39" fmla="*/ 174261 h 438150"/>
                            <a:gd name="T40" fmla="*/ 64221 w 484505"/>
                            <a:gd name="T41" fmla="*/ 71208 h 438150"/>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484505" h="438150">
                              <a:moveTo>
                                <a:pt x="64221" y="71208"/>
                              </a:moveTo>
                              <a:lnTo>
                                <a:pt x="241238" y="71208"/>
                              </a:lnTo>
                              <a:lnTo>
                                <a:pt x="267156" y="0"/>
                              </a:lnTo>
                              <a:lnTo>
                                <a:pt x="363994" y="35246"/>
                              </a:lnTo>
                              <a:lnTo>
                                <a:pt x="350905" y="71208"/>
                              </a:lnTo>
                              <a:lnTo>
                                <a:pt x="420284" y="71208"/>
                              </a:lnTo>
                              <a:lnTo>
                                <a:pt x="420284" y="174261"/>
                              </a:lnTo>
                              <a:lnTo>
                                <a:pt x="313397" y="174261"/>
                              </a:lnTo>
                              <a:lnTo>
                                <a:pt x="280775" y="263889"/>
                              </a:lnTo>
                              <a:lnTo>
                                <a:pt x="420284" y="263889"/>
                              </a:lnTo>
                              <a:lnTo>
                                <a:pt x="420284" y="366942"/>
                              </a:lnTo>
                              <a:lnTo>
                                <a:pt x="243267" y="366942"/>
                              </a:lnTo>
                              <a:lnTo>
                                <a:pt x="217349" y="438150"/>
                              </a:lnTo>
                              <a:lnTo>
                                <a:pt x="120511" y="402904"/>
                              </a:lnTo>
                              <a:lnTo>
                                <a:pt x="133600" y="366942"/>
                              </a:lnTo>
                              <a:lnTo>
                                <a:pt x="64221" y="366942"/>
                              </a:lnTo>
                              <a:lnTo>
                                <a:pt x="64221" y="263889"/>
                              </a:lnTo>
                              <a:lnTo>
                                <a:pt x="171108" y="263889"/>
                              </a:lnTo>
                              <a:lnTo>
                                <a:pt x="203730" y="174261"/>
                              </a:lnTo>
                              <a:lnTo>
                                <a:pt x="64221" y="174261"/>
                              </a:lnTo>
                              <a:lnTo>
                                <a:pt x="64221" y="71208"/>
                              </a:lnTo>
                              <a:close/>
                            </a:path>
                          </a:pathLst>
                        </a:custGeom>
                        <a:solidFill>
                          <a:srgbClr val="FF0000"/>
                        </a:solidFill>
                        <a:ln w="9525">
                          <a:solidFill>
                            <a:srgbClr val="4579B8"/>
                          </a:solidFill>
                          <a:round/>
                          <a:headEnd/>
                          <a:tailEnd/>
                        </a:ln>
                        <a:effectLst>
                          <a:outerShdw blurRad="63500" dist="23000" dir="5400000" rotWithShape="0">
                            <a:srgbClr val="00000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5A1291B" id="Not Equal 13" o:spid="_x0000_s1026" style="position:absolute;margin-left:108.7pt;margin-top:949.6pt;width:38.15pt;height:3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84505,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" path="m64221,71208r177017,l267156,r96838,35246l350905,71208r69379,l420284,174261r-106887,l280775,263889r139509,l420284,366942r-177017,l217349,438150,120511,402904r13089,-35962l64221,366942r,-103053l171108,263889r32622,-89628l64221,174261r,-103053xe" fillcolor="red" strokecolor="#4579b8">
                <v:shadow on="t" color="black" opacity="22936f" origin=",.5" offset="0,.63889mm"/>
                <v:path arrowok="t" o:connecttype="custom" o:connectlocs="64221,71208;241238,71208;267156,0;363994,35246;350905,71208;420284,71208;420284,174261;313397,174261;280775,263889;420284,263889;420284,366942;243267,366942;217349,438150;120511,402904;133600,366942;64221,366942;64221,263889;171108,263889;203730,174261;64221,174261;64221,71208" o:connectangles="0,0,0,0,0,0,0,0,0,0,0,0,0,0,0,0,0,0,0,0,0"/>
              </v:shape>
            </w:pict>
          </mc:Fallback>
        </mc:AlternateContent>
      </w:r>
      <w:r w:rsidRPr="00D30E34">
        <w:rPr>
          <w:rFonts w:asciiTheme="minorHAnsi" w:hAnsiTheme="minorHAnsi" w:cstheme="minorHAnsi"/>
          <w:noProof/>
          <w:lang w:val="en-AU" w:eastAsia="en-AU"/>
        </w:rPr>
        <mc:AlternateContent>
          <mc:Choice Requires="wps">
            <w:drawing>
              <wp:anchor distT="0" distB="0" distL="114300" distR="114300" simplePos="0" relativeHeight="251671552" behindDoc="0" locked="0" layoutInCell="1" allowOverlap="1" wp14:anchorId="0E3FDE5D" wp14:editId="434256E6">
                <wp:simplePos x="0" y="0"/>
                <wp:positionH relativeFrom="column">
                  <wp:posOffset>1456690</wp:posOffset>
                </wp:positionH>
                <wp:positionV relativeFrom="paragraph">
                  <wp:posOffset>11767820</wp:posOffset>
                </wp:positionV>
                <wp:extent cx="484505" cy="438150"/>
                <wp:effectExtent l="0" t="50800" r="23495" b="120650"/>
                <wp:wrapNone/>
                <wp:docPr id="6" name="Not Equ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4505" cy="438150"/>
                        </a:xfrm>
                        <a:custGeom>
                          <a:avLst/>
                          <a:gdLst>
                            <a:gd name="T0" fmla="*/ 64221 w 484505"/>
                            <a:gd name="T1" fmla="*/ 71208 h 438150"/>
                            <a:gd name="T2" fmla="*/ 241238 w 484505"/>
                            <a:gd name="T3" fmla="*/ 71208 h 438150"/>
                            <a:gd name="T4" fmla="*/ 267156 w 484505"/>
                            <a:gd name="T5" fmla="*/ 0 h 438150"/>
                            <a:gd name="T6" fmla="*/ 363994 w 484505"/>
                            <a:gd name="T7" fmla="*/ 35246 h 438150"/>
                            <a:gd name="T8" fmla="*/ 350905 w 484505"/>
                            <a:gd name="T9" fmla="*/ 71208 h 438150"/>
                            <a:gd name="T10" fmla="*/ 420284 w 484505"/>
                            <a:gd name="T11" fmla="*/ 71208 h 438150"/>
                            <a:gd name="T12" fmla="*/ 420284 w 484505"/>
                            <a:gd name="T13" fmla="*/ 174261 h 438150"/>
                            <a:gd name="T14" fmla="*/ 313397 w 484505"/>
                            <a:gd name="T15" fmla="*/ 174261 h 438150"/>
                            <a:gd name="T16" fmla="*/ 280775 w 484505"/>
                            <a:gd name="T17" fmla="*/ 263889 h 438150"/>
                            <a:gd name="T18" fmla="*/ 420284 w 484505"/>
                            <a:gd name="T19" fmla="*/ 263889 h 438150"/>
                            <a:gd name="T20" fmla="*/ 420284 w 484505"/>
                            <a:gd name="T21" fmla="*/ 366942 h 438150"/>
                            <a:gd name="T22" fmla="*/ 243267 w 484505"/>
                            <a:gd name="T23" fmla="*/ 366942 h 438150"/>
                            <a:gd name="T24" fmla="*/ 217349 w 484505"/>
                            <a:gd name="T25" fmla="*/ 438150 h 438150"/>
                            <a:gd name="T26" fmla="*/ 120511 w 484505"/>
                            <a:gd name="T27" fmla="*/ 402904 h 438150"/>
                            <a:gd name="T28" fmla="*/ 133600 w 484505"/>
                            <a:gd name="T29" fmla="*/ 366942 h 438150"/>
                            <a:gd name="T30" fmla="*/ 64221 w 484505"/>
                            <a:gd name="T31" fmla="*/ 366942 h 438150"/>
                            <a:gd name="T32" fmla="*/ 64221 w 484505"/>
                            <a:gd name="T33" fmla="*/ 263889 h 438150"/>
                            <a:gd name="T34" fmla="*/ 171108 w 484505"/>
                            <a:gd name="T35" fmla="*/ 263889 h 438150"/>
                            <a:gd name="T36" fmla="*/ 203730 w 484505"/>
                            <a:gd name="T37" fmla="*/ 174261 h 438150"/>
                            <a:gd name="T38" fmla="*/ 64221 w 484505"/>
                            <a:gd name="T39" fmla="*/ 174261 h 438150"/>
                            <a:gd name="T40" fmla="*/ 64221 w 484505"/>
                            <a:gd name="T41" fmla="*/ 71208 h 438150"/>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484505" h="438150">
                              <a:moveTo>
                                <a:pt x="64221" y="71208"/>
                              </a:moveTo>
                              <a:lnTo>
                                <a:pt x="241238" y="71208"/>
                              </a:lnTo>
                              <a:lnTo>
                                <a:pt x="267156" y="0"/>
                              </a:lnTo>
                              <a:lnTo>
                                <a:pt x="363994" y="35246"/>
                              </a:lnTo>
                              <a:lnTo>
                                <a:pt x="350905" y="71208"/>
                              </a:lnTo>
                              <a:lnTo>
                                <a:pt x="420284" y="71208"/>
                              </a:lnTo>
                              <a:lnTo>
                                <a:pt x="420284" y="174261"/>
                              </a:lnTo>
                              <a:lnTo>
                                <a:pt x="313397" y="174261"/>
                              </a:lnTo>
                              <a:lnTo>
                                <a:pt x="280775" y="263889"/>
                              </a:lnTo>
                              <a:lnTo>
                                <a:pt x="420284" y="263889"/>
                              </a:lnTo>
                              <a:lnTo>
                                <a:pt x="420284" y="366942"/>
                              </a:lnTo>
                              <a:lnTo>
                                <a:pt x="243267" y="366942"/>
                              </a:lnTo>
                              <a:lnTo>
                                <a:pt x="217349" y="438150"/>
                              </a:lnTo>
                              <a:lnTo>
                                <a:pt x="120511" y="402904"/>
                              </a:lnTo>
                              <a:lnTo>
                                <a:pt x="133600" y="366942"/>
                              </a:lnTo>
                              <a:lnTo>
                                <a:pt x="64221" y="366942"/>
                              </a:lnTo>
                              <a:lnTo>
                                <a:pt x="64221" y="263889"/>
                              </a:lnTo>
                              <a:lnTo>
                                <a:pt x="171108" y="263889"/>
                              </a:lnTo>
                              <a:lnTo>
                                <a:pt x="203730" y="174261"/>
                              </a:lnTo>
                              <a:lnTo>
                                <a:pt x="64221" y="174261"/>
                              </a:lnTo>
                              <a:lnTo>
                                <a:pt x="64221" y="71208"/>
                              </a:lnTo>
                              <a:close/>
                            </a:path>
                          </a:pathLst>
                        </a:custGeom>
                        <a:solidFill>
                          <a:srgbClr val="FF0000"/>
                        </a:solidFill>
                        <a:ln w="9525">
                          <a:solidFill>
                            <a:srgbClr val="4579B8"/>
                          </a:solidFill>
                          <a:round/>
                          <a:headEnd/>
                          <a:tailEnd/>
                        </a:ln>
                        <a:effectLst>
                          <a:outerShdw blurRad="63500" dist="23000" dir="5400000" rotWithShape="0">
                            <a:srgbClr val="00000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9BD5D8B" id="Not Equal 14" o:spid="_x0000_s1026" style="position:absolute;margin-left:114.7pt;margin-top:926.6pt;width:38.15pt;height:3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84505,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" path="m64221,71208r177017,l267156,r96838,35246l350905,71208r69379,l420284,174261r-106887,l280775,263889r139509,l420284,366942r-177017,l217349,438150,120511,402904r13089,-35962l64221,366942r,-103053l171108,263889r32622,-89628l64221,174261r,-103053xe" fillcolor="red" strokecolor="#4579b8">
                <v:shadow on="t" color="black" opacity="22936f" origin=",.5" offset="0,.63889mm"/>
                <v:path arrowok="t" o:connecttype="custom" o:connectlocs="64221,71208;241238,71208;267156,0;363994,35246;350905,71208;420284,71208;420284,174261;313397,174261;280775,263889;420284,263889;420284,366942;243267,366942;217349,438150;120511,402904;133600,366942;64221,366942;64221,263889;171108,263889;203730,174261;64221,174261;64221,71208" o:connectangles="0,0,0,0,0,0,0,0,0,0,0,0,0,0,0,0,0,0,0,0,0"/>
              </v:shape>
            </w:pict>
          </mc:Fallback>
        </mc:AlternateContent>
      </w:r>
    </w:p>
    <w:p w14:paraId="308ECE43" w14:textId="77777777" w:rsidR="00E97BD1" w:rsidRPr="00D30E34" w:rsidRDefault="005A555D" w:rsidP="001D3B26">
      <w:pPr>
        <w:pStyle w:val="Heading1"/>
        <w:numPr>
          <w:ilvl w:val="0"/>
          <w:numId w:val="11"/>
        </w:numPr>
        <w:spacing w:line="276" w:lineRule="auto"/>
        <w:rPr>
          <w:rFonts w:asciiTheme="minorHAnsi" w:hAnsiTheme="minorHAnsi" w:cstheme="minorHAnsi"/>
        </w:rPr>
      </w:pPr>
      <w:bookmarkStart w:id="13" w:name="_Toc64881104"/>
      <w:r w:rsidRPr="00D30E34">
        <w:rPr>
          <w:rFonts w:asciiTheme="minorHAnsi" w:hAnsiTheme="minorHAnsi" w:cstheme="minorHAnsi"/>
        </w:rPr>
        <w:t>STUDY OBJECTIVES</w:t>
      </w:r>
      <w:bookmarkEnd w:id="13"/>
    </w:p>
    <w:p w14:paraId="556B9727" w14:textId="15C04C21" w:rsidR="00A81B9F" w:rsidRPr="00D30E34" w:rsidRDefault="00A81B9F" w:rsidP="001D3B26">
      <w:pPr>
        <w:spacing w:line="276" w:lineRule="auto"/>
        <w:rPr>
          <w:rFonts w:asciiTheme="minorHAnsi" w:hAnsiTheme="minorHAnsi" w:cstheme="minorHAnsi"/>
        </w:rPr>
      </w:pPr>
      <w:r w:rsidRPr="00D30E34">
        <w:rPr>
          <w:rFonts w:asciiTheme="minorHAnsi" w:hAnsiTheme="minorHAnsi" w:cstheme="minorHAnsi"/>
        </w:rPr>
        <w:t>To determine rate, incidence, and prevalence of delirium in a population of severely injured trauma patients admitted to ICU, along with factors that are associated with increased rates of delirium.</w:t>
      </w:r>
      <w:r>
        <w:rPr>
          <w:rFonts w:asciiTheme="minorHAnsi" w:hAnsiTheme="minorHAnsi" w:cstheme="minorHAnsi"/>
        </w:rPr>
        <w:t xml:space="preserve"> The secondary objective is to describe the strength of association of risk factors with the occurrence of delirium in this population.</w:t>
      </w:r>
    </w:p>
    <w:p w14:paraId="20262E2E" w14:textId="77777777" w:rsidR="00E97BD1" w:rsidRPr="00D30E34" w:rsidRDefault="00E97BD1" w:rsidP="001D3B26">
      <w:pPr>
        <w:spacing w:line="276" w:lineRule="auto"/>
        <w:rPr>
          <w:rFonts w:asciiTheme="minorHAnsi" w:hAnsiTheme="minorHAnsi" w:cstheme="minorHAnsi"/>
        </w:rPr>
      </w:pPr>
    </w:p>
    <w:p w14:paraId="1B9C7310" w14:textId="4E4FE6F7" w:rsidR="00E97BD1" w:rsidRPr="00C36957" w:rsidRDefault="00E97BD1" w:rsidP="001D3B26">
      <w:pPr>
        <w:pStyle w:val="Heading1"/>
        <w:numPr>
          <w:ilvl w:val="0"/>
          <w:numId w:val="11"/>
        </w:numPr>
        <w:spacing w:line="276" w:lineRule="auto"/>
        <w:rPr>
          <w:rFonts w:asciiTheme="minorHAnsi" w:hAnsiTheme="minorHAnsi" w:cstheme="minorHAnsi"/>
        </w:rPr>
      </w:pPr>
      <w:bookmarkStart w:id="14" w:name="_Toc64881105"/>
      <w:r w:rsidRPr="00D30E34">
        <w:rPr>
          <w:rFonts w:asciiTheme="minorHAnsi" w:hAnsiTheme="minorHAnsi" w:cstheme="minorHAnsi"/>
        </w:rPr>
        <w:t>STUDY DESIGN</w:t>
      </w:r>
      <w:bookmarkEnd w:id="14"/>
    </w:p>
    <w:p w14:paraId="0BABA95B" w14:textId="4251C199" w:rsidR="00480941" w:rsidRPr="00D30E34" w:rsidRDefault="00480941" w:rsidP="001D3B26">
      <w:pPr>
        <w:spacing w:line="276" w:lineRule="auto"/>
        <w:rPr>
          <w:rFonts w:asciiTheme="minorHAnsi" w:hAnsiTheme="minorHAnsi" w:cstheme="minorHAnsi"/>
        </w:rPr>
      </w:pPr>
      <w:r>
        <w:rPr>
          <w:rFonts w:asciiTheme="minorHAnsi" w:hAnsiTheme="minorHAnsi" w:cstheme="minorHAnsi"/>
        </w:rPr>
        <w:t>This will be a p</w:t>
      </w:r>
      <w:r w:rsidRPr="00D30E34">
        <w:rPr>
          <w:rFonts w:asciiTheme="minorHAnsi" w:hAnsiTheme="minorHAnsi" w:cstheme="minorHAnsi"/>
        </w:rPr>
        <w:t>rospective,</w:t>
      </w:r>
      <w:r>
        <w:rPr>
          <w:rFonts w:asciiTheme="minorHAnsi" w:hAnsiTheme="minorHAnsi" w:cstheme="minorHAnsi"/>
        </w:rPr>
        <w:t xml:space="preserve"> single-centre,</w:t>
      </w:r>
      <w:r w:rsidRPr="00D30E34">
        <w:rPr>
          <w:rFonts w:asciiTheme="minorHAnsi" w:hAnsiTheme="minorHAnsi" w:cstheme="minorHAnsi"/>
        </w:rPr>
        <w:t xml:space="preserve"> observational cohort study</w:t>
      </w:r>
      <w:r>
        <w:rPr>
          <w:rFonts w:asciiTheme="minorHAnsi" w:hAnsiTheme="minorHAnsi" w:cstheme="minorHAnsi"/>
        </w:rPr>
        <w:t>.</w:t>
      </w:r>
    </w:p>
    <w:p w14:paraId="5BF6E708" w14:textId="77777777" w:rsidR="00E97BD1" w:rsidRPr="00480941" w:rsidRDefault="00E97BD1" w:rsidP="001D3B26">
      <w:pPr>
        <w:pStyle w:val="ListParagraph"/>
        <w:spacing w:line="276" w:lineRule="auto"/>
        <w:ind w:left="0"/>
        <w:rPr>
          <w:rFonts w:asciiTheme="minorHAnsi" w:hAnsiTheme="minorHAnsi" w:cstheme="minorHAnsi"/>
          <w:iCs/>
        </w:rPr>
      </w:pPr>
    </w:p>
    <w:p w14:paraId="7DDF772A" w14:textId="6520266A" w:rsidR="008B4B4B" w:rsidRPr="00C36957" w:rsidRDefault="00250D05" w:rsidP="001D3B26">
      <w:pPr>
        <w:pStyle w:val="Heading1"/>
        <w:numPr>
          <w:ilvl w:val="0"/>
          <w:numId w:val="11"/>
        </w:numPr>
        <w:spacing w:line="276" w:lineRule="auto"/>
        <w:rPr>
          <w:rFonts w:asciiTheme="minorHAnsi" w:hAnsiTheme="minorHAnsi" w:cstheme="minorHAnsi"/>
        </w:rPr>
      </w:pPr>
      <w:bookmarkStart w:id="15" w:name="_Toc64881106"/>
      <w:r w:rsidRPr="00D30E34">
        <w:rPr>
          <w:rFonts w:asciiTheme="minorHAnsi" w:hAnsiTheme="minorHAnsi" w:cstheme="minorHAnsi"/>
        </w:rPr>
        <w:t>STUDY OUTCOMES</w:t>
      </w:r>
      <w:bookmarkEnd w:id="15"/>
    </w:p>
    <w:p w14:paraId="6F129B6E" w14:textId="77777777" w:rsidR="003C5DBB" w:rsidRPr="00D30E34" w:rsidRDefault="003C5DBB" w:rsidP="001D3B26">
      <w:pPr>
        <w:spacing w:line="276" w:lineRule="auto"/>
        <w:ind w:left="426"/>
        <w:rPr>
          <w:rFonts w:asciiTheme="minorHAnsi" w:hAnsiTheme="minorHAnsi" w:cstheme="minorHAnsi"/>
          <w:i/>
        </w:rPr>
      </w:pPr>
    </w:p>
    <w:p w14:paraId="37E1BBE1" w14:textId="77777777" w:rsidR="003C5DBB" w:rsidRPr="00D30E34" w:rsidRDefault="003C5DBB" w:rsidP="001D3B26">
      <w:pPr>
        <w:spacing w:line="276" w:lineRule="auto"/>
        <w:ind w:left="426"/>
        <w:rPr>
          <w:rFonts w:asciiTheme="minorHAnsi" w:hAnsiTheme="minorHAnsi" w:cstheme="minorHAnsi"/>
          <w:i/>
        </w:rPr>
      </w:pPr>
      <w:r w:rsidRPr="00D30E34">
        <w:rPr>
          <w:rFonts w:asciiTheme="minorHAnsi" w:hAnsiTheme="minorHAnsi" w:cstheme="minorHAnsi"/>
          <w:i/>
        </w:rPr>
        <w:lastRenderedPageBreak/>
        <w:t>Primary</w:t>
      </w:r>
    </w:p>
    <w:p w14:paraId="69F17663" w14:textId="77777777" w:rsidR="003C5DBB" w:rsidRPr="00D30E34" w:rsidRDefault="003C5DBB" w:rsidP="001D3B26">
      <w:pPr>
        <w:pStyle w:val="ListParagraph"/>
        <w:numPr>
          <w:ilvl w:val="0"/>
          <w:numId w:val="30"/>
        </w:numPr>
        <w:spacing w:line="276" w:lineRule="auto"/>
        <w:rPr>
          <w:rFonts w:asciiTheme="minorHAnsi" w:hAnsiTheme="minorHAnsi" w:cstheme="minorHAnsi"/>
        </w:rPr>
      </w:pPr>
      <w:r w:rsidRPr="00D30E34">
        <w:rPr>
          <w:rFonts w:asciiTheme="minorHAnsi" w:hAnsiTheme="minorHAnsi" w:cstheme="minorHAnsi"/>
        </w:rPr>
        <w:t xml:space="preserve">Rate of delirium: positive CAM-ICU test/total number of possible assessments while in ICU </w:t>
      </w:r>
    </w:p>
    <w:p w14:paraId="0D6383F3" w14:textId="77777777" w:rsidR="003C5DBB" w:rsidRPr="00D30E34" w:rsidRDefault="003C5DBB" w:rsidP="001D3B26">
      <w:pPr>
        <w:spacing w:line="276" w:lineRule="auto"/>
        <w:rPr>
          <w:rFonts w:asciiTheme="minorHAnsi" w:hAnsiTheme="minorHAnsi" w:cstheme="minorHAnsi"/>
          <w:i/>
        </w:rPr>
      </w:pPr>
    </w:p>
    <w:p w14:paraId="3DC9C2FD" w14:textId="77777777" w:rsidR="003C5DBB" w:rsidRPr="00D30E34" w:rsidRDefault="003C5DBB" w:rsidP="001D3B26">
      <w:pPr>
        <w:spacing w:line="276" w:lineRule="auto"/>
        <w:ind w:left="426"/>
        <w:rPr>
          <w:rFonts w:asciiTheme="minorHAnsi" w:hAnsiTheme="minorHAnsi" w:cstheme="minorHAnsi"/>
          <w:i/>
        </w:rPr>
      </w:pPr>
      <w:r w:rsidRPr="00D30E34">
        <w:rPr>
          <w:rFonts w:asciiTheme="minorHAnsi" w:hAnsiTheme="minorHAnsi" w:cstheme="minorHAnsi"/>
          <w:i/>
        </w:rPr>
        <w:t>Secondary</w:t>
      </w:r>
    </w:p>
    <w:p w14:paraId="004A4938" w14:textId="77777777" w:rsidR="003C5DBB" w:rsidRPr="00D30E34" w:rsidRDefault="003C5DBB"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 xml:space="preserve">Description of: </w:t>
      </w:r>
    </w:p>
    <w:p w14:paraId="3CE78CA3" w14:textId="77777777" w:rsidR="003C5DBB" w:rsidRDefault="003C5DBB" w:rsidP="001D3B26">
      <w:pPr>
        <w:pStyle w:val="ListParagraph"/>
        <w:numPr>
          <w:ilvl w:val="1"/>
          <w:numId w:val="31"/>
        </w:numPr>
        <w:spacing w:line="276" w:lineRule="auto"/>
        <w:rPr>
          <w:rFonts w:asciiTheme="minorHAnsi" w:hAnsiTheme="minorHAnsi" w:cstheme="minorHAnsi"/>
        </w:rPr>
      </w:pPr>
      <w:r>
        <w:rPr>
          <w:rFonts w:asciiTheme="minorHAnsi" w:hAnsiTheme="minorHAnsi" w:cstheme="minorHAnsi"/>
        </w:rPr>
        <w:t>Patient factors</w:t>
      </w:r>
    </w:p>
    <w:p w14:paraId="1A0B11E6" w14:textId="77777777" w:rsidR="003C5DBB" w:rsidRDefault="003C5DBB"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 xml:space="preserve">demographic characteristics </w:t>
      </w:r>
    </w:p>
    <w:p w14:paraId="35BA6DC3" w14:textId="77777777" w:rsidR="003C5DBB" w:rsidRPr="00D30E34"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Age, gender, APACHE III, source of admission</w:t>
      </w:r>
    </w:p>
    <w:p w14:paraId="4C119713" w14:textId="77777777" w:rsidR="003C5DBB" w:rsidRDefault="003C5DBB" w:rsidP="001D3B26">
      <w:pPr>
        <w:pStyle w:val="ListParagraph"/>
        <w:numPr>
          <w:ilvl w:val="1"/>
          <w:numId w:val="31"/>
        </w:numPr>
        <w:spacing w:line="276" w:lineRule="auto"/>
        <w:rPr>
          <w:rFonts w:asciiTheme="minorHAnsi" w:hAnsiTheme="minorHAnsi" w:cstheme="minorHAnsi"/>
        </w:rPr>
      </w:pPr>
      <w:r w:rsidRPr="00D30E34">
        <w:rPr>
          <w:rFonts w:asciiTheme="minorHAnsi" w:hAnsiTheme="minorHAnsi" w:cstheme="minorHAnsi"/>
        </w:rPr>
        <w:t xml:space="preserve">Injury </w:t>
      </w:r>
      <w:r>
        <w:rPr>
          <w:rFonts w:asciiTheme="minorHAnsi" w:hAnsiTheme="minorHAnsi" w:cstheme="minorHAnsi"/>
        </w:rPr>
        <w:t>factors</w:t>
      </w:r>
    </w:p>
    <w:p w14:paraId="59DD8772"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Mechanism of injury</w:t>
      </w:r>
    </w:p>
    <w:p w14:paraId="22A20E90"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ISS and AIS</w:t>
      </w:r>
    </w:p>
    <w:p w14:paraId="3E155E3D"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Organ systems involved</w:t>
      </w:r>
      <w:r w:rsidRPr="00D30E34">
        <w:rPr>
          <w:rFonts w:asciiTheme="minorHAnsi" w:hAnsiTheme="minorHAnsi" w:cstheme="minorHAnsi"/>
        </w:rPr>
        <w:t xml:space="preserve"> </w:t>
      </w:r>
    </w:p>
    <w:p w14:paraId="54CD1F47" w14:textId="77777777" w:rsidR="003C5DBB" w:rsidRPr="002341D2" w:rsidRDefault="003C5DBB"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Incidence of complications</w:t>
      </w:r>
      <w:r>
        <w:rPr>
          <w:rFonts w:asciiTheme="minorHAnsi" w:hAnsiTheme="minorHAnsi" w:cstheme="minorHAnsi"/>
        </w:rPr>
        <w:t>: infection, DVTs, bleeding, pressure ulcers, etc.</w:t>
      </w:r>
    </w:p>
    <w:p w14:paraId="5C35CDD1" w14:textId="77777777" w:rsidR="003C5DBB" w:rsidRPr="002341D2" w:rsidRDefault="003C5DBB" w:rsidP="001D3B26">
      <w:pPr>
        <w:pStyle w:val="ListParagraph"/>
        <w:numPr>
          <w:ilvl w:val="1"/>
          <w:numId w:val="31"/>
        </w:numPr>
        <w:spacing w:line="276" w:lineRule="auto"/>
        <w:rPr>
          <w:rFonts w:asciiTheme="minorHAnsi" w:hAnsiTheme="minorHAnsi" w:cstheme="minorHAnsi"/>
        </w:rPr>
      </w:pPr>
      <w:r w:rsidRPr="002341D2">
        <w:rPr>
          <w:rFonts w:asciiTheme="minorHAnsi" w:hAnsiTheme="minorHAnsi" w:cstheme="minorHAnsi"/>
        </w:rPr>
        <w:t>Treatment factors</w:t>
      </w:r>
    </w:p>
    <w:p w14:paraId="1725C1C4"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Modifiable</w:t>
      </w:r>
    </w:p>
    <w:p w14:paraId="1E8732D4" w14:textId="77777777" w:rsidR="003C5DBB"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Use</w:t>
      </w:r>
      <w:r w:rsidRPr="00D30E34">
        <w:rPr>
          <w:rFonts w:asciiTheme="minorHAnsi" w:hAnsiTheme="minorHAnsi" w:cstheme="minorHAnsi"/>
        </w:rPr>
        <w:t xml:space="preserve"> of analgesia </w:t>
      </w:r>
    </w:p>
    <w:p w14:paraId="43B5B274"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 xml:space="preserve">Use of </w:t>
      </w:r>
      <w:r w:rsidRPr="00D30E34">
        <w:rPr>
          <w:rFonts w:asciiTheme="minorHAnsi" w:hAnsiTheme="minorHAnsi" w:cstheme="minorHAnsi"/>
        </w:rPr>
        <w:t>sedation</w:t>
      </w:r>
    </w:p>
    <w:p w14:paraId="2C8BD1E6"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Presence or absence of invasive devices</w:t>
      </w:r>
    </w:p>
    <w:p w14:paraId="0B004285"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Early mobilization</w:t>
      </w:r>
    </w:p>
    <w:p w14:paraId="24049341"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Exposure to natural sunlight</w:t>
      </w:r>
    </w:p>
    <w:p w14:paraId="5E91DB29" w14:textId="77777777" w:rsidR="003C5DBB"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Use</w:t>
      </w:r>
      <w:r w:rsidRPr="00D30E34">
        <w:rPr>
          <w:rFonts w:asciiTheme="minorHAnsi" w:hAnsiTheme="minorHAnsi" w:cstheme="minorHAnsi"/>
        </w:rPr>
        <w:t xml:space="preserve"> of antipsychotics</w:t>
      </w:r>
    </w:p>
    <w:p w14:paraId="1C9196BA"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Use of alpha-2 receptor agonists</w:t>
      </w:r>
    </w:p>
    <w:p w14:paraId="18502774" w14:textId="77777777" w:rsidR="003C5DBB"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Presence or absence of physical restraints</w:t>
      </w:r>
    </w:p>
    <w:p w14:paraId="5606445D"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Non-modifiable</w:t>
      </w:r>
    </w:p>
    <w:p w14:paraId="4979789B" w14:textId="77777777" w:rsidR="003C5DBB"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Number of surgeries</w:t>
      </w:r>
    </w:p>
    <w:p w14:paraId="54149D76" w14:textId="77777777" w:rsidR="003C5DBB" w:rsidRPr="00623F16"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Type of surgeries</w:t>
      </w:r>
    </w:p>
    <w:p w14:paraId="35E998D3" w14:textId="77777777" w:rsidR="003C5DBB" w:rsidRPr="00E948E0" w:rsidRDefault="003C5DBB" w:rsidP="001D3B26">
      <w:pPr>
        <w:pStyle w:val="ListParagraph"/>
        <w:numPr>
          <w:ilvl w:val="3"/>
          <w:numId w:val="31"/>
        </w:numPr>
        <w:spacing w:line="276" w:lineRule="auto"/>
        <w:rPr>
          <w:rFonts w:asciiTheme="minorHAnsi" w:hAnsiTheme="minorHAnsi" w:cstheme="minorHAnsi"/>
        </w:rPr>
      </w:pPr>
      <w:r w:rsidRPr="00D30E34">
        <w:rPr>
          <w:rFonts w:asciiTheme="minorHAnsi" w:hAnsiTheme="minorHAnsi" w:cstheme="minorHAnsi"/>
        </w:rPr>
        <w:t>Need for organ support</w:t>
      </w:r>
    </w:p>
    <w:p w14:paraId="5D98B223" w14:textId="77777777" w:rsidR="003C5DBB" w:rsidRPr="00D30E34" w:rsidRDefault="003C5DBB"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Need for blood transfusion</w:t>
      </w:r>
    </w:p>
    <w:p w14:paraId="45F6E09A" w14:textId="77777777" w:rsidR="003C5DBB" w:rsidRDefault="003C5DBB" w:rsidP="001D3B26">
      <w:pPr>
        <w:pStyle w:val="ListParagraph"/>
        <w:numPr>
          <w:ilvl w:val="1"/>
          <w:numId w:val="31"/>
        </w:numPr>
        <w:spacing w:line="276" w:lineRule="auto"/>
        <w:rPr>
          <w:rFonts w:asciiTheme="minorHAnsi" w:hAnsiTheme="minorHAnsi" w:cstheme="minorHAnsi"/>
        </w:rPr>
      </w:pPr>
      <w:r>
        <w:rPr>
          <w:rFonts w:asciiTheme="minorHAnsi" w:hAnsiTheme="minorHAnsi" w:cstheme="minorHAnsi"/>
        </w:rPr>
        <w:t>Delirium factors</w:t>
      </w:r>
    </w:p>
    <w:p w14:paraId="2B133F66"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Type of delirium</w:t>
      </w:r>
    </w:p>
    <w:p w14:paraId="1C740286"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Severity of delirium</w:t>
      </w:r>
    </w:p>
    <w:p w14:paraId="299199AF"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Duration of delirium</w:t>
      </w:r>
    </w:p>
    <w:p w14:paraId="51C1A198" w14:textId="77777777" w:rsidR="003C5DBB" w:rsidRPr="00D30E34" w:rsidRDefault="003C5DBB" w:rsidP="001D3B26">
      <w:pPr>
        <w:pStyle w:val="ListParagraph"/>
        <w:numPr>
          <w:ilvl w:val="1"/>
          <w:numId w:val="31"/>
        </w:numPr>
        <w:spacing w:line="276" w:lineRule="auto"/>
        <w:rPr>
          <w:rFonts w:asciiTheme="minorHAnsi" w:hAnsiTheme="minorHAnsi" w:cstheme="minorHAnsi"/>
        </w:rPr>
      </w:pPr>
      <w:r w:rsidRPr="00D30E34">
        <w:rPr>
          <w:rFonts w:asciiTheme="minorHAnsi" w:hAnsiTheme="minorHAnsi" w:cstheme="minorHAnsi"/>
        </w:rPr>
        <w:t>Sleep characteristics:</w:t>
      </w:r>
    </w:p>
    <w:p w14:paraId="0C6127F4" w14:textId="69CE217D" w:rsidR="003C5DBB" w:rsidRPr="00D30E34"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 xml:space="preserve">Duration of sleep: </w:t>
      </w:r>
      <w:r w:rsidR="00BD5BE9">
        <w:rPr>
          <w:rFonts w:asciiTheme="minorHAnsi" w:hAnsiTheme="minorHAnsi" w:cstheme="minorHAnsi"/>
        </w:rPr>
        <w:t>more than or less</w:t>
      </w:r>
      <w:r w:rsidRPr="00D30E34">
        <w:rPr>
          <w:rFonts w:asciiTheme="minorHAnsi" w:hAnsiTheme="minorHAnsi" w:cstheme="minorHAnsi"/>
        </w:rPr>
        <w:t xml:space="preserve"> than 4 hours per night</w:t>
      </w:r>
    </w:p>
    <w:p w14:paraId="0646660E" w14:textId="77777777" w:rsidR="003C5DBB" w:rsidRDefault="003C5DBB" w:rsidP="001D3B26">
      <w:pPr>
        <w:pStyle w:val="ListParagraph"/>
        <w:numPr>
          <w:ilvl w:val="2"/>
          <w:numId w:val="31"/>
        </w:numPr>
        <w:spacing w:line="276" w:lineRule="auto"/>
        <w:rPr>
          <w:rFonts w:asciiTheme="minorHAnsi" w:hAnsiTheme="minorHAnsi" w:cstheme="minorHAnsi"/>
        </w:rPr>
      </w:pPr>
      <w:r>
        <w:rPr>
          <w:rFonts w:asciiTheme="minorHAnsi" w:hAnsiTheme="minorHAnsi" w:cstheme="minorHAnsi"/>
        </w:rPr>
        <w:t>Self-reported Quality of sleep during ICU admission and after ICU discharge</w:t>
      </w:r>
    </w:p>
    <w:p w14:paraId="55C5D338" w14:textId="23E7A2BC" w:rsidR="003C5DBB" w:rsidRDefault="003C5DBB" w:rsidP="001D3B26">
      <w:pPr>
        <w:pStyle w:val="ListParagraph"/>
        <w:numPr>
          <w:ilvl w:val="2"/>
          <w:numId w:val="31"/>
        </w:numPr>
        <w:spacing w:line="276" w:lineRule="auto"/>
        <w:rPr>
          <w:rFonts w:asciiTheme="minorHAnsi" w:hAnsiTheme="minorHAnsi" w:cstheme="minorHAnsi"/>
        </w:rPr>
      </w:pPr>
      <w:r w:rsidRPr="00D30E34">
        <w:rPr>
          <w:rFonts w:asciiTheme="minorHAnsi" w:hAnsiTheme="minorHAnsi" w:cstheme="minorHAnsi"/>
        </w:rPr>
        <w:t>Subgroup of patients will undergo polysomnography</w:t>
      </w:r>
    </w:p>
    <w:p w14:paraId="085AD679" w14:textId="559AB958" w:rsidR="00BD5BE9" w:rsidRDefault="00BD5BE9"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Total sleep time (TST)</w:t>
      </w:r>
    </w:p>
    <w:p w14:paraId="04FC1942" w14:textId="7354F845" w:rsidR="009E1B00" w:rsidRDefault="009E1B00"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Sleep efficiency</w:t>
      </w:r>
    </w:p>
    <w:p w14:paraId="7B4D2080" w14:textId="6636554B" w:rsidR="00BD5BE9" w:rsidRPr="009E1B00" w:rsidRDefault="00BD5BE9"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lastRenderedPageBreak/>
        <w:t xml:space="preserve">Percentage of REM </w:t>
      </w:r>
      <w:r w:rsidR="009E1B00">
        <w:rPr>
          <w:rFonts w:asciiTheme="minorHAnsi" w:hAnsiTheme="minorHAnsi" w:cstheme="minorHAnsi"/>
        </w:rPr>
        <w:t>and</w:t>
      </w:r>
      <w:r w:rsidRPr="009E1B00">
        <w:rPr>
          <w:rFonts w:asciiTheme="minorHAnsi" w:hAnsiTheme="minorHAnsi" w:cstheme="minorHAnsi"/>
        </w:rPr>
        <w:t xml:space="preserve"> Non-REM sleep</w:t>
      </w:r>
    </w:p>
    <w:p w14:paraId="7F5D9B0E" w14:textId="0B3CD1F2" w:rsidR="00BD5BE9" w:rsidRPr="00D30E34" w:rsidRDefault="009E1B00" w:rsidP="001D3B26">
      <w:pPr>
        <w:pStyle w:val="ListParagraph"/>
        <w:numPr>
          <w:ilvl w:val="3"/>
          <w:numId w:val="31"/>
        </w:numPr>
        <w:spacing w:line="276" w:lineRule="auto"/>
        <w:rPr>
          <w:rFonts w:asciiTheme="minorHAnsi" w:hAnsiTheme="minorHAnsi" w:cstheme="minorHAnsi"/>
        </w:rPr>
      </w:pPr>
      <w:r>
        <w:rPr>
          <w:rFonts w:asciiTheme="minorHAnsi" w:hAnsiTheme="minorHAnsi" w:cstheme="minorHAnsi"/>
        </w:rPr>
        <w:t>Arousal index</w:t>
      </w:r>
    </w:p>
    <w:p w14:paraId="2144E4A9" w14:textId="77777777" w:rsidR="003C5DBB" w:rsidRPr="00D30E34" w:rsidRDefault="003C5DBB"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 xml:space="preserve">Mortality at 90 days </w:t>
      </w:r>
    </w:p>
    <w:p w14:paraId="6B04EEA6" w14:textId="77777777" w:rsidR="003C5DBB" w:rsidRPr="00D30E34" w:rsidRDefault="003C5DBB"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ICU LOS</w:t>
      </w:r>
    </w:p>
    <w:p w14:paraId="37444C8B" w14:textId="77777777" w:rsidR="003C5DBB" w:rsidRPr="00D30E34" w:rsidRDefault="003C5DBB" w:rsidP="001D3B26">
      <w:pPr>
        <w:pStyle w:val="ListParagraph"/>
        <w:numPr>
          <w:ilvl w:val="0"/>
          <w:numId w:val="31"/>
        </w:numPr>
        <w:spacing w:line="276" w:lineRule="auto"/>
        <w:rPr>
          <w:rFonts w:asciiTheme="minorHAnsi" w:hAnsiTheme="minorHAnsi" w:cstheme="minorHAnsi"/>
        </w:rPr>
      </w:pPr>
      <w:r w:rsidRPr="00D30E34">
        <w:rPr>
          <w:rFonts w:asciiTheme="minorHAnsi" w:hAnsiTheme="minorHAnsi" w:cstheme="minorHAnsi"/>
        </w:rPr>
        <w:t>Hospital LOS</w:t>
      </w:r>
    </w:p>
    <w:p w14:paraId="00EB7D53" w14:textId="77777777" w:rsidR="008B4B4B" w:rsidRPr="00D30E34" w:rsidRDefault="008B4B4B" w:rsidP="001D3B26">
      <w:pPr>
        <w:pStyle w:val="Heading1"/>
        <w:numPr>
          <w:ilvl w:val="0"/>
          <w:numId w:val="11"/>
        </w:numPr>
        <w:spacing w:line="276" w:lineRule="auto"/>
        <w:rPr>
          <w:rFonts w:asciiTheme="minorHAnsi" w:hAnsiTheme="minorHAnsi" w:cstheme="minorHAnsi"/>
        </w:rPr>
      </w:pPr>
      <w:bookmarkStart w:id="16" w:name="_Toc64881107"/>
      <w:r w:rsidRPr="00D30E34">
        <w:rPr>
          <w:rFonts w:asciiTheme="minorHAnsi" w:hAnsiTheme="minorHAnsi" w:cstheme="minorHAnsi"/>
        </w:rPr>
        <w:t>STUDY POPULATION</w:t>
      </w:r>
      <w:bookmarkEnd w:id="16"/>
    </w:p>
    <w:p w14:paraId="19D4086F" w14:textId="10E2BE73" w:rsidR="008B4B4B" w:rsidRDefault="00BC1424" w:rsidP="001D3B26">
      <w:pPr>
        <w:pStyle w:val="ListParagraph"/>
        <w:spacing w:line="276" w:lineRule="auto"/>
        <w:ind w:left="0"/>
        <w:jc w:val="both"/>
        <w:rPr>
          <w:rFonts w:asciiTheme="minorHAnsi" w:hAnsiTheme="minorHAnsi" w:cstheme="minorHAnsi"/>
        </w:rPr>
      </w:pPr>
      <w:r>
        <w:rPr>
          <w:rFonts w:asciiTheme="minorHAnsi" w:hAnsiTheme="minorHAnsi" w:cstheme="minorHAnsi"/>
        </w:rPr>
        <w:t xml:space="preserve">Severely injured trauma patients admitted to the ICU at JHH. </w:t>
      </w:r>
    </w:p>
    <w:p w14:paraId="65B10403" w14:textId="7D3C67FB" w:rsidR="00BC1424" w:rsidRPr="00573876" w:rsidRDefault="00BC1424" w:rsidP="001D3B26">
      <w:pPr>
        <w:pStyle w:val="ListParagraph"/>
        <w:spacing w:line="276" w:lineRule="auto"/>
        <w:ind w:left="0"/>
        <w:jc w:val="both"/>
        <w:rPr>
          <w:rFonts w:asciiTheme="minorHAnsi" w:hAnsiTheme="minorHAnsi" w:cstheme="minorHAnsi"/>
          <w:i/>
          <w:iCs/>
        </w:rPr>
      </w:pPr>
      <w:r w:rsidRPr="00573876">
        <w:rPr>
          <w:rFonts w:asciiTheme="minorHAnsi" w:hAnsiTheme="minorHAnsi" w:cstheme="minorHAnsi"/>
          <w:i/>
          <w:iCs/>
        </w:rPr>
        <w:t>Inclusion criteria:</w:t>
      </w:r>
    </w:p>
    <w:p w14:paraId="4569EDF5" w14:textId="77777777" w:rsidR="00BC1424" w:rsidRPr="00D30E34" w:rsidRDefault="00BC1424" w:rsidP="001D3B26">
      <w:pPr>
        <w:numPr>
          <w:ilvl w:val="0"/>
          <w:numId w:val="33"/>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1. Adults (&gt;18 years), </w:t>
      </w:r>
    </w:p>
    <w:p w14:paraId="5C59D02B" w14:textId="0327706C" w:rsidR="00BC1424" w:rsidRPr="00D30E34" w:rsidRDefault="00BC1424" w:rsidP="001D3B26">
      <w:pPr>
        <w:numPr>
          <w:ilvl w:val="0"/>
          <w:numId w:val="33"/>
        </w:numPr>
        <w:spacing w:line="276" w:lineRule="auto"/>
        <w:rPr>
          <w:rFonts w:asciiTheme="minorHAnsi" w:hAnsiTheme="minorHAnsi" w:cstheme="minorHAnsi"/>
          <w:iCs/>
          <w:lang w:val="en-AU"/>
        </w:rPr>
      </w:pPr>
      <w:r>
        <w:rPr>
          <w:rFonts w:asciiTheme="minorHAnsi" w:hAnsiTheme="minorHAnsi" w:cstheme="minorHAnsi"/>
          <w:iCs/>
          <w:lang w:val="en-AU"/>
        </w:rPr>
        <w:t>2</w:t>
      </w:r>
      <w:r w:rsidRPr="00D30E34">
        <w:rPr>
          <w:rFonts w:asciiTheme="minorHAnsi" w:hAnsiTheme="minorHAnsi" w:cstheme="minorHAnsi"/>
          <w:iCs/>
          <w:lang w:val="en-AU"/>
        </w:rPr>
        <w:t xml:space="preserve">. Admitted to the JHH ICU, </w:t>
      </w:r>
    </w:p>
    <w:p w14:paraId="7C93EC51" w14:textId="646EF216" w:rsidR="00BC1424" w:rsidRPr="00D30E34" w:rsidRDefault="00BC1424" w:rsidP="001D3B26">
      <w:pPr>
        <w:numPr>
          <w:ilvl w:val="0"/>
          <w:numId w:val="33"/>
        </w:numPr>
        <w:spacing w:line="276" w:lineRule="auto"/>
        <w:rPr>
          <w:rFonts w:asciiTheme="minorHAnsi" w:hAnsiTheme="minorHAnsi" w:cstheme="minorHAnsi"/>
          <w:iCs/>
          <w:lang w:val="en-AU"/>
        </w:rPr>
      </w:pPr>
      <w:r>
        <w:rPr>
          <w:rFonts w:asciiTheme="minorHAnsi" w:hAnsiTheme="minorHAnsi" w:cstheme="minorHAnsi"/>
          <w:iCs/>
          <w:lang w:val="en-AU"/>
        </w:rPr>
        <w:t>3</w:t>
      </w:r>
      <w:r w:rsidRPr="00D30E34">
        <w:rPr>
          <w:rFonts w:asciiTheme="minorHAnsi" w:hAnsiTheme="minorHAnsi" w:cstheme="minorHAnsi"/>
          <w:iCs/>
          <w:lang w:val="en-AU"/>
        </w:rPr>
        <w:t xml:space="preserve">. Who can be assessed for delirium twice daily by using the CAM-ICU tool. </w:t>
      </w:r>
    </w:p>
    <w:p w14:paraId="51DDD271" w14:textId="77777777" w:rsidR="00BC1424" w:rsidRPr="00D30E34" w:rsidRDefault="00BC1424" w:rsidP="001D3B26">
      <w:pPr>
        <w:spacing w:line="276" w:lineRule="auto"/>
        <w:ind w:left="426"/>
        <w:rPr>
          <w:rFonts w:asciiTheme="minorHAnsi" w:hAnsiTheme="minorHAnsi" w:cstheme="minorHAnsi"/>
          <w:i/>
        </w:rPr>
      </w:pPr>
    </w:p>
    <w:p w14:paraId="18DC1267" w14:textId="79BB4176" w:rsidR="00BC1424" w:rsidRPr="00D30E34" w:rsidRDefault="00BC1424" w:rsidP="001D3B26">
      <w:pPr>
        <w:spacing w:line="276" w:lineRule="auto"/>
        <w:ind w:left="426"/>
        <w:rPr>
          <w:rFonts w:asciiTheme="minorHAnsi" w:hAnsiTheme="minorHAnsi" w:cstheme="minorHAnsi"/>
          <w:i/>
        </w:rPr>
      </w:pPr>
      <w:r w:rsidRPr="00D30E34">
        <w:rPr>
          <w:rFonts w:asciiTheme="minorHAnsi" w:hAnsiTheme="minorHAnsi" w:cstheme="minorHAnsi"/>
          <w:i/>
        </w:rPr>
        <w:t>Exclusion Criteria</w:t>
      </w:r>
    </w:p>
    <w:p w14:paraId="4DBAA7F3" w14:textId="77777777" w:rsidR="00BC1424" w:rsidRPr="00D30E34" w:rsidRDefault="00BC1424" w:rsidP="001D3B26">
      <w:pPr>
        <w:numPr>
          <w:ilvl w:val="0"/>
          <w:numId w:val="34"/>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1. Patients under the age of 18 years of age, </w:t>
      </w:r>
    </w:p>
    <w:p w14:paraId="0CC9E767" w14:textId="77777777" w:rsidR="00BC1424" w:rsidRDefault="00BC1424" w:rsidP="001D3B26">
      <w:pPr>
        <w:numPr>
          <w:ilvl w:val="0"/>
          <w:numId w:val="34"/>
        </w:numPr>
        <w:spacing w:line="276" w:lineRule="auto"/>
        <w:rPr>
          <w:rFonts w:asciiTheme="minorHAnsi" w:hAnsiTheme="minorHAnsi" w:cstheme="minorHAnsi"/>
          <w:iCs/>
          <w:lang w:val="en-AU"/>
        </w:rPr>
      </w:pPr>
      <w:r w:rsidRPr="00D30E34">
        <w:rPr>
          <w:rFonts w:asciiTheme="minorHAnsi" w:hAnsiTheme="minorHAnsi" w:cstheme="minorHAnsi"/>
          <w:iCs/>
          <w:lang w:val="en-AU"/>
        </w:rPr>
        <w:t xml:space="preserve">2. Comatose (GCS less than 8), </w:t>
      </w:r>
    </w:p>
    <w:p w14:paraId="38BF10E4" w14:textId="77777777" w:rsidR="00BC1424" w:rsidRPr="00D30E34" w:rsidRDefault="00BC142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3. Patients with confirmed neurological damage from Traumatic Brain Injury (TBI)</w:t>
      </w:r>
    </w:p>
    <w:p w14:paraId="14F7D6B1" w14:textId="77777777" w:rsidR="00BC1424" w:rsidRPr="00D30E34" w:rsidRDefault="00BC142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4</w:t>
      </w:r>
      <w:r w:rsidRPr="00D30E34">
        <w:rPr>
          <w:rFonts w:asciiTheme="minorHAnsi" w:hAnsiTheme="minorHAnsi" w:cstheme="minorHAnsi"/>
          <w:iCs/>
          <w:lang w:val="en-AU"/>
        </w:rPr>
        <w:t xml:space="preserve">. Non-English speaking (would not be able to be assessed with the use of CAM-ICU), </w:t>
      </w:r>
    </w:p>
    <w:p w14:paraId="4E5C006B" w14:textId="36014ACB" w:rsidR="001B374C" w:rsidRDefault="00BC1424" w:rsidP="001D3B26">
      <w:pPr>
        <w:numPr>
          <w:ilvl w:val="0"/>
          <w:numId w:val="34"/>
        </w:numPr>
        <w:spacing w:line="276" w:lineRule="auto"/>
        <w:rPr>
          <w:rFonts w:asciiTheme="minorHAnsi" w:hAnsiTheme="minorHAnsi" w:cstheme="minorHAnsi"/>
          <w:iCs/>
          <w:lang w:val="en-AU"/>
        </w:rPr>
      </w:pPr>
      <w:r>
        <w:rPr>
          <w:rFonts w:asciiTheme="minorHAnsi" w:hAnsiTheme="minorHAnsi" w:cstheme="minorHAnsi"/>
          <w:iCs/>
          <w:lang w:val="en-AU"/>
        </w:rPr>
        <w:t>5</w:t>
      </w:r>
      <w:r w:rsidRPr="00D30E34">
        <w:rPr>
          <w:rFonts w:asciiTheme="minorHAnsi" w:hAnsiTheme="minorHAnsi" w:cstheme="minorHAnsi"/>
          <w:iCs/>
          <w:lang w:val="en-AU"/>
        </w:rPr>
        <w:t>. Pre-existing cognitive impairment, like dementia, etc.</w:t>
      </w:r>
    </w:p>
    <w:p w14:paraId="299A4A34" w14:textId="63A9A021" w:rsidR="00D33C03" w:rsidRPr="003D63F5" w:rsidRDefault="00A17D2E" w:rsidP="00A17D2E">
      <w:pPr>
        <w:pStyle w:val="Heading2"/>
        <w:numPr>
          <w:ilvl w:val="1"/>
          <w:numId w:val="11"/>
        </w:numPr>
        <w:rPr>
          <w:rFonts w:asciiTheme="minorHAnsi" w:hAnsiTheme="minorHAnsi" w:cstheme="minorHAnsi"/>
          <w:lang w:val="en-AU"/>
        </w:rPr>
      </w:pPr>
      <w:r>
        <w:rPr>
          <w:rFonts w:asciiTheme="minorHAnsi" w:eastAsia="MS ??" w:hAnsiTheme="minorHAnsi" w:cstheme="minorHAnsi"/>
          <w:b w:val="0"/>
          <w:bCs w:val="0"/>
          <w:iCs/>
          <w:color w:val="auto"/>
          <w:sz w:val="24"/>
          <w:szCs w:val="24"/>
          <w:lang w:val="en-AU"/>
        </w:rPr>
        <w:t xml:space="preserve"> </w:t>
      </w:r>
      <w:r w:rsidR="00D33C03" w:rsidRPr="003D63F5">
        <w:rPr>
          <w:rFonts w:asciiTheme="minorHAnsi" w:hAnsiTheme="minorHAnsi" w:cstheme="minorHAnsi"/>
          <w:lang w:val="en-AU"/>
        </w:rPr>
        <w:t>Polysomnography (PSG)</w:t>
      </w:r>
    </w:p>
    <w:p w14:paraId="0DCED2AB" w14:textId="77777777" w:rsidR="00D33C03" w:rsidRPr="00D33C03" w:rsidRDefault="00D33C03" w:rsidP="00D33C03">
      <w:pPr>
        <w:rPr>
          <w:lang w:val="en-AU"/>
        </w:rPr>
      </w:pPr>
    </w:p>
    <w:p w14:paraId="1E5A230B" w14:textId="5CD1FF25" w:rsidR="00D33C03" w:rsidRPr="001B374C" w:rsidRDefault="00D33C03" w:rsidP="00D33C03">
      <w:pPr>
        <w:spacing w:line="276" w:lineRule="auto"/>
        <w:rPr>
          <w:rFonts w:asciiTheme="minorHAnsi" w:hAnsiTheme="minorHAnsi" w:cstheme="minorHAnsi"/>
          <w:iCs/>
          <w:lang w:val="en-AU"/>
        </w:rPr>
      </w:pPr>
      <w:r>
        <w:rPr>
          <w:rFonts w:asciiTheme="minorHAnsi" w:hAnsiTheme="minorHAnsi" w:cstheme="minorHAnsi"/>
          <w:iCs/>
          <w:lang w:val="en-AU"/>
        </w:rPr>
        <w:t>Patients undergoing PSG will be allocated to the additional observations based on sequential presentation to ICU. Every fifth patient of those who have been screened with the above criteria will be allocated to have the additional components of the PSG measured and recorded. Allocation to PSG will be continued until 25 patients out of the total 250-300 have been included into the subset.</w:t>
      </w:r>
    </w:p>
    <w:p w14:paraId="45219DD0" w14:textId="4EDE9DB8" w:rsidR="00BC3FDF" w:rsidRDefault="00BC3FDF" w:rsidP="001D3B26">
      <w:pPr>
        <w:pStyle w:val="Heading1"/>
        <w:numPr>
          <w:ilvl w:val="0"/>
          <w:numId w:val="11"/>
        </w:numPr>
        <w:spacing w:line="276" w:lineRule="auto"/>
        <w:rPr>
          <w:rFonts w:asciiTheme="minorHAnsi" w:hAnsiTheme="minorHAnsi" w:cstheme="minorHAnsi"/>
        </w:rPr>
      </w:pPr>
      <w:bookmarkStart w:id="17" w:name="_Toc64881108"/>
      <w:r w:rsidRPr="00D30E34">
        <w:rPr>
          <w:rFonts w:asciiTheme="minorHAnsi" w:hAnsiTheme="minorHAnsi" w:cstheme="minorHAnsi"/>
        </w:rPr>
        <w:t>CONSENT &amp; ETHICAL CONSIDERATIONS</w:t>
      </w:r>
      <w:bookmarkEnd w:id="17"/>
    </w:p>
    <w:p w14:paraId="4D557994" w14:textId="3AE9FB1C" w:rsidR="001B374C" w:rsidRDefault="001B374C" w:rsidP="001D3B26">
      <w:pPr>
        <w:spacing w:line="276" w:lineRule="auto"/>
        <w:rPr>
          <w:rFonts w:asciiTheme="minorHAnsi" w:hAnsiTheme="minorHAnsi" w:cstheme="minorHAnsi"/>
        </w:rPr>
      </w:pPr>
      <w:r w:rsidRPr="001B374C">
        <w:rPr>
          <w:rFonts w:asciiTheme="minorHAnsi" w:hAnsiTheme="minorHAnsi" w:cstheme="minorHAnsi"/>
        </w:rPr>
        <w:t xml:space="preserve">Application for </w:t>
      </w:r>
      <w:r>
        <w:rPr>
          <w:rFonts w:asciiTheme="minorHAnsi" w:hAnsiTheme="minorHAnsi" w:cstheme="minorHAnsi"/>
        </w:rPr>
        <w:t xml:space="preserve">ethical review and approval will be made to the Hunter New England Human Research Ethics Committee. This will be submitted as a “Low or Negligible Risk” study given that there is no intervention that will be performed. </w:t>
      </w:r>
    </w:p>
    <w:p w14:paraId="3D5334A4" w14:textId="2E1EBD23" w:rsidR="00114CEC" w:rsidRDefault="00114CEC" w:rsidP="001D3B26">
      <w:pPr>
        <w:spacing w:line="276" w:lineRule="auto"/>
        <w:rPr>
          <w:rFonts w:asciiTheme="minorHAnsi" w:hAnsiTheme="minorHAnsi" w:cstheme="minorHAnsi"/>
        </w:rPr>
      </w:pPr>
      <w:r>
        <w:rPr>
          <w:rFonts w:asciiTheme="minorHAnsi" w:hAnsiTheme="minorHAnsi" w:cstheme="minorHAnsi"/>
        </w:rPr>
        <w:t>A subgroup of patients will undergo polysomnography</w:t>
      </w:r>
      <w:r w:rsidR="009E1B00">
        <w:rPr>
          <w:rFonts w:asciiTheme="minorHAnsi" w:hAnsiTheme="minorHAnsi" w:cstheme="minorHAnsi"/>
        </w:rPr>
        <w:t xml:space="preserve"> (PSG)</w:t>
      </w:r>
      <w:r>
        <w:rPr>
          <w:rFonts w:asciiTheme="minorHAnsi" w:hAnsiTheme="minorHAnsi" w:cstheme="minorHAnsi"/>
        </w:rPr>
        <w:t xml:space="preserve">. This is a non-invasive test that involves most of the vital sign </w:t>
      </w:r>
      <w:bookmarkStart w:id="18" w:name="_GoBack"/>
      <w:bookmarkEnd w:id="18"/>
      <w:r>
        <w:rPr>
          <w:rFonts w:asciiTheme="minorHAnsi" w:hAnsiTheme="minorHAnsi" w:cstheme="minorHAnsi"/>
        </w:rPr>
        <w:t>measurements that are routinely performed in ICU, as well as electroencephalography (EEG) measurements, which is also often measured on ICU patients</w:t>
      </w:r>
      <w:r w:rsidR="009E1B00">
        <w:rPr>
          <w:rFonts w:asciiTheme="minorHAnsi" w:hAnsiTheme="minorHAnsi" w:cstheme="minorHAnsi"/>
        </w:rPr>
        <w:t xml:space="preserve"> without requiring consent to do so</w:t>
      </w:r>
      <w:r>
        <w:rPr>
          <w:rFonts w:asciiTheme="minorHAnsi" w:hAnsiTheme="minorHAnsi" w:cstheme="minorHAnsi"/>
        </w:rPr>
        <w:t>. EEG involves superficial adhesives being placed on the forehead and scalp, which are not dissimilar to electrocardiography (ECG) monitoring.</w:t>
      </w:r>
      <w:r w:rsidR="00DE5258">
        <w:rPr>
          <w:rFonts w:asciiTheme="minorHAnsi" w:hAnsiTheme="minorHAnsi" w:cstheme="minorHAnsi"/>
        </w:rPr>
        <w:t xml:space="preserve"> Given the non-invasive nature of the test and because the components of polysomnography are usually performed in ICU as part of standard monitoring, we think that it does not require specific consent from patients or their person responsible. It is part of the implied consent for standard procedures that are part of regular ICU care.</w:t>
      </w:r>
    </w:p>
    <w:p w14:paraId="6AF6F2D5" w14:textId="18F7202E" w:rsidR="001B374C" w:rsidRDefault="001B374C" w:rsidP="001D3B26">
      <w:pPr>
        <w:spacing w:line="276" w:lineRule="auto"/>
        <w:rPr>
          <w:rFonts w:asciiTheme="minorHAnsi" w:hAnsiTheme="minorHAnsi" w:cstheme="minorHAnsi"/>
        </w:rPr>
      </w:pPr>
      <w:r>
        <w:rPr>
          <w:rFonts w:asciiTheme="minorHAnsi" w:hAnsiTheme="minorHAnsi" w:cstheme="minorHAnsi"/>
        </w:rPr>
        <w:lastRenderedPageBreak/>
        <w:t>All data collected will be de-identified. Data will be obtained from patient files during and after their stay in ICU.</w:t>
      </w:r>
    </w:p>
    <w:p w14:paraId="5B9A4346" w14:textId="48C3C0D3" w:rsidR="00C8409D" w:rsidRPr="001B374C" w:rsidRDefault="00C8409D" w:rsidP="001D3B26">
      <w:pPr>
        <w:spacing w:line="276" w:lineRule="auto"/>
        <w:rPr>
          <w:rFonts w:asciiTheme="minorHAnsi" w:hAnsiTheme="minorHAnsi" w:cstheme="minorHAnsi"/>
        </w:rPr>
      </w:pPr>
      <w:r>
        <w:rPr>
          <w:rFonts w:asciiTheme="minorHAnsi" w:hAnsiTheme="minorHAnsi" w:cstheme="minorHAnsi"/>
        </w:rPr>
        <w:t>The study will be registered in the Australian and New Zealand Clinical Trials Registry (ANZCTR).</w:t>
      </w:r>
    </w:p>
    <w:p w14:paraId="10FD5071" w14:textId="77777777" w:rsidR="00BC3FDF" w:rsidRPr="00D30E34" w:rsidRDefault="00BC3FDF" w:rsidP="001D3B26">
      <w:pPr>
        <w:pStyle w:val="Heading1"/>
        <w:numPr>
          <w:ilvl w:val="0"/>
          <w:numId w:val="11"/>
        </w:numPr>
        <w:spacing w:line="276" w:lineRule="auto"/>
        <w:rPr>
          <w:rFonts w:asciiTheme="minorHAnsi" w:hAnsiTheme="minorHAnsi" w:cstheme="minorHAnsi"/>
        </w:rPr>
      </w:pPr>
      <w:bookmarkStart w:id="19" w:name="_Toc64881109"/>
      <w:r w:rsidRPr="00D30E34">
        <w:rPr>
          <w:rFonts w:asciiTheme="minorHAnsi" w:hAnsiTheme="minorHAnsi" w:cstheme="minorHAnsi"/>
        </w:rPr>
        <w:t>STATISTICAL METHODS</w:t>
      </w:r>
      <w:bookmarkEnd w:id="19"/>
    </w:p>
    <w:p w14:paraId="6103BA64" w14:textId="18C93A11" w:rsidR="00BC3FDF" w:rsidRDefault="00BC3FDF" w:rsidP="001D3B26">
      <w:pPr>
        <w:pStyle w:val="Heading2"/>
        <w:numPr>
          <w:ilvl w:val="1"/>
          <w:numId w:val="11"/>
        </w:numPr>
        <w:spacing w:line="276" w:lineRule="auto"/>
        <w:rPr>
          <w:rFonts w:asciiTheme="minorHAnsi" w:hAnsiTheme="minorHAnsi" w:cstheme="minorHAnsi"/>
        </w:rPr>
      </w:pPr>
      <w:bookmarkStart w:id="20" w:name="_Toc64881110"/>
      <w:r w:rsidRPr="00D30E34">
        <w:rPr>
          <w:rFonts w:asciiTheme="minorHAnsi" w:hAnsiTheme="minorHAnsi" w:cstheme="minorHAnsi"/>
        </w:rPr>
        <w:t>Sample Size Estimation</w:t>
      </w:r>
      <w:bookmarkEnd w:id="20"/>
    </w:p>
    <w:p w14:paraId="1D9303D0" w14:textId="5AF6E31A" w:rsidR="00C8409D" w:rsidRDefault="00C8409D" w:rsidP="001D3B26">
      <w:pPr>
        <w:spacing w:line="276" w:lineRule="auto"/>
        <w:rPr>
          <w:rFonts w:asciiTheme="minorHAnsi" w:hAnsiTheme="minorHAnsi" w:cstheme="minorHAnsi"/>
        </w:rPr>
      </w:pPr>
      <w:r>
        <w:rPr>
          <w:rFonts w:asciiTheme="minorHAnsi" w:hAnsiTheme="minorHAnsi" w:cstheme="minorHAnsi"/>
        </w:rPr>
        <w:t>This study aims to provide the best description available about delirium in ICU trauma patients, therefore we will recruit a</w:t>
      </w:r>
      <w:r w:rsidRPr="00C8409D">
        <w:rPr>
          <w:rFonts w:asciiTheme="minorHAnsi" w:hAnsiTheme="minorHAnsi" w:cstheme="minorHAnsi"/>
        </w:rPr>
        <w:t>t least 250 patients over 2 years</w:t>
      </w:r>
      <w:r>
        <w:rPr>
          <w:rFonts w:asciiTheme="minorHAnsi" w:hAnsiTheme="minorHAnsi" w:cstheme="minorHAnsi"/>
        </w:rPr>
        <w:t>.</w:t>
      </w:r>
    </w:p>
    <w:p w14:paraId="4C735561" w14:textId="1AD674D3" w:rsidR="00C8409D" w:rsidRDefault="00C8409D" w:rsidP="001D3B26">
      <w:pPr>
        <w:spacing w:line="276" w:lineRule="auto"/>
        <w:rPr>
          <w:rFonts w:asciiTheme="minorHAnsi" w:hAnsiTheme="minorHAnsi" w:cstheme="minorHAnsi"/>
        </w:rPr>
      </w:pPr>
      <w:r>
        <w:rPr>
          <w:rFonts w:asciiTheme="minorHAnsi" w:hAnsiTheme="minorHAnsi" w:cstheme="minorHAnsi"/>
        </w:rPr>
        <w:t xml:space="preserve">A subgroup of patients will undergo polysomnography during their stay in ICU. We will aim to </w:t>
      </w:r>
      <w:r w:rsidR="00B30006">
        <w:rPr>
          <w:rFonts w:asciiTheme="minorHAnsi" w:hAnsiTheme="minorHAnsi" w:cstheme="minorHAnsi"/>
        </w:rPr>
        <w:t>include a minimum of 25 patients, or 10% of the total sample size.</w:t>
      </w:r>
    </w:p>
    <w:p w14:paraId="7AC568BA" w14:textId="2C05F4D7" w:rsidR="00C8409D" w:rsidRPr="00C8409D" w:rsidRDefault="00C8409D" w:rsidP="001D3B26">
      <w:pPr>
        <w:spacing w:line="276" w:lineRule="auto"/>
        <w:rPr>
          <w:rFonts w:asciiTheme="minorHAnsi" w:hAnsiTheme="minorHAnsi" w:cstheme="minorHAnsi"/>
        </w:rPr>
      </w:pPr>
    </w:p>
    <w:p w14:paraId="27B2697D" w14:textId="4FAEAB28" w:rsidR="00573876" w:rsidRPr="00C36957" w:rsidRDefault="00BC3FDF" w:rsidP="001D3B26">
      <w:pPr>
        <w:pStyle w:val="Heading2"/>
        <w:numPr>
          <w:ilvl w:val="1"/>
          <w:numId w:val="11"/>
        </w:numPr>
        <w:spacing w:line="276" w:lineRule="auto"/>
        <w:rPr>
          <w:rFonts w:asciiTheme="minorHAnsi" w:hAnsiTheme="minorHAnsi" w:cstheme="minorHAnsi"/>
        </w:rPr>
      </w:pPr>
      <w:bookmarkStart w:id="21" w:name="_Toc64881111"/>
      <w:r w:rsidRPr="00D30E34">
        <w:rPr>
          <w:rFonts w:asciiTheme="minorHAnsi" w:hAnsiTheme="minorHAnsi" w:cstheme="minorHAnsi"/>
        </w:rPr>
        <w:t>Statistical Analys</w:t>
      </w:r>
      <w:r w:rsidR="001C220A" w:rsidRPr="00D30E34">
        <w:rPr>
          <w:rFonts w:asciiTheme="minorHAnsi" w:hAnsiTheme="minorHAnsi" w:cstheme="minorHAnsi"/>
        </w:rPr>
        <w:t>e</w:t>
      </w:r>
      <w:r w:rsidRPr="00D30E34">
        <w:rPr>
          <w:rFonts w:asciiTheme="minorHAnsi" w:hAnsiTheme="minorHAnsi" w:cstheme="minorHAnsi"/>
        </w:rPr>
        <w:t>s Plan</w:t>
      </w:r>
      <w:bookmarkEnd w:id="21"/>
    </w:p>
    <w:p w14:paraId="70665BD6" w14:textId="5BC1E7DA" w:rsidR="00573876" w:rsidRPr="00D30E34" w:rsidRDefault="00573876" w:rsidP="001D3B26">
      <w:pPr>
        <w:pStyle w:val="ListParagraph"/>
        <w:numPr>
          <w:ilvl w:val="0"/>
          <w:numId w:val="40"/>
        </w:numPr>
        <w:spacing w:line="276" w:lineRule="auto"/>
        <w:rPr>
          <w:rFonts w:asciiTheme="minorHAnsi" w:hAnsiTheme="minorHAnsi" w:cstheme="minorHAnsi"/>
        </w:rPr>
      </w:pPr>
      <w:r w:rsidRPr="00D30E34">
        <w:rPr>
          <w:rFonts w:asciiTheme="minorHAnsi" w:hAnsiTheme="minorHAnsi" w:cstheme="minorHAnsi"/>
        </w:rPr>
        <w:t>Primary outcome will use descriptive statistics</w:t>
      </w:r>
      <w:r>
        <w:rPr>
          <w:rFonts w:asciiTheme="minorHAnsi" w:hAnsiTheme="minorHAnsi" w:cstheme="minorHAnsi"/>
        </w:rPr>
        <w:t>. Percentages as well as numerators and denominators in parenthesis will be given. Medians and interquartile ranges will be provided since the relatively small number of patients included in the sample will cause the data to have a non-parametric distribution.</w:t>
      </w:r>
    </w:p>
    <w:p w14:paraId="21DE1123" w14:textId="4E078405" w:rsidR="00573876" w:rsidRPr="00573876" w:rsidRDefault="00573876" w:rsidP="001D3B26">
      <w:pPr>
        <w:pStyle w:val="ListParagraph"/>
        <w:numPr>
          <w:ilvl w:val="0"/>
          <w:numId w:val="40"/>
        </w:numPr>
        <w:spacing w:line="276" w:lineRule="auto"/>
        <w:rPr>
          <w:rFonts w:asciiTheme="minorHAnsi" w:hAnsiTheme="minorHAnsi" w:cstheme="minorHAnsi"/>
        </w:rPr>
      </w:pPr>
      <w:r w:rsidRPr="00573876">
        <w:rPr>
          <w:rFonts w:asciiTheme="minorHAnsi" w:hAnsiTheme="minorHAnsi" w:cstheme="minorHAnsi"/>
        </w:rPr>
        <w:t xml:space="preserve">Comparison between groups will be done using Mann-Whitney U test </w:t>
      </w:r>
      <w:r>
        <w:rPr>
          <w:rFonts w:asciiTheme="minorHAnsi" w:hAnsiTheme="minorHAnsi" w:cstheme="minorHAnsi"/>
        </w:rPr>
        <w:t>when comparing numerical versus categorical data because of the likely</w:t>
      </w:r>
      <w:r w:rsidRPr="00573876">
        <w:rPr>
          <w:rFonts w:asciiTheme="minorHAnsi" w:hAnsiTheme="minorHAnsi" w:cstheme="minorHAnsi"/>
        </w:rPr>
        <w:t xml:space="preserve"> non-parametric</w:t>
      </w:r>
      <w:r>
        <w:rPr>
          <w:rFonts w:asciiTheme="minorHAnsi" w:hAnsiTheme="minorHAnsi" w:cstheme="minorHAnsi"/>
        </w:rPr>
        <w:t xml:space="preserve"> distribution</w:t>
      </w:r>
      <w:r w:rsidRPr="00573876">
        <w:rPr>
          <w:rFonts w:asciiTheme="minorHAnsi" w:hAnsiTheme="minorHAnsi" w:cstheme="minorHAnsi"/>
        </w:rPr>
        <w:t xml:space="preserve">. Chi- square or Fisher’s exact test will be used when comparing groups with categorical versus categorical data. </w:t>
      </w:r>
    </w:p>
    <w:p w14:paraId="1EE646E4" w14:textId="77777777" w:rsidR="00E5463E" w:rsidRDefault="00573876" w:rsidP="001D3B26">
      <w:pPr>
        <w:pStyle w:val="ListParagraph"/>
        <w:numPr>
          <w:ilvl w:val="0"/>
          <w:numId w:val="40"/>
        </w:numPr>
        <w:spacing w:line="276" w:lineRule="auto"/>
        <w:rPr>
          <w:rFonts w:asciiTheme="minorHAnsi" w:hAnsiTheme="minorHAnsi" w:cstheme="minorHAnsi"/>
        </w:rPr>
      </w:pPr>
      <w:r w:rsidRPr="00D30E34">
        <w:rPr>
          <w:rFonts w:asciiTheme="minorHAnsi" w:hAnsiTheme="minorHAnsi" w:cstheme="minorHAnsi"/>
        </w:rPr>
        <w:t xml:space="preserve">Logistic regression to identify the relationship between </w:t>
      </w:r>
      <w:r>
        <w:rPr>
          <w:rFonts w:asciiTheme="minorHAnsi" w:hAnsiTheme="minorHAnsi" w:cstheme="minorHAnsi"/>
        </w:rPr>
        <w:t xml:space="preserve">trauma severity scores and sleep quality </w:t>
      </w:r>
      <w:r w:rsidRPr="00D30E34">
        <w:rPr>
          <w:rFonts w:asciiTheme="minorHAnsi" w:hAnsiTheme="minorHAnsi" w:cstheme="minorHAnsi"/>
        </w:rPr>
        <w:t>with delirium</w:t>
      </w:r>
      <w:r>
        <w:rPr>
          <w:rFonts w:asciiTheme="minorHAnsi" w:hAnsiTheme="minorHAnsi" w:cstheme="minorHAnsi"/>
        </w:rPr>
        <w:t xml:space="preserve">. AIS and ISS can be analyzed against the dichotomous variable of “delirium” or “no delirium” during ICU stay. </w:t>
      </w:r>
    </w:p>
    <w:p w14:paraId="3264B68B" w14:textId="193C373B" w:rsidR="00E5463E" w:rsidRDefault="00F73DD1" w:rsidP="001D3B26">
      <w:pPr>
        <w:pStyle w:val="ListParagraph"/>
        <w:numPr>
          <w:ilvl w:val="0"/>
          <w:numId w:val="40"/>
        </w:numPr>
        <w:spacing w:line="276" w:lineRule="auto"/>
        <w:rPr>
          <w:rFonts w:asciiTheme="minorHAnsi" w:hAnsiTheme="minorHAnsi" w:cstheme="minorHAnsi"/>
        </w:rPr>
      </w:pPr>
      <w:r>
        <w:rPr>
          <w:rFonts w:asciiTheme="minorHAnsi" w:hAnsiTheme="minorHAnsi" w:cstheme="minorHAnsi"/>
        </w:rPr>
        <w:t xml:space="preserve">For sleep quality, </w:t>
      </w:r>
      <w:r w:rsidR="00E5463E">
        <w:rPr>
          <w:rFonts w:asciiTheme="minorHAnsi" w:hAnsiTheme="minorHAnsi" w:cstheme="minorHAnsi"/>
        </w:rPr>
        <w:t>4 variables derived from PSG will be used to assess the quality of sleep:</w:t>
      </w:r>
    </w:p>
    <w:p w14:paraId="2808BA0B" w14:textId="678AD903" w:rsidR="00E5463E" w:rsidRDefault="00F73DD1" w:rsidP="001D3B26">
      <w:pPr>
        <w:pStyle w:val="ListParagraph"/>
        <w:numPr>
          <w:ilvl w:val="1"/>
          <w:numId w:val="40"/>
        </w:numPr>
        <w:spacing w:line="276" w:lineRule="auto"/>
        <w:rPr>
          <w:rFonts w:asciiTheme="minorHAnsi" w:hAnsiTheme="minorHAnsi" w:cstheme="minorHAnsi"/>
        </w:rPr>
      </w:pPr>
      <w:r>
        <w:rPr>
          <w:rFonts w:asciiTheme="minorHAnsi" w:hAnsiTheme="minorHAnsi" w:cstheme="minorHAnsi"/>
        </w:rPr>
        <w:t xml:space="preserve"> Total sleep time (TST)</w:t>
      </w:r>
      <w:r w:rsidR="00E5463E">
        <w:rPr>
          <w:rFonts w:asciiTheme="minorHAnsi" w:hAnsiTheme="minorHAnsi" w:cstheme="minorHAnsi"/>
        </w:rPr>
        <w:t>,</w:t>
      </w:r>
    </w:p>
    <w:p w14:paraId="3791C8CD" w14:textId="441A5AF4" w:rsidR="00E5463E" w:rsidRDefault="00E5463E" w:rsidP="001D3B26">
      <w:pPr>
        <w:pStyle w:val="ListParagraph"/>
        <w:numPr>
          <w:ilvl w:val="1"/>
          <w:numId w:val="40"/>
        </w:numPr>
        <w:spacing w:line="276" w:lineRule="auto"/>
        <w:rPr>
          <w:rFonts w:asciiTheme="minorHAnsi" w:hAnsiTheme="minorHAnsi" w:cstheme="minorHAnsi"/>
        </w:rPr>
      </w:pPr>
      <w:r>
        <w:rPr>
          <w:rFonts w:asciiTheme="minorHAnsi" w:hAnsiTheme="minorHAnsi" w:cstheme="minorHAnsi"/>
        </w:rPr>
        <w:t xml:space="preserve">the sleep efficiency (the percent of study time occupied by sleep), </w:t>
      </w:r>
    </w:p>
    <w:p w14:paraId="6AB9EC1D" w14:textId="4EDDE578" w:rsidR="00E5463E" w:rsidRDefault="00E5463E" w:rsidP="001D3B26">
      <w:pPr>
        <w:pStyle w:val="ListParagraph"/>
        <w:numPr>
          <w:ilvl w:val="1"/>
          <w:numId w:val="40"/>
        </w:numPr>
        <w:spacing w:line="276" w:lineRule="auto"/>
        <w:rPr>
          <w:rFonts w:asciiTheme="minorHAnsi" w:hAnsiTheme="minorHAnsi" w:cstheme="minorHAnsi"/>
        </w:rPr>
      </w:pPr>
      <w:r>
        <w:rPr>
          <w:rFonts w:asciiTheme="minorHAnsi" w:hAnsiTheme="minorHAnsi" w:cstheme="minorHAnsi"/>
        </w:rPr>
        <w:t xml:space="preserve">the percentage of Rapid Eye Movement (REM) sleep, and </w:t>
      </w:r>
    </w:p>
    <w:p w14:paraId="5F4430DF" w14:textId="1F9A4136" w:rsidR="00573876" w:rsidRDefault="00E5463E" w:rsidP="001D3B26">
      <w:pPr>
        <w:pStyle w:val="ListParagraph"/>
        <w:numPr>
          <w:ilvl w:val="1"/>
          <w:numId w:val="40"/>
        </w:numPr>
        <w:spacing w:line="276" w:lineRule="auto"/>
        <w:rPr>
          <w:rFonts w:asciiTheme="minorHAnsi" w:hAnsiTheme="minorHAnsi" w:cstheme="minorHAnsi"/>
        </w:rPr>
      </w:pPr>
      <w:proofErr w:type="gramStart"/>
      <w:r>
        <w:rPr>
          <w:rFonts w:asciiTheme="minorHAnsi" w:hAnsiTheme="minorHAnsi" w:cstheme="minorHAnsi"/>
        </w:rPr>
        <w:t>the</w:t>
      </w:r>
      <w:proofErr w:type="gramEnd"/>
      <w:r>
        <w:rPr>
          <w:rFonts w:asciiTheme="minorHAnsi" w:hAnsiTheme="minorHAnsi" w:cstheme="minorHAnsi"/>
        </w:rPr>
        <w:t xml:space="preserve"> arousal index.</w:t>
      </w:r>
    </w:p>
    <w:p w14:paraId="2D1B94BF" w14:textId="4A0374D3" w:rsidR="00BC3FDF" w:rsidRPr="00D30E34" w:rsidRDefault="00E5463E" w:rsidP="001D3B26">
      <w:pPr>
        <w:spacing w:line="276" w:lineRule="auto"/>
        <w:ind w:left="720"/>
        <w:rPr>
          <w:rFonts w:asciiTheme="minorHAnsi" w:hAnsiTheme="minorHAnsi" w:cstheme="minorHAnsi"/>
        </w:rPr>
      </w:pPr>
      <w:r>
        <w:rPr>
          <w:rFonts w:asciiTheme="minorHAnsi" w:hAnsiTheme="minorHAnsi" w:cstheme="minorHAnsi"/>
        </w:rPr>
        <w:t>These will be analyzed against the dichotomous outcome of “delirium” or “no delirium” during ICU stay using logistic regression to see if there is a relation.</w:t>
      </w:r>
    </w:p>
    <w:p w14:paraId="4FB4FD88" w14:textId="667C03FF" w:rsidR="00BC3FDF" w:rsidRDefault="00BC3FDF" w:rsidP="001D3B26">
      <w:pPr>
        <w:pStyle w:val="Heading1"/>
        <w:numPr>
          <w:ilvl w:val="0"/>
          <w:numId w:val="11"/>
        </w:numPr>
        <w:spacing w:line="276" w:lineRule="auto"/>
        <w:rPr>
          <w:rFonts w:asciiTheme="minorHAnsi" w:hAnsiTheme="minorHAnsi" w:cstheme="minorHAnsi"/>
        </w:rPr>
      </w:pPr>
      <w:bookmarkStart w:id="22" w:name="_Toc64881112"/>
      <w:r w:rsidRPr="00D30E34">
        <w:rPr>
          <w:rFonts w:asciiTheme="minorHAnsi" w:hAnsiTheme="minorHAnsi" w:cstheme="minorHAnsi"/>
        </w:rPr>
        <w:t>PUBLICATIONS AND REPORT</w:t>
      </w:r>
      <w:bookmarkEnd w:id="22"/>
    </w:p>
    <w:p w14:paraId="3B436940" w14:textId="6ACB5CAF" w:rsidR="00E5463E" w:rsidRDefault="00E5463E" w:rsidP="001D3B26">
      <w:pPr>
        <w:spacing w:line="276" w:lineRule="auto"/>
        <w:rPr>
          <w:rFonts w:asciiTheme="minorHAnsi" w:hAnsiTheme="minorHAnsi" w:cstheme="minorHAnsi"/>
        </w:rPr>
      </w:pPr>
      <w:r>
        <w:rPr>
          <w:rFonts w:asciiTheme="minorHAnsi" w:hAnsiTheme="minorHAnsi" w:cstheme="minorHAnsi"/>
        </w:rPr>
        <w:t>The results of this study will be written as per the EQATOR</w:t>
      </w:r>
      <w:r w:rsidR="00EF2C95">
        <w:rPr>
          <w:rFonts w:asciiTheme="minorHAnsi" w:hAnsiTheme="minorHAnsi" w:cstheme="minorHAnsi"/>
        </w:rPr>
        <w:t xml:space="preserve"> Network’s “Strengthening the Reporting of Observational Studies in Epidemiology (STROBE)” statement. They will be submitted to peer-reviewed journals and presented at relevant conferences.</w:t>
      </w:r>
    </w:p>
    <w:p w14:paraId="16AF9525" w14:textId="68F971BF" w:rsidR="00113C19" w:rsidRDefault="00113C19" w:rsidP="001D3B26">
      <w:pPr>
        <w:spacing w:line="276" w:lineRule="auto"/>
        <w:rPr>
          <w:rFonts w:asciiTheme="minorHAnsi" w:hAnsiTheme="minorHAnsi" w:cstheme="minorHAnsi"/>
        </w:rPr>
      </w:pPr>
    </w:p>
    <w:p w14:paraId="448DAD43" w14:textId="4DEB6460" w:rsidR="00113C19" w:rsidRDefault="00113C19" w:rsidP="001D3B26">
      <w:pPr>
        <w:spacing w:line="276" w:lineRule="auto"/>
        <w:rPr>
          <w:rFonts w:asciiTheme="minorHAnsi" w:hAnsiTheme="minorHAnsi" w:cstheme="minorHAnsi"/>
        </w:rPr>
      </w:pPr>
    </w:p>
    <w:p w14:paraId="5A76894B" w14:textId="77777777" w:rsidR="00113C19" w:rsidRPr="00E5463E" w:rsidRDefault="00113C19" w:rsidP="001D3B26">
      <w:pPr>
        <w:spacing w:line="276" w:lineRule="auto"/>
        <w:rPr>
          <w:rFonts w:asciiTheme="minorHAnsi" w:hAnsiTheme="minorHAnsi" w:cstheme="minorHAnsi"/>
        </w:rPr>
      </w:pPr>
    </w:p>
    <w:p w14:paraId="6D6F3181" w14:textId="77777777" w:rsidR="00BC3FDF" w:rsidRPr="00D30E34" w:rsidRDefault="00BC3FDF" w:rsidP="001D3B26">
      <w:pPr>
        <w:pStyle w:val="Heading1"/>
        <w:numPr>
          <w:ilvl w:val="0"/>
          <w:numId w:val="11"/>
        </w:numPr>
        <w:spacing w:line="276" w:lineRule="auto"/>
        <w:rPr>
          <w:rFonts w:asciiTheme="minorHAnsi" w:hAnsiTheme="minorHAnsi" w:cstheme="minorHAnsi"/>
        </w:rPr>
      </w:pPr>
      <w:bookmarkStart w:id="23" w:name="_Toc64881113"/>
      <w:r w:rsidRPr="00D30E34">
        <w:rPr>
          <w:rFonts w:asciiTheme="minorHAnsi" w:hAnsiTheme="minorHAnsi" w:cstheme="minorHAnsi"/>
        </w:rPr>
        <w:t>REFERENCES</w:t>
      </w:r>
      <w:bookmarkEnd w:id="23"/>
    </w:p>
    <w:p w14:paraId="08274D6F" w14:textId="77777777" w:rsidR="00113C19" w:rsidRPr="00113C19" w:rsidRDefault="00874F3A" w:rsidP="00113C19">
      <w:pPr>
        <w:pStyle w:val="Bibliography"/>
        <w:rPr>
          <w:rFonts w:ascii="Calibri" w:hAnsiTheme="minorHAnsi"/>
          <w:lang w:val="en-GB"/>
        </w:rPr>
      </w:pPr>
      <w:r w:rsidRPr="00746493">
        <w:rPr>
          <w:rFonts w:asciiTheme="minorHAnsi" w:hAnsiTheme="minorHAnsi" w:cstheme="minorHAnsi"/>
        </w:rPr>
        <w:fldChar w:fldCharType="begin"/>
      </w:r>
      <w:r w:rsidR="00B10176">
        <w:rPr>
          <w:rFonts w:asciiTheme="minorHAnsi" w:hAnsiTheme="minorHAnsi" w:cstheme="minorHAnsi"/>
        </w:rPr>
        <w:instrText xml:space="preserve"> ADDIN ZOTERO_BIBL {"uncited":[],"omitted":[],"custom":[]} CSL_BIBLIOGRAPHY </w:instrText>
      </w:r>
      <w:r w:rsidRPr="00746493">
        <w:rPr>
          <w:rFonts w:asciiTheme="minorHAnsi" w:hAnsiTheme="minorHAnsi" w:cstheme="minorHAnsi"/>
        </w:rPr>
        <w:fldChar w:fldCharType="separate"/>
      </w:r>
      <w:r w:rsidR="00113C19" w:rsidRPr="00113C19">
        <w:rPr>
          <w:rFonts w:ascii="Calibri" w:hAnsiTheme="minorHAnsi"/>
          <w:lang w:val="en-GB"/>
        </w:rPr>
        <w:t>1.</w:t>
      </w:r>
      <w:r w:rsidR="00113C19" w:rsidRPr="00113C19">
        <w:rPr>
          <w:rFonts w:ascii="Calibri" w:hAnsiTheme="minorHAnsi"/>
          <w:lang w:val="en-GB"/>
        </w:rPr>
        <w:tab/>
        <w:t xml:space="preserve">American Psychiatric Association. </w:t>
      </w:r>
      <w:r w:rsidR="00113C19" w:rsidRPr="00113C19">
        <w:rPr>
          <w:rFonts w:ascii="Calibri" w:hAnsiTheme="minorHAnsi"/>
          <w:i/>
          <w:iCs/>
          <w:lang w:val="en-GB"/>
        </w:rPr>
        <w:t>Diagnostic and Statistical Manual of Mental Disorders</w:t>
      </w:r>
      <w:r w:rsidR="00113C19" w:rsidRPr="00113C19">
        <w:rPr>
          <w:rFonts w:ascii="Calibri" w:hAnsiTheme="minorHAnsi"/>
          <w:lang w:val="en-GB"/>
        </w:rPr>
        <w:t>. (American Psychiatric Association, 2013).</w:t>
      </w:r>
    </w:p>
    <w:p w14:paraId="66D2565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w:t>
      </w:r>
      <w:r w:rsidRPr="00113C19">
        <w:rPr>
          <w:rFonts w:ascii="Calibri" w:hAnsiTheme="minorHAnsi"/>
          <w:lang w:val="en-GB"/>
        </w:rPr>
        <w:tab/>
        <w:t xml:space="preserve">Ouimet, S., Kavanagh, B. P., Gottfried, S. B. &amp; Skrobik, Y. Incidence, risk factors and consequences of ICU delirium. </w:t>
      </w:r>
      <w:r w:rsidRPr="00113C19">
        <w:rPr>
          <w:rFonts w:ascii="Calibri" w:hAnsiTheme="minorHAnsi"/>
          <w:i/>
          <w:iCs/>
          <w:lang w:val="en-GB"/>
        </w:rPr>
        <w:t>Intensive Care Med.</w:t>
      </w:r>
      <w:r w:rsidRPr="00113C19">
        <w:rPr>
          <w:rFonts w:ascii="Calibri" w:hAnsiTheme="minorHAnsi"/>
          <w:lang w:val="en-GB"/>
        </w:rPr>
        <w:t xml:space="preserve"> </w:t>
      </w:r>
      <w:r w:rsidRPr="00113C19">
        <w:rPr>
          <w:rFonts w:ascii="Calibri" w:hAnsiTheme="minorHAnsi"/>
          <w:b/>
          <w:bCs/>
          <w:lang w:val="en-GB"/>
        </w:rPr>
        <w:t>33</w:t>
      </w:r>
      <w:r w:rsidRPr="00113C19">
        <w:rPr>
          <w:rFonts w:ascii="Calibri" w:hAnsiTheme="minorHAnsi"/>
          <w:lang w:val="en-GB"/>
        </w:rPr>
        <w:t>, 66–73 (2007).</w:t>
      </w:r>
    </w:p>
    <w:p w14:paraId="2E48331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w:t>
      </w:r>
      <w:r w:rsidRPr="00113C19">
        <w:rPr>
          <w:rFonts w:ascii="Calibri" w:hAnsiTheme="minorHAnsi"/>
          <w:lang w:val="en-GB"/>
        </w:rPr>
        <w:tab/>
        <w:t xml:space="preserve">Devlin, J. W. </w:t>
      </w:r>
      <w:r w:rsidRPr="00113C19">
        <w:rPr>
          <w:rFonts w:ascii="Calibri" w:hAnsiTheme="minorHAnsi"/>
          <w:i/>
          <w:iCs/>
          <w:lang w:val="en-GB"/>
        </w:rPr>
        <w:t>et al.</w:t>
      </w:r>
      <w:r w:rsidRPr="00113C19">
        <w:rPr>
          <w:rFonts w:ascii="Calibri" w:hAnsiTheme="minorHAnsi"/>
          <w:lang w:val="en-GB"/>
        </w:rPr>
        <w:t xml:space="preserve"> Efficacy and safety of quetiapine in critically ill patients with delirium: A prospective, multicenter, randomized, double-blind, placebo-controlled pilot study*: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38</w:t>
      </w:r>
      <w:r w:rsidRPr="00113C19">
        <w:rPr>
          <w:rFonts w:ascii="Calibri" w:hAnsiTheme="minorHAnsi"/>
          <w:lang w:val="en-GB"/>
        </w:rPr>
        <w:t>, 419–427 (2010).</w:t>
      </w:r>
    </w:p>
    <w:p w14:paraId="22DC8BCA"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w:t>
      </w:r>
      <w:r w:rsidRPr="00113C19">
        <w:rPr>
          <w:rFonts w:ascii="Calibri" w:hAnsiTheme="minorHAnsi"/>
          <w:lang w:val="en-GB"/>
        </w:rPr>
        <w:tab/>
        <w:t xml:space="preserve">Girard, T. D. </w:t>
      </w:r>
      <w:r w:rsidRPr="00113C19">
        <w:rPr>
          <w:rFonts w:ascii="Calibri" w:hAnsiTheme="minorHAnsi"/>
          <w:i/>
          <w:iCs/>
          <w:lang w:val="en-GB"/>
        </w:rPr>
        <w:t>et al.</w:t>
      </w:r>
      <w:r w:rsidRPr="00113C19">
        <w:rPr>
          <w:rFonts w:ascii="Calibri" w:hAnsiTheme="minorHAnsi"/>
          <w:lang w:val="en-GB"/>
        </w:rPr>
        <w:t xml:space="preserve"> Feasibility, efficacy, and safety of antipsychotics for intensive care unit delirium: The MIND randomized, placebo-controlled trial*: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38</w:t>
      </w:r>
      <w:r w:rsidRPr="00113C19">
        <w:rPr>
          <w:rFonts w:ascii="Calibri" w:hAnsiTheme="minorHAnsi"/>
          <w:lang w:val="en-GB"/>
        </w:rPr>
        <w:t>, 428–437 (2010).</w:t>
      </w:r>
    </w:p>
    <w:p w14:paraId="01EB921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5.</w:t>
      </w:r>
      <w:r w:rsidRPr="00113C19">
        <w:rPr>
          <w:rFonts w:ascii="Calibri" w:hAnsiTheme="minorHAnsi"/>
          <w:lang w:val="en-GB"/>
        </w:rPr>
        <w:tab/>
        <w:t xml:space="preserve">Ely, E. </w:t>
      </w:r>
      <w:r w:rsidRPr="00113C19">
        <w:rPr>
          <w:rFonts w:ascii="Calibri" w:hAnsiTheme="minorHAnsi"/>
          <w:i/>
          <w:iCs/>
          <w:lang w:val="en-GB"/>
        </w:rPr>
        <w:t>et al.</w:t>
      </w:r>
      <w:r w:rsidRPr="00113C19">
        <w:rPr>
          <w:rFonts w:ascii="Calibri" w:hAnsiTheme="minorHAnsi"/>
          <w:lang w:val="en-GB"/>
        </w:rPr>
        <w:t xml:space="preserve"> The impact of delirium in the intensive care unit on hospital length of stay. </w:t>
      </w:r>
      <w:r w:rsidRPr="00113C19">
        <w:rPr>
          <w:rFonts w:ascii="Calibri" w:hAnsiTheme="minorHAnsi"/>
          <w:i/>
          <w:iCs/>
          <w:lang w:val="en-GB"/>
        </w:rPr>
        <w:t>Intensive Care Med.</w:t>
      </w:r>
      <w:r w:rsidRPr="00113C19">
        <w:rPr>
          <w:rFonts w:ascii="Calibri" w:hAnsiTheme="minorHAnsi"/>
          <w:lang w:val="en-GB"/>
        </w:rPr>
        <w:t xml:space="preserve"> </w:t>
      </w:r>
      <w:r w:rsidRPr="00113C19">
        <w:rPr>
          <w:rFonts w:ascii="Calibri" w:hAnsiTheme="minorHAnsi"/>
          <w:b/>
          <w:bCs/>
          <w:lang w:val="en-GB"/>
        </w:rPr>
        <w:t>27</w:t>
      </w:r>
      <w:r w:rsidRPr="00113C19">
        <w:rPr>
          <w:rFonts w:ascii="Calibri" w:hAnsiTheme="minorHAnsi"/>
          <w:lang w:val="en-GB"/>
        </w:rPr>
        <w:t>, 1892–1900 (2001).</w:t>
      </w:r>
    </w:p>
    <w:p w14:paraId="45501754"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6.</w:t>
      </w:r>
      <w:r w:rsidRPr="00113C19">
        <w:rPr>
          <w:rFonts w:ascii="Calibri" w:hAnsiTheme="minorHAnsi"/>
          <w:lang w:val="en-GB"/>
        </w:rPr>
        <w:tab/>
        <w:t xml:space="preserve">Vasilevskis, E. E., Han, J. H., Hughes, C. G. &amp; Ely, E. W. Epidemiology and risk factors for delirium across hospital settings. </w:t>
      </w:r>
      <w:r w:rsidRPr="00113C19">
        <w:rPr>
          <w:rFonts w:ascii="Calibri" w:hAnsiTheme="minorHAnsi"/>
          <w:i/>
          <w:iCs/>
          <w:lang w:val="en-GB"/>
        </w:rPr>
        <w:t>Best Pract. Res. Clin. Anaesthesiol.</w:t>
      </w:r>
      <w:r w:rsidRPr="00113C19">
        <w:rPr>
          <w:rFonts w:ascii="Calibri" w:hAnsiTheme="minorHAnsi"/>
          <w:lang w:val="en-GB"/>
        </w:rPr>
        <w:t xml:space="preserve"> </w:t>
      </w:r>
      <w:r w:rsidRPr="00113C19">
        <w:rPr>
          <w:rFonts w:ascii="Calibri" w:hAnsiTheme="minorHAnsi"/>
          <w:b/>
          <w:bCs/>
          <w:lang w:val="en-GB"/>
        </w:rPr>
        <w:t>26</w:t>
      </w:r>
      <w:r w:rsidRPr="00113C19">
        <w:rPr>
          <w:rFonts w:ascii="Calibri" w:hAnsiTheme="minorHAnsi"/>
          <w:lang w:val="en-GB"/>
        </w:rPr>
        <w:t>, 277–287 (2012).</w:t>
      </w:r>
    </w:p>
    <w:p w14:paraId="2C9BDA58"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7.</w:t>
      </w:r>
      <w:r w:rsidRPr="00113C19">
        <w:rPr>
          <w:rFonts w:ascii="Calibri" w:hAnsiTheme="minorHAnsi"/>
          <w:lang w:val="en-GB"/>
        </w:rPr>
        <w:tab/>
        <w:t xml:space="preserve">Austin, C. A. </w:t>
      </w:r>
      <w:r w:rsidRPr="00113C19">
        <w:rPr>
          <w:rFonts w:ascii="Calibri" w:hAnsiTheme="minorHAnsi"/>
          <w:i/>
          <w:iCs/>
          <w:lang w:val="en-GB"/>
        </w:rPr>
        <w:t>et al.</w:t>
      </w:r>
      <w:r w:rsidRPr="00113C19">
        <w:rPr>
          <w:rFonts w:ascii="Calibri" w:hAnsiTheme="minorHAnsi"/>
          <w:lang w:val="en-GB"/>
        </w:rPr>
        <w:t xml:space="preserve"> Association Between Postoperative Delirium and Long-term Cognitive Function After Major Nonemergent Surgery. </w:t>
      </w:r>
      <w:r w:rsidRPr="00113C19">
        <w:rPr>
          <w:rFonts w:ascii="Calibri" w:hAnsiTheme="minorHAnsi"/>
          <w:i/>
          <w:iCs/>
          <w:lang w:val="en-GB"/>
        </w:rPr>
        <w:t>JAMA Surg.</w:t>
      </w:r>
      <w:r w:rsidRPr="00113C19">
        <w:rPr>
          <w:rFonts w:ascii="Calibri" w:hAnsiTheme="minorHAnsi"/>
          <w:lang w:val="en-GB"/>
        </w:rPr>
        <w:t xml:space="preserve"> </w:t>
      </w:r>
      <w:r w:rsidRPr="00113C19">
        <w:rPr>
          <w:rFonts w:ascii="Calibri" w:hAnsiTheme="minorHAnsi"/>
          <w:b/>
          <w:bCs/>
          <w:lang w:val="en-GB"/>
        </w:rPr>
        <w:t>154</w:t>
      </w:r>
      <w:r w:rsidRPr="00113C19">
        <w:rPr>
          <w:rFonts w:ascii="Calibri" w:hAnsiTheme="minorHAnsi"/>
          <w:lang w:val="en-GB"/>
        </w:rPr>
        <w:t>, 328 (2019).</w:t>
      </w:r>
    </w:p>
    <w:p w14:paraId="721430D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8.</w:t>
      </w:r>
      <w:r w:rsidRPr="00113C19">
        <w:rPr>
          <w:rFonts w:ascii="Calibri" w:hAnsiTheme="minorHAnsi"/>
          <w:lang w:val="en-GB"/>
        </w:rPr>
        <w:tab/>
        <w:t xml:space="preserve">Chawda, M. N., Hildebrand, F., Pape, H. C. &amp; Giannoudis, P. V. Predicting outcome after multiple trauma: which scoring system? </w:t>
      </w:r>
      <w:r w:rsidRPr="00113C19">
        <w:rPr>
          <w:rFonts w:ascii="Calibri" w:hAnsiTheme="minorHAnsi"/>
          <w:i/>
          <w:iCs/>
          <w:lang w:val="en-GB"/>
        </w:rPr>
        <w:t>Injury</w:t>
      </w:r>
      <w:r w:rsidRPr="00113C19">
        <w:rPr>
          <w:rFonts w:ascii="Calibri" w:hAnsiTheme="minorHAnsi"/>
          <w:lang w:val="en-GB"/>
        </w:rPr>
        <w:t xml:space="preserve"> </w:t>
      </w:r>
      <w:r w:rsidRPr="00113C19">
        <w:rPr>
          <w:rFonts w:ascii="Calibri" w:hAnsiTheme="minorHAnsi"/>
          <w:b/>
          <w:bCs/>
          <w:lang w:val="en-GB"/>
        </w:rPr>
        <w:t>35</w:t>
      </w:r>
      <w:r w:rsidRPr="00113C19">
        <w:rPr>
          <w:rFonts w:ascii="Calibri" w:hAnsiTheme="minorHAnsi"/>
          <w:lang w:val="en-GB"/>
        </w:rPr>
        <w:t>, 347–358 (2004).</w:t>
      </w:r>
    </w:p>
    <w:p w14:paraId="0BA398C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9.</w:t>
      </w:r>
      <w:r w:rsidRPr="00113C19">
        <w:rPr>
          <w:rFonts w:ascii="Calibri" w:hAnsiTheme="minorHAnsi"/>
          <w:lang w:val="en-GB"/>
        </w:rPr>
        <w:tab/>
        <w:t xml:space="preserve">Yates, D. W. ABC of major trauma. Scoring systems for trauma. </w:t>
      </w:r>
      <w:r w:rsidRPr="00113C19">
        <w:rPr>
          <w:rFonts w:ascii="Calibri" w:hAnsiTheme="minorHAnsi"/>
          <w:i/>
          <w:iCs/>
          <w:lang w:val="en-GB"/>
        </w:rPr>
        <w:t>BMJ</w:t>
      </w:r>
      <w:r w:rsidRPr="00113C19">
        <w:rPr>
          <w:rFonts w:ascii="Calibri" w:hAnsiTheme="minorHAnsi"/>
          <w:lang w:val="en-GB"/>
        </w:rPr>
        <w:t xml:space="preserve"> </w:t>
      </w:r>
      <w:r w:rsidRPr="00113C19">
        <w:rPr>
          <w:rFonts w:ascii="Calibri" w:hAnsiTheme="minorHAnsi"/>
          <w:b/>
          <w:bCs/>
          <w:lang w:val="en-GB"/>
        </w:rPr>
        <w:t>301</w:t>
      </w:r>
      <w:r w:rsidRPr="00113C19">
        <w:rPr>
          <w:rFonts w:ascii="Calibri" w:hAnsiTheme="minorHAnsi"/>
          <w:lang w:val="en-GB"/>
        </w:rPr>
        <w:t>, 1090–1094 (1990).</w:t>
      </w:r>
    </w:p>
    <w:p w14:paraId="1E27F15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lastRenderedPageBreak/>
        <w:t>10.</w:t>
      </w:r>
      <w:r w:rsidRPr="00113C19">
        <w:rPr>
          <w:rFonts w:ascii="Calibri" w:hAnsiTheme="minorHAnsi"/>
          <w:lang w:val="en-GB"/>
        </w:rPr>
        <w:tab/>
        <w:t xml:space="preserve">Rau, C.-S. </w:t>
      </w:r>
      <w:r w:rsidRPr="00113C19">
        <w:rPr>
          <w:rFonts w:ascii="Calibri" w:hAnsiTheme="minorHAnsi"/>
          <w:i/>
          <w:iCs/>
          <w:lang w:val="en-GB"/>
        </w:rPr>
        <w:t>et al.</w:t>
      </w:r>
      <w:r w:rsidRPr="00113C19">
        <w:rPr>
          <w:rFonts w:ascii="Calibri" w:hAnsiTheme="minorHAnsi"/>
          <w:lang w:val="en-GB"/>
        </w:rPr>
        <w:t xml:space="preserve"> Polytrauma Defined by the New Berlin Definition: A Validation Test Based on Propensity-Score Matching Approach. </w:t>
      </w:r>
      <w:r w:rsidRPr="00113C19">
        <w:rPr>
          <w:rFonts w:ascii="Calibri" w:hAnsiTheme="minorHAnsi"/>
          <w:i/>
          <w:iCs/>
          <w:lang w:val="en-GB"/>
        </w:rPr>
        <w:t>Int. J. Environ. Res. Public. Health</w:t>
      </w:r>
      <w:r w:rsidRPr="00113C19">
        <w:rPr>
          <w:rFonts w:ascii="Calibri" w:hAnsiTheme="minorHAnsi"/>
          <w:lang w:val="en-GB"/>
        </w:rPr>
        <w:t xml:space="preserve"> </w:t>
      </w:r>
      <w:r w:rsidRPr="00113C19">
        <w:rPr>
          <w:rFonts w:ascii="Calibri" w:hAnsiTheme="minorHAnsi"/>
          <w:b/>
          <w:bCs/>
          <w:lang w:val="en-GB"/>
        </w:rPr>
        <w:t>14</w:t>
      </w:r>
      <w:r w:rsidRPr="00113C19">
        <w:rPr>
          <w:rFonts w:ascii="Calibri" w:hAnsiTheme="minorHAnsi"/>
          <w:lang w:val="en-GB"/>
        </w:rPr>
        <w:t>, 1045 (2017).</w:t>
      </w:r>
    </w:p>
    <w:p w14:paraId="7D636109"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1.</w:t>
      </w:r>
      <w:r w:rsidRPr="00113C19">
        <w:rPr>
          <w:rFonts w:ascii="Calibri" w:hAnsiTheme="minorHAnsi"/>
          <w:lang w:val="en-GB"/>
        </w:rPr>
        <w:tab/>
        <w:t xml:space="preserve">Warren, K.-R. J., Morrey, C., Oppy, A., Pirpiris, M. &amp; Balogh, Z. J. The overview of the Australian trauma system: </w:t>
      </w:r>
      <w:r w:rsidRPr="00113C19">
        <w:rPr>
          <w:rFonts w:ascii="Calibri" w:hAnsiTheme="minorHAnsi"/>
          <w:i/>
          <w:iCs/>
          <w:lang w:val="en-GB"/>
        </w:rPr>
        <w:t>OTA Int.</w:t>
      </w:r>
      <w:r w:rsidRPr="00113C19">
        <w:rPr>
          <w:rFonts w:ascii="Calibri" w:hAnsiTheme="minorHAnsi"/>
          <w:lang w:val="en-GB"/>
        </w:rPr>
        <w:t xml:space="preserve"> </w:t>
      </w:r>
      <w:r w:rsidRPr="00113C19">
        <w:rPr>
          <w:rFonts w:ascii="Calibri" w:hAnsiTheme="minorHAnsi"/>
          <w:b/>
          <w:bCs/>
          <w:lang w:val="en-GB"/>
        </w:rPr>
        <w:t>2</w:t>
      </w:r>
      <w:r w:rsidRPr="00113C19">
        <w:rPr>
          <w:rFonts w:ascii="Calibri" w:hAnsiTheme="minorHAnsi"/>
          <w:lang w:val="en-GB"/>
        </w:rPr>
        <w:t>, e018 (2019).</w:t>
      </w:r>
    </w:p>
    <w:p w14:paraId="688E97D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2.</w:t>
      </w:r>
      <w:r w:rsidRPr="00113C19">
        <w:rPr>
          <w:rFonts w:ascii="Calibri" w:hAnsiTheme="minorHAnsi"/>
          <w:lang w:val="en-GB"/>
        </w:rPr>
        <w:tab/>
        <w:t>Palmer, C. MAJOR TRAUMA AND THE INJURY SEVERITY SCORE - WHERE SHOULD WE SET THE BAR? 17.</w:t>
      </w:r>
    </w:p>
    <w:p w14:paraId="41632F60"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3.</w:t>
      </w:r>
      <w:r w:rsidRPr="00113C19">
        <w:rPr>
          <w:rFonts w:ascii="Calibri" w:hAnsiTheme="minorHAnsi"/>
          <w:lang w:val="en-GB"/>
        </w:rPr>
        <w:tab/>
        <w:t>ACI - Agency for Clinical Innovation, N. M. of H. Resources | Agency for Clinical Innovation. https://www.aci.health.nsw.gov.au/get-involved/institute-of-trauma-and-injury-management/resources.</w:t>
      </w:r>
    </w:p>
    <w:p w14:paraId="151D58C9"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4.</w:t>
      </w:r>
      <w:r w:rsidRPr="00113C19">
        <w:rPr>
          <w:rFonts w:ascii="Calibri" w:hAnsiTheme="minorHAnsi"/>
          <w:lang w:val="en-GB"/>
        </w:rPr>
        <w:tab/>
        <w:t xml:space="preserve">Magee, F. </w:t>
      </w:r>
      <w:r w:rsidRPr="00113C19">
        <w:rPr>
          <w:rFonts w:ascii="Calibri" w:hAnsiTheme="minorHAnsi"/>
          <w:i/>
          <w:iCs/>
          <w:lang w:val="en-GB"/>
        </w:rPr>
        <w:t>et al.</w:t>
      </w:r>
      <w:r w:rsidRPr="00113C19">
        <w:rPr>
          <w:rFonts w:ascii="Calibri" w:hAnsiTheme="minorHAnsi"/>
          <w:lang w:val="en-GB"/>
        </w:rPr>
        <w:t xml:space="preserve"> Trauma‐related admissions to intensive care units in Australia: the influence of Indigenous status on outcomes. </w:t>
      </w:r>
      <w:r w:rsidRPr="00113C19">
        <w:rPr>
          <w:rFonts w:ascii="Calibri" w:hAnsiTheme="minorHAnsi"/>
          <w:i/>
          <w:iCs/>
          <w:lang w:val="en-GB"/>
        </w:rPr>
        <w:t>Med. J. Aust.</w:t>
      </w:r>
      <w:r w:rsidRPr="00113C19">
        <w:rPr>
          <w:rFonts w:ascii="Calibri" w:hAnsiTheme="minorHAnsi"/>
          <w:lang w:val="en-GB"/>
        </w:rPr>
        <w:t xml:space="preserve"> </w:t>
      </w:r>
      <w:r w:rsidRPr="00113C19">
        <w:rPr>
          <w:rFonts w:ascii="Calibri" w:hAnsiTheme="minorHAnsi"/>
          <w:b/>
          <w:bCs/>
          <w:lang w:val="en-GB"/>
        </w:rPr>
        <w:t>210</w:t>
      </w:r>
      <w:r w:rsidRPr="00113C19">
        <w:rPr>
          <w:rFonts w:ascii="Calibri" w:hAnsiTheme="minorHAnsi"/>
          <w:lang w:val="en-GB"/>
        </w:rPr>
        <w:t>, 493–498 (2019).</w:t>
      </w:r>
    </w:p>
    <w:p w14:paraId="21E3C18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5.</w:t>
      </w:r>
      <w:r w:rsidRPr="00113C19">
        <w:rPr>
          <w:rFonts w:ascii="Calibri" w:hAnsiTheme="minorHAnsi"/>
          <w:lang w:val="en-GB"/>
        </w:rPr>
        <w:tab/>
        <w:t xml:space="preserve">Vincent, J.-L. </w:t>
      </w:r>
      <w:r w:rsidRPr="00113C19">
        <w:rPr>
          <w:rFonts w:ascii="Calibri" w:hAnsiTheme="minorHAnsi"/>
          <w:i/>
          <w:iCs/>
          <w:lang w:val="en-GB"/>
        </w:rPr>
        <w:t>et al.</w:t>
      </w:r>
      <w:r w:rsidRPr="00113C19">
        <w:rPr>
          <w:rFonts w:ascii="Calibri" w:hAnsiTheme="minorHAnsi"/>
          <w:lang w:val="en-GB"/>
        </w:rPr>
        <w:t xml:space="preserve"> Assessment of the worldwide burden of critical illness: the intensive care over nations (ICON) audit. </w:t>
      </w:r>
      <w:r w:rsidRPr="00113C19">
        <w:rPr>
          <w:rFonts w:ascii="Calibri" w:hAnsiTheme="minorHAnsi"/>
          <w:i/>
          <w:iCs/>
          <w:lang w:val="en-GB"/>
        </w:rPr>
        <w:t>Lancet Respir. Med.</w:t>
      </w:r>
      <w:r w:rsidRPr="00113C19">
        <w:rPr>
          <w:rFonts w:ascii="Calibri" w:hAnsiTheme="minorHAnsi"/>
          <w:lang w:val="en-GB"/>
        </w:rPr>
        <w:t xml:space="preserve"> </w:t>
      </w:r>
      <w:r w:rsidRPr="00113C19">
        <w:rPr>
          <w:rFonts w:ascii="Calibri" w:hAnsiTheme="minorHAnsi"/>
          <w:b/>
          <w:bCs/>
          <w:lang w:val="en-GB"/>
        </w:rPr>
        <w:t>2</w:t>
      </w:r>
      <w:r w:rsidRPr="00113C19">
        <w:rPr>
          <w:rFonts w:ascii="Calibri" w:hAnsiTheme="minorHAnsi"/>
          <w:lang w:val="en-GB"/>
        </w:rPr>
        <w:t>, 380–386 (2014).</w:t>
      </w:r>
    </w:p>
    <w:p w14:paraId="39834B54"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6.</w:t>
      </w:r>
      <w:r w:rsidRPr="00113C19">
        <w:rPr>
          <w:rFonts w:ascii="Calibri" w:hAnsiTheme="minorHAnsi"/>
          <w:lang w:val="en-GB"/>
        </w:rPr>
        <w:tab/>
        <w:t xml:space="preserve">Orban, J.-C. </w:t>
      </w:r>
      <w:r w:rsidRPr="00113C19">
        <w:rPr>
          <w:rFonts w:ascii="Calibri" w:hAnsiTheme="minorHAnsi"/>
          <w:i/>
          <w:iCs/>
          <w:lang w:val="en-GB"/>
        </w:rPr>
        <w:t>et al.</w:t>
      </w:r>
      <w:r w:rsidRPr="00113C19">
        <w:rPr>
          <w:rFonts w:ascii="Calibri" w:hAnsiTheme="minorHAnsi"/>
          <w:lang w:val="en-GB"/>
        </w:rPr>
        <w:t xml:space="preserve"> Causes and Characteristics of Death in Intensive Care Units: A Prospective Multicenter Study. </w:t>
      </w:r>
      <w:r w:rsidRPr="00113C19">
        <w:rPr>
          <w:rFonts w:ascii="Calibri" w:hAnsiTheme="minorHAnsi"/>
          <w:i/>
          <w:iCs/>
          <w:lang w:val="en-GB"/>
        </w:rPr>
        <w:t>Anesthesiology</w:t>
      </w:r>
      <w:r w:rsidRPr="00113C19">
        <w:rPr>
          <w:rFonts w:ascii="Calibri" w:hAnsiTheme="minorHAnsi"/>
          <w:lang w:val="en-GB"/>
        </w:rPr>
        <w:t xml:space="preserve"> </w:t>
      </w:r>
      <w:r w:rsidRPr="00113C19">
        <w:rPr>
          <w:rFonts w:ascii="Calibri" w:hAnsiTheme="minorHAnsi"/>
          <w:b/>
          <w:bCs/>
          <w:lang w:val="en-GB"/>
        </w:rPr>
        <w:t>126</w:t>
      </w:r>
      <w:r w:rsidRPr="00113C19">
        <w:rPr>
          <w:rFonts w:ascii="Calibri" w:hAnsiTheme="minorHAnsi"/>
          <w:lang w:val="en-GB"/>
        </w:rPr>
        <w:t>, 882–889 (2017).</w:t>
      </w:r>
    </w:p>
    <w:p w14:paraId="7CEDAAB5"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7.</w:t>
      </w:r>
      <w:r w:rsidRPr="00113C19">
        <w:rPr>
          <w:rFonts w:ascii="Calibri" w:hAnsiTheme="minorHAnsi"/>
          <w:lang w:val="en-GB"/>
        </w:rPr>
        <w:tab/>
        <w:t xml:space="preserve">Schubert, M. </w:t>
      </w:r>
      <w:r w:rsidRPr="00113C19">
        <w:rPr>
          <w:rFonts w:ascii="Calibri" w:hAnsiTheme="minorHAnsi"/>
          <w:i/>
          <w:iCs/>
          <w:lang w:val="en-GB"/>
        </w:rPr>
        <w:t>et al.</w:t>
      </w:r>
      <w:r w:rsidRPr="00113C19">
        <w:rPr>
          <w:rFonts w:ascii="Calibri" w:hAnsiTheme="minorHAnsi"/>
          <w:lang w:val="en-GB"/>
        </w:rPr>
        <w:t xml:space="preserve"> A hospital-wide evaluation of delirium prevalence and outcomes in acute care patients - a cohort study. </w:t>
      </w:r>
      <w:r w:rsidRPr="00113C19">
        <w:rPr>
          <w:rFonts w:ascii="Calibri" w:hAnsiTheme="minorHAnsi"/>
          <w:i/>
          <w:iCs/>
          <w:lang w:val="en-GB"/>
        </w:rPr>
        <w:t>BMC Health Serv. Res.</w:t>
      </w:r>
      <w:r w:rsidRPr="00113C19">
        <w:rPr>
          <w:rFonts w:ascii="Calibri" w:hAnsiTheme="minorHAnsi"/>
          <w:lang w:val="en-GB"/>
        </w:rPr>
        <w:t xml:space="preserve"> </w:t>
      </w:r>
      <w:r w:rsidRPr="00113C19">
        <w:rPr>
          <w:rFonts w:ascii="Calibri" w:hAnsiTheme="minorHAnsi"/>
          <w:b/>
          <w:bCs/>
          <w:lang w:val="en-GB"/>
        </w:rPr>
        <w:t>18</w:t>
      </w:r>
      <w:r w:rsidRPr="00113C19">
        <w:rPr>
          <w:rFonts w:ascii="Calibri" w:hAnsiTheme="minorHAnsi"/>
          <w:lang w:val="en-GB"/>
        </w:rPr>
        <w:t>, 550 (2018).</w:t>
      </w:r>
    </w:p>
    <w:p w14:paraId="44BACFC0"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8.</w:t>
      </w:r>
      <w:r w:rsidRPr="00113C19">
        <w:rPr>
          <w:rFonts w:ascii="Calibri" w:hAnsiTheme="minorHAnsi"/>
          <w:lang w:val="en-GB"/>
        </w:rPr>
        <w:tab/>
        <w:t xml:space="preserve">Skrobik, Y. Delirium Prevention and Treatment. </w:t>
      </w:r>
      <w:r w:rsidRPr="00113C19">
        <w:rPr>
          <w:rFonts w:ascii="Calibri" w:hAnsiTheme="minorHAnsi"/>
          <w:i/>
          <w:iCs/>
          <w:lang w:val="en-GB"/>
        </w:rPr>
        <w:t>Crit. Care Clin.</w:t>
      </w:r>
      <w:r w:rsidRPr="00113C19">
        <w:rPr>
          <w:rFonts w:ascii="Calibri" w:hAnsiTheme="minorHAnsi"/>
          <w:lang w:val="en-GB"/>
        </w:rPr>
        <w:t xml:space="preserve"> </w:t>
      </w:r>
      <w:r w:rsidRPr="00113C19">
        <w:rPr>
          <w:rFonts w:ascii="Calibri" w:hAnsiTheme="minorHAnsi"/>
          <w:b/>
          <w:bCs/>
          <w:lang w:val="en-GB"/>
        </w:rPr>
        <w:t>25</w:t>
      </w:r>
      <w:r w:rsidRPr="00113C19">
        <w:rPr>
          <w:rFonts w:ascii="Calibri" w:hAnsiTheme="minorHAnsi"/>
          <w:lang w:val="en-GB"/>
        </w:rPr>
        <w:t>, 585–591 (2009).</w:t>
      </w:r>
    </w:p>
    <w:p w14:paraId="4DC0C51A"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19.</w:t>
      </w:r>
      <w:r w:rsidRPr="00113C19">
        <w:rPr>
          <w:rFonts w:ascii="Calibri" w:hAnsiTheme="minorHAnsi"/>
          <w:lang w:val="en-GB"/>
        </w:rPr>
        <w:tab/>
        <w:t xml:space="preserve">McKhann, G. M. </w:t>
      </w:r>
      <w:r w:rsidRPr="00113C19">
        <w:rPr>
          <w:rFonts w:ascii="Calibri" w:hAnsiTheme="minorHAnsi"/>
          <w:i/>
          <w:iCs/>
          <w:lang w:val="en-GB"/>
        </w:rPr>
        <w:t>et al.</w:t>
      </w:r>
      <w:r w:rsidRPr="00113C19">
        <w:rPr>
          <w:rFonts w:ascii="Calibri" w:hAnsiTheme="minorHAnsi"/>
          <w:lang w:val="en-GB"/>
        </w:rPr>
        <w:t xml:space="preserve"> Encephalopathy and Stroke After Coronary Artery Bypass Grafting: Incidence, Consequences, and Prediction. </w:t>
      </w:r>
      <w:r w:rsidRPr="00113C19">
        <w:rPr>
          <w:rFonts w:ascii="Calibri" w:hAnsiTheme="minorHAnsi"/>
          <w:i/>
          <w:iCs/>
          <w:lang w:val="en-GB"/>
        </w:rPr>
        <w:t>Arch. Neurol.</w:t>
      </w:r>
      <w:r w:rsidRPr="00113C19">
        <w:rPr>
          <w:rFonts w:ascii="Calibri" w:hAnsiTheme="minorHAnsi"/>
          <w:lang w:val="en-GB"/>
        </w:rPr>
        <w:t xml:space="preserve"> </w:t>
      </w:r>
      <w:r w:rsidRPr="00113C19">
        <w:rPr>
          <w:rFonts w:ascii="Calibri" w:hAnsiTheme="minorHAnsi"/>
          <w:b/>
          <w:bCs/>
          <w:lang w:val="en-GB"/>
        </w:rPr>
        <w:t>59</w:t>
      </w:r>
      <w:r w:rsidRPr="00113C19">
        <w:rPr>
          <w:rFonts w:ascii="Calibri" w:hAnsiTheme="minorHAnsi"/>
          <w:lang w:val="en-GB"/>
        </w:rPr>
        <w:t>, 1422–1428 (2002).</w:t>
      </w:r>
    </w:p>
    <w:p w14:paraId="775653C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0.</w:t>
      </w:r>
      <w:r w:rsidRPr="00113C19">
        <w:rPr>
          <w:rFonts w:ascii="Calibri" w:hAnsiTheme="minorHAnsi"/>
          <w:lang w:val="en-GB"/>
        </w:rPr>
        <w:tab/>
        <w:t xml:space="preserve">Milbrandt, E. B. </w:t>
      </w:r>
      <w:r w:rsidRPr="00113C19">
        <w:rPr>
          <w:rFonts w:ascii="Calibri" w:hAnsiTheme="minorHAnsi"/>
          <w:i/>
          <w:iCs/>
          <w:lang w:val="en-GB"/>
        </w:rPr>
        <w:t>et al.</w:t>
      </w:r>
      <w:r w:rsidRPr="00113C19">
        <w:rPr>
          <w:rFonts w:ascii="Calibri" w:hAnsiTheme="minorHAnsi"/>
          <w:lang w:val="en-GB"/>
        </w:rPr>
        <w:t xml:space="preserve"> Costs associated with delirium in mechanically ventilated patients*: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32</w:t>
      </w:r>
      <w:r w:rsidRPr="00113C19">
        <w:rPr>
          <w:rFonts w:ascii="Calibri" w:hAnsiTheme="minorHAnsi"/>
          <w:lang w:val="en-GB"/>
        </w:rPr>
        <w:t>, 955–962 (2004).</w:t>
      </w:r>
    </w:p>
    <w:p w14:paraId="45D9EC1D"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lastRenderedPageBreak/>
        <w:t>21.</w:t>
      </w:r>
      <w:r w:rsidRPr="00113C19">
        <w:rPr>
          <w:rFonts w:ascii="Calibri" w:hAnsiTheme="minorHAnsi"/>
          <w:lang w:val="en-GB"/>
        </w:rPr>
        <w:tab/>
        <w:t xml:space="preserve">Saczynski, J. S. </w:t>
      </w:r>
      <w:r w:rsidRPr="00113C19">
        <w:rPr>
          <w:rFonts w:ascii="Calibri" w:hAnsiTheme="minorHAnsi"/>
          <w:i/>
          <w:iCs/>
          <w:lang w:val="en-GB"/>
        </w:rPr>
        <w:t>et al.</w:t>
      </w:r>
      <w:r w:rsidRPr="00113C19">
        <w:rPr>
          <w:rFonts w:ascii="Calibri" w:hAnsiTheme="minorHAnsi"/>
          <w:lang w:val="en-GB"/>
        </w:rPr>
        <w:t xml:space="preserve"> Cognitive Trajectories after Postoperative Delirium. </w:t>
      </w:r>
      <w:r w:rsidRPr="00113C19">
        <w:rPr>
          <w:rFonts w:ascii="Calibri" w:hAnsiTheme="minorHAnsi"/>
          <w:i/>
          <w:iCs/>
          <w:lang w:val="en-GB"/>
        </w:rPr>
        <w:t>N. Engl. J. Med.</w:t>
      </w:r>
      <w:r w:rsidRPr="00113C19">
        <w:rPr>
          <w:rFonts w:ascii="Calibri" w:hAnsiTheme="minorHAnsi"/>
          <w:lang w:val="en-GB"/>
        </w:rPr>
        <w:t xml:space="preserve"> </w:t>
      </w:r>
      <w:r w:rsidRPr="00113C19">
        <w:rPr>
          <w:rFonts w:ascii="Calibri" w:hAnsiTheme="minorHAnsi"/>
          <w:b/>
          <w:bCs/>
          <w:lang w:val="en-GB"/>
        </w:rPr>
        <w:t>367</w:t>
      </w:r>
      <w:r w:rsidRPr="00113C19">
        <w:rPr>
          <w:rFonts w:ascii="Calibri" w:hAnsiTheme="minorHAnsi"/>
          <w:lang w:val="en-GB"/>
        </w:rPr>
        <w:t>, 30–39 (2012).</w:t>
      </w:r>
    </w:p>
    <w:p w14:paraId="5443EC20"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2.</w:t>
      </w:r>
      <w:r w:rsidRPr="00113C19">
        <w:rPr>
          <w:rFonts w:ascii="Calibri" w:hAnsiTheme="minorHAnsi"/>
          <w:lang w:val="en-GB"/>
        </w:rPr>
        <w:tab/>
        <w:t xml:space="preserve">Mehta, S. </w:t>
      </w:r>
      <w:r w:rsidRPr="00113C19">
        <w:rPr>
          <w:rFonts w:ascii="Calibri" w:hAnsiTheme="minorHAnsi"/>
          <w:i/>
          <w:iCs/>
          <w:lang w:val="en-GB"/>
        </w:rPr>
        <w:t>et al.</w:t>
      </w:r>
      <w:r w:rsidRPr="00113C19">
        <w:rPr>
          <w:rFonts w:ascii="Calibri" w:hAnsiTheme="minorHAnsi"/>
          <w:lang w:val="en-GB"/>
        </w:rPr>
        <w:t xml:space="preserve"> Prevalence, Risk Factors, and Outcomes of Delirium in Mechanically Ventilated Adults*: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43</w:t>
      </w:r>
      <w:r w:rsidRPr="00113C19">
        <w:rPr>
          <w:rFonts w:ascii="Calibri" w:hAnsiTheme="minorHAnsi"/>
          <w:lang w:val="en-GB"/>
        </w:rPr>
        <w:t>, 557–566 (2015).</w:t>
      </w:r>
    </w:p>
    <w:p w14:paraId="4CC66E6D"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3.</w:t>
      </w:r>
      <w:r w:rsidRPr="00113C19">
        <w:rPr>
          <w:rFonts w:ascii="Calibri" w:hAnsiTheme="minorHAnsi"/>
          <w:lang w:val="en-GB"/>
        </w:rPr>
        <w:tab/>
        <w:t xml:space="preserve">Witlox, J. </w:t>
      </w:r>
      <w:r w:rsidRPr="00113C19">
        <w:rPr>
          <w:rFonts w:ascii="Calibri" w:hAnsiTheme="minorHAnsi"/>
          <w:i/>
          <w:iCs/>
          <w:lang w:val="en-GB"/>
        </w:rPr>
        <w:t>et al.</w:t>
      </w:r>
      <w:r w:rsidRPr="00113C19">
        <w:rPr>
          <w:rFonts w:ascii="Calibri" w:hAnsiTheme="minorHAnsi"/>
          <w:lang w:val="en-GB"/>
        </w:rPr>
        <w:t xml:space="preserve"> Delirium in elderly patients and the risk of postdischarge mortality, institutionalization, and dementia: a meta-analysis. </w:t>
      </w:r>
      <w:r w:rsidRPr="00113C19">
        <w:rPr>
          <w:rFonts w:ascii="Calibri" w:hAnsiTheme="minorHAnsi"/>
          <w:i/>
          <w:iCs/>
          <w:lang w:val="en-GB"/>
        </w:rPr>
        <w:t>Jama</w:t>
      </w:r>
      <w:r w:rsidRPr="00113C19">
        <w:rPr>
          <w:rFonts w:ascii="Calibri" w:hAnsiTheme="minorHAnsi"/>
          <w:lang w:val="en-GB"/>
        </w:rPr>
        <w:t xml:space="preserve"> </w:t>
      </w:r>
      <w:r w:rsidRPr="00113C19">
        <w:rPr>
          <w:rFonts w:ascii="Calibri" w:hAnsiTheme="minorHAnsi"/>
          <w:b/>
          <w:bCs/>
          <w:lang w:val="en-GB"/>
        </w:rPr>
        <w:t>304</w:t>
      </w:r>
      <w:r w:rsidRPr="00113C19">
        <w:rPr>
          <w:rFonts w:ascii="Calibri" w:hAnsiTheme="minorHAnsi"/>
          <w:lang w:val="en-GB"/>
        </w:rPr>
        <w:t>, 443–451 (2010).</w:t>
      </w:r>
    </w:p>
    <w:p w14:paraId="73872D87"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4.</w:t>
      </w:r>
      <w:r w:rsidRPr="00113C19">
        <w:rPr>
          <w:rFonts w:ascii="Calibri" w:hAnsiTheme="minorHAnsi"/>
          <w:lang w:val="en-GB"/>
        </w:rPr>
        <w:tab/>
        <w:t xml:space="preserve">Trogrlić, Z. </w:t>
      </w:r>
      <w:r w:rsidRPr="00113C19">
        <w:rPr>
          <w:rFonts w:ascii="Calibri" w:hAnsiTheme="minorHAnsi"/>
          <w:i/>
          <w:iCs/>
          <w:lang w:val="en-GB"/>
        </w:rPr>
        <w:t>et al.</w:t>
      </w:r>
      <w:r w:rsidRPr="00113C19">
        <w:rPr>
          <w:rFonts w:ascii="Calibri" w:hAnsiTheme="minorHAnsi"/>
          <w:lang w:val="en-GB"/>
        </w:rPr>
        <w:t xml:space="preserve"> A systematic review of implementation strategies for assessment, prevention, and management of ICU delirium and their effect on clinical outcomes. </w:t>
      </w:r>
      <w:r w:rsidRPr="00113C19">
        <w:rPr>
          <w:rFonts w:ascii="Calibri" w:hAnsiTheme="minorHAnsi"/>
          <w:i/>
          <w:iCs/>
          <w:lang w:val="en-GB"/>
        </w:rPr>
        <w:t>Crit. Care</w:t>
      </w:r>
      <w:r w:rsidRPr="00113C19">
        <w:rPr>
          <w:rFonts w:ascii="Calibri" w:hAnsiTheme="minorHAnsi"/>
          <w:lang w:val="en-GB"/>
        </w:rPr>
        <w:t xml:space="preserve"> </w:t>
      </w:r>
      <w:r w:rsidRPr="00113C19">
        <w:rPr>
          <w:rFonts w:ascii="Calibri" w:hAnsiTheme="minorHAnsi"/>
          <w:b/>
          <w:bCs/>
          <w:lang w:val="en-GB"/>
        </w:rPr>
        <w:t>19</w:t>
      </w:r>
      <w:r w:rsidRPr="00113C19">
        <w:rPr>
          <w:rFonts w:ascii="Calibri" w:hAnsiTheme="minorHAnsi"/>
          <w:lang w:val="en-GB"/>
        </w:rPr>
        <w:t>, (2015).</w:t>
      </w:r>
    </w:p>
    <w:p w14:paraId="23EA7D65"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5.</w:t>
      </w:r>
      <w:r w:rsidRPr="00113C19">
        <w:rPr>
          <w:rFonts w:ascii="Calibri" w:hAnsiTheme="minorHAnsi"/>
          <w:lang w:val="en-GB"/>
        </w:rPr>
        <w:tab/>
        <w:t xml:space="preserve">Wolters, A. E. </w:t>
      </w:r>
      <w:r w:rsidRPr="00113C19">
        <w:rPr>
          <w:rFonts w:ascii="Calibri" w:hAnsiTheme="minorHAnsi"/>
          <w:i/>
          <w:iCs/>
          <w:lang w:val="en-GB"/>
        </w:rPr>
        <w:t>et al.</w:t>
      </w:r>
      <w:r w:rsidRPr="00113C19">
        <w:rPr>
          <w:rFonts w:ascii="Calibri" w:hAnsiTheme="minorHAnsi"/>
          <w:lang w:val="en-GB"/>
        </w:rPr>
        <w:t xml:space="preserve"> Long-term outcome of delirium during intensive care unit stay in survivors of critical illness: a prospective cohort study. </w:t>
      </w:r>
      <w:r w:rsidRPr="00113C19">
        <w:rPr>
          <w:rFonts w:ascii="Calibri" w:hAnsiTheme="minorHAnsi"/>
          <w:i/>
          <w:iCs/>
          <w:lang w:val="en-GB"/>
        </w:rPr>
        <w:t>Crit. Care</w:t>
      </w:r>
      <w:r w:rsidRPr="00113C19">
        <w:rPr>
          <w:rFonts w:ascii="Calibri" w:hAnsiTheme="minorHAnsi"/>
          <w:lang w:val="en-GB"/>
        </w:rPr>
        <w:t xml:space="preserve"> </w:t>
      </w:r>
      <w:r w:rsidRPr="00113C19">
        <w:rPr>
          <w:rFonts w:ascii="Calibri" w:hAnsiTheme="minorHAnsi"/>
          <w:b/>
          <w:bCs/>
          <w:lang w:val="en-GB"/>
        </w:rPr>
        <w:t>18</w:t>
      </w:r>
      <w:r w:rsidRPr="00113C19">
        <w:rPr>
          <w:rFonts w:ascii="Calibri" w:hAnsiTheme="minorHAnsi"/>
          <w:lang w:val="en-GB"/>
        </w:rPr>
        <w:t>, R125–R125 (2014).</w:t>
      </w:r>
    </w:p>
    <w:p w14:paraId="75D94E2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6.</w:t>
      </w:r>
      <w:r w:rsidRPr="00113C19">
        <w:rPr>
          <w:rFonts w:ascii="Calibri" w:hAnsiTheme="minorHAnsi"/>
          <w:lang w:val="en-GB"/>
        </w:rPr>
        <w:tab/>
        <w:t xml:space="preserve">Cavallazzi, R., Saad, M., Marik, P. E., &amp; others. Delirium in the ICU: an overview. </w:t>
      </w:r>
      <w:r w:rsidRPr="00113C19">
        <w:rPr>
          <w:rFonts w:ascii="Calibri" w:hAnsiTheme="minorHAnsi"/>
          <w:i/>
          <w:iCs/>
          <w:lang w:val="en-GB"/>
        </w:rPr>
        <w:t>Ann Intensive Care</w:t>
      </w:r>
      <w:r w:rsidRPr="00113C19">
        <w:rPr>
          <w:rFonts w:ascii="Calibri" w:hAnsiTheme="minorHAnsi"/>
          <w:lang w:val="en-GB"/>
        </w:rPr>
        <w:t xml:space="preserve"> </w:t>
      </w:r>
      <w:r w:rsidRPr="00113C19">
        <w:rPr>
          <w:rFonts w:ascii="Calibri" w:hAnsiTheme="minorHAnsi"/>
          <w:b/>
          <w:bCs/>
          <w:lang w:val="en-GB"/>
        </w:rPr>
        <w:t>2</w:t>
      </w:r>
      <w:r w:rsidRPr="00113C19">
        <w:rPr>
          <w:rFonts w:ascii="Calibri" w:hAnsiTheme="minorHAnsi"/>
          <w:lang w:val="en-GB"/>
        </w:rPr>
        <w:t>, 49 (2012).</w:t>
      </w:r>
    </w:p>
    <w:p w14:paraId="2C980C6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7.</w:t>
      </w:r>
      <w:r w:rsidRPr="00113C19">
        <w:rPr>
          <w:rFonts w:ascii="Calibri" w:hAnsiTheme="minorHAnsi"/>
          <w:lang w:val="en-GB"/>
        </w:rPr>
        <w:tab/>
        <w:t xml:space="preserve">Talmor, D., Shapiro, N., Greenberg, D., Stone, P. W. &amp; Neumann, P. J. When is critical care medicine cost-effective? A systematic review of the cost-effectiveness literature*: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34</w:t>
      </w:r>
      <w:r w:rsidRPr="00113C19">
        <w:rPr>
          <w:rFonts w:ascii="Calibri" w:hAnsiTheme="minorHAnsi"/>
          <w:lang w:val="en-GB"/>
        </w:rPr>
        <w:t>, 2738–2747 (2006).</w:t>
      </w:r>
    </w:p>
    <w:p w14:paraId="60219EEB"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8.</w:t>
      </w:r>
      <w:r w:rsidRPr="00113C19">
        <w:rPr>
          <w:rFonts w:ascii="Calibri" w:hAnsiTheme="minorHAnsi"/>
          <w:lang w:val="en-GB"/>
        </w:rPr>
        <w:tab/>
        <w:t xml:space="preserve">van den Boogaard, M., Schoonhoven, L., van der Hoeven, J. G., van Achterberg, T. &amp; Pickkers, P. Incidence and short-term consequences of delirium in critically ill patients: A prospective observational cohort study. </w:t>
      </w:r>
      <w:r w:rsidRPr="00113C19">
        <w:rPr>
          <w:rFonts w:ascii="Calibri" w:hAnsiTheme="minorHAnsi"/>
          <w:i/>
          <w:iCs/>
          <w:lang w:val="en-GB"/>
        </w:rPr>
        <w:t>Int. J. Nurs. Stud.</w:t>
      </w:r>
      <w:r w:rsidRPr="00113C19">
        <w:rPr>
          <w:rFonts w:ascii="Calibri" w:hAnsiTheme="minorHAnsi"/>
          <w:lang w:val="en-GB"/>
        </w:rPr>
        <w:t xml:space="preserve"> </w:t>
      </w:r>
      <w:r w:rsidRPr="00113C19">
        <w:rPr>
          <w:rFonts w:ascii="Calibri" w:hAnsiTheme="minorHAnsi"/>
          <w:b/>
          <w:bCs/>
          <w:lang w:val="en-GB"/>
        </w:rPr>
        <w:t>49</w:t>
      </w:r>
      <w:r w:rsidRPr="00113C19">
        <w:rPr>
          <w:rFonts w:ascii="Calibri" w:hAnsiTheme="minorHAnsi"/>
          <w:lang w:val="en-GB"/>
        </w:rPr>
        <w:t>, 775–783 (2012).</w:t>
      </w:r>
    </w:p>
    <w:p w14:paraId="04DA77BD"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29.</w:t>
      </w:r>
      <w:r w:rsidRPr="00113C19">
        <w:rPr>
          <w:rFonts w:ascii="Calibri" w:hAnsiTheme="minorHAnsi"/>
          <w:lang w:val="en-GB"/>
        </w:rPr>
        <w:tab/>
        <w:t xml:space="preserve">Griffiths, S. E., Tandon, U., Treml, J. &amp; Jackson, T. Delirium in trauma. </w:t>
      </w:r>
      <w:r w:rsidRPr="00113C19">
        <w:rPr>
          <w:rFonts w:ascii="Calibri" w:hAnsiTheme="minorHAnsi"/>
          <w:i/>
          <w:iCs/>
          <w:lang w:val="en-GB"/>
        </w:rPr>
        <w:t>Trauma</w:t>
      </w:r>
      <w:r w:rsidRPr="00113C19">
        <w:rPr>
          <w:rFonts w:ascii="Calibri" w:hAnsiTheme="minorHAnsi"/>
          <w:lang w:val="en-GB"/>
        </w:rPr>
        <w:t xml:space="preserve"> </w:t>
      </w:r>
      <w:r w:rsidRPr="00113C19">
        <w:rPr>
          <w:rFonts w:ascii="Calibri" w:hAnsiTheme="minorHAnsi"/>
          <w:b/>
          <w:bCs/>
          <w:lang w:val="en-GB"/>
        </w:rPr>
        <w:t>16</w:t>
      </w:r>
      <w:r w:rsidRPr="00113C19">
        <w:rPr>
          <w:rFonts w:ascii="Calibri" w:hAnsiTheme="minorHAnsi"/>
          <w:lang w:val="en-GB"/>
        </w:rPr>
        <w:t>, 87–92 (2014).</w:t>
      </w:r>
    </w:p>
    <w:p w14:paraId="4C30436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0.</w:t>
      </w:r>
      <w:r w:rsidRPr="00113C19">
        <w:rPr>
          <w:rFonts w:ascii="Calibri" w:hAnsiTheme="minorHAnsi"/>
          <w:lang w:val="en-GB"/>
        </w:rPr>
        <w:tab/>
        <w:t xml:space="preserve">Von Rueden, K. T. </w:t>
      </w:r>
      <w:r w:rsidRPr="00113C19">
        <w:rPr>
          <w:rFonts w:ascii="Calibri" w:hAnsiTheme="minorHAnsi"/>
          <w:i/>
          <w:iCs/>
          <w:lang w:val="en-GB"/>
        </w:rPr>
        <w:t>et al.</w:t>
      </w:r>
      <w:r w:rsidRPr="00113C19">
        <w:rPr>
          <w:rFonts w:ascii="Calibri" w:hAnsiTheme="minorHAnsi"/>
          <w:lang w:val="en-GB"/>
        </w:rPr>
        <w:t xml:space="preserve"> Delirium in Trauma Patients: Prevalence and Predictors. </w:t>
      </w:r>
      <w:r w:rsidRPr="00113C19">
        <w:rPr>
          <w:rFonts w:ascii="Calibri" w:hAnsiTheme="minorHAnsi"/>
          <w:i/>
          <w:iCs/>
          <w:lang w:val="en-GB"/>
        </w:rPr>
        <w:t>Crit. Care Nurse</w:t>
      </w:r>
      <w:r w:rsidRPr="00113C19">
        <w:rPr>
          <w:rFonts w:ascii="Calibri" w:hAnsiTheme="minorHAnsi"/>
          <w:lang w:val="en-GB"/>
        </w:rPr>
        <w:t xml:space="preserve"> </w:t>
      </w:r>
      <w:r w:rsidRPr="00113C19">
        <w:rPr>
          <w:rFonts w:ascii="Calibri" w:hAnsiTheme="minorHAnsi"/>
          <w:b/>
          <w:bCs/>
          <w:lang w:val="en-GB"/>
        </w:rPr>
        <w:t>37</w:t>
      </w:r>
      <w:r w:rsidRPr="00113C19">
        <w:rPr>
          <w:rFonts w:ascii="Calibri" w:hAnsiTheme="minorHAnsi"/>
          <w:lang w:val="en-GB"/>
        </w:rPr>
        <w:t>, 40–48 (2017).</w:t>
      </w:r>
    </w:p>
    <w:p w14:paraId="7295E981"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lastRenderedPageBreak/>
        <w:t>31.</w:t>
      </w:r>
      <w:r w:rsidRPr="00113C19">
        <w:rPr>
          <w:rFonts w:ascii="Calibri" w:hAnsiTheme="minorHAnsi"/>
          <w:lang w:val="en-GB"/>
        </w:rPr>
        <w:tab/>
        <w:t xml:space="preserve">Pandharipande, P. </w:t>
      </w:r>
      <w:r w:rsidRPr="00113C19">
        <w:rPr>
          <w:rFonts w:ascii="Calibri" w:hAnsiTheme="minorHAnsi"/>
          <w:i/>
          <w:iCs/>
          <w:lang w:val="en-GB"/>
        </w:rPr>
        <w:t>et al.</w:t>
      </w:r>
      <w:r w:rsidRPr="00113C19">
        <w:rPr>
          <w:rFonts w:ascii="Calibri" w:hAnsiTheme="minorHAnsi"/>
          <w:lang w:val="en-GB"/>
        </w:rPr>
        <w:t xml:space="preserve"> Prevalence and Risk Factors for Development of Delirium in Surgical and Trauma Intensive Care Unit Patients: </w:t>
      </w:r>
      <w:r w:rsidRPr="00113C19">
        <w:rPr>
          <w:rFonts w:ascii="Calibri" w:hAnsiTheme="minorHAnsi"/>
          <w:i/>
          <w:iCs/>
          <w:lang w:val="en-GB"/>
        </w:rPr>
        <w:t>J. Trauma Inj. Infect. Crit. Care</w:t>
      </w:r>
      <w:r w:rsidRPr="00113C19">
        <w:rPr>
          <w:rFonts w:ascii="Calibri" w:hAnsiTheme="minorHAnsi"/>
          <w:lang w:val="en-GB"/>
        </w:rPr>
        <w:t xml:space="preserve"> </w:t>
      </w:r>
      <w:r w:rsidRPr="00113C19">
        <w:rPr>
          <w:rFonts w:ascii="Calibri" w:hAnsiTheme="minorHAnsi"/>
          <w:b/>
          <w:bCs/>
          <w:lang w:val="en-GB"/>
        </w:rPr>
        <w:t>65</w:t>
      </w:r>
      <w:r w:rsidRPr="00113C19">
        <w:rPr>
          <w:rFonts w:ascii="Calibri" w:hAnsiTheme="minorHAnsi"/>
          <w:lang w:val="en-GB"/>
        </w:rPr>
        <w:t>, 34–41 (2008).</w:t>
      </w:r>
    </w:p>
    <w:p w14:paraId="7C2BF11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2.</w:t>
      </w:r>
      <w:r w:rsidRPr="00113C19">
        <w:rPr>
          <w:rFonts w:ascii="Calibri" w:hAnsiTheme="minorHAnsi"/>
          <w:lang w:val="en-GB"/>
        </w:rPr>
        <w:tab/>
        <w:t xml:space="preserve">Gravante, F. </w:t>
      </w:r>
      <w:r w:rsidRPr="00113C19">
        <w:rPr>
          <w:rFonts w:ascii="Calibri" w:hAnsiTheme="minorHAnsi"/>
          <w:i/>
          <w:iCs/>
          <w:lang w:val="en-GB"/>
        </w:rPr>
        <w:t>et al.</w:t>
      </w:r>
      <w:r w:rsidRPr="00113C19">
        <w:rPr>
          <w:rFonts w:ascii="Calibri" w:hAnsiTheme="minorHAnsi"/>
          <w:lang w:val="en-GB"/>
        </w:rPr>
        <w:t xml:space="preserve"> Prevalence and risk factors of delirium in the intensive care unit: An observational study. </w:t>
      </w:r>
      <w:r w:rsidRPr="00113C19">
        <w:rPr>
          <w:rFonts w:ascii="Calibri" w:hAnsiTheme="minorHAnsi"/>
          <w:i/>
          <w:iCs/>
          <w:lang w:val="en-GB"/>
        </w:rPr>
        <w:t>Nurs. Crit. Care</w:t>
      </w:r>
      <w:r w:rsidRPr="00113C19">
        <w:rPr>
          <w:rFonts w:ascii="Calibri" w:hAnsiTheme="minorHAnsi"/>
          <w:lang w:val="en-GB"/>
        </w:rPr>
        <w:t xml:space="preserve"> nicc.12526 (2020) doi:10.1111/nicc.12526.</w:t>
      </w:r>
    </w:p>
    <w:p w14:paraId="3CCC3F71"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3.</w:t>
      </w:r>
      <w:r w:rsidRPr="00113C19">
        <w:rPr>
          <w:rFonts w:ascii="Calibri" w:hAnsiTheme="minorHAnsi"/>
          <w:lang w:val="en-GB"/>
        </w:rPr>
        <w:tab/>
        <w:t xml:space="preserve">Kamdar, B. B. </w:t>
      </w:r>
      <w:r w:rsidRPr="00113C19">
        <w:rPr>
          <w:rFonts w:ascii="Calibri" w:hAnsiTheme="minorHAnsi"/>
          <w:i/>
          <w:iCs/>
          <w:lang w:val="en-GB"/>
        </w:rPr>
        <w:t>et al.</w:t>
      </w:r>
      <w:r w:rsidRPr="00113C19">
        <w:rPr>
          <w:rFonts w:ascii="Calibri" w:hAnsiTheme="minorHAnsi"/>
          <w:lang w:val="en-GB"/>
        </w:rPr>
        <w:t xml:space="preserve"> The association of sleep quality, delirium, and sedation status with daily participation in physical therapy in the ICU. </w:t>
      </w:r>
      <w:r w:rsidRPr="00113C19">
        <w:rPr>
          <w:rFonts w:ascii="Calibri" w:hAnsiTheme="minorHAnsi"/>
          <w:i/>
          <w:iCs/>
          <w:lang w:val="en-GB"/>
        </w:rPr>
        <w:t>Crit. Care</w:t>
      </w:r>
      <w:r w:rsidRPr="00113C19">
        <w:rPr>
          <w:rFonts w:ascii="Calibri" w:hAnsiTheme="minorHAnsi"/>
          <w:lang w:val="en-GB"/>
        </w:rPr>
        <w:t xml:space="preserve"> </w:t>
      </w:r>
      <w:r w:rsidRPr="00113C19">
        <w:rPr>
          <w:rFonts w:ascii="Calibri" w:hAnsiTheme="minorHAnsi"/>
          <w:b/>
          <w:bCs/>
          <w:lang w:val="en-GB"/>
        </w:rPr>
        <w:t>20</w:t>
      </w:r>
      <w:r w:rsidRPr="00113C19">
        <w:rPr>
          <w:rFonts w:ascii="Calibri" w:hAnsiTheme="minorHAnsi"/>
          <w:lang w:val="en-GB"/>
        </w:rPr>
        <w:t>, 261 (2016).</w:t>
      </w:r>
    </w:p>
    <w:p w14:paraId="02AAAE4B"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4.</w:t>
      </w:r>
      <w:r w:rsidRPr="00113C19">
        <w:rPr>
          <w:rFonts w:ascii="Calibri" w:hAnsiTheme="minorHAnsi"/>
          <w:lang w:val="en-GB"/>
        </w:rPr>
        <w:tab/>
        <w:t xml:space="preserve">Pandharipande, P. &amp; Ely, E. W. Sedative and Analgesic Medications: Risk Factors for Delirium and Sleep Disturbances in the Critically Ill. </w:t>
      </w:r>
      <w:r w:rsidRPr="00113C19">
        <w:rPr>
          <w:rFonts w:ascii="Calibri" w:hAnsiTheme="minorHAnsi"/>
          <w:i/>
          <w:iCs/>
          <w:lang w:val="en-GB"/>
        </w:rPr>
        <w:t>Crit. Care Clin.</w:t>
      </w:r>
      <w:r w:rsidRPr="00113C19">
        <w:rPr>
          <w:rFonts w:ascii="Calibri" w:hAnsiTheme="minorHAnsi"/>
          <w:lang w:val="en-GB"/>
        </w:rPr>
        <w:t xml:space="preserve"> </w:t>
      </w:r>
      <w:r w:rsidRPr="00113C19">
        <w:rPr>
          <w:rFonts w:ascii="Calibri" w:hAnsiTheme="minorHAnsi"/>
          <w:b/>
          <w:bCs/>
          <w:lang w:val="en-GB"/>
        </w:rPr>
        <w:t>22</w:t>
      </w:r>
      <w:r w:rsidRPr="00113C19">
        <w:rPr>
          <w:rFonts w:ascii="Calibri" w:hAnsiTheme="minorHAnsi"/>
          <w:lang w:val="en-GB"/>
        </w:rPr>
        <w:t>, 313–327 (2006).</w:t>
      </w:r>
    </w:p>
    <w:p w14:paraId="68ED175C"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5.</w:t>
      </w:r>
      <w:r w:rsidRPr="00113C19">
        <w:rPr>
          <w:rFonts w:ascii="Calibri" w:hAnsiTheme="minorHAnsi"/>
          <w:lang w:val="en-GB"/>
        </w:rPr>
        <w:tab/>
        <w:t xml:space="preserve">Little, A. </w:t>
      </w:r>
      <w:r w:rsidRPr="00113C19">
        <w:rPr>
          <w:rFonts w:ascii="Calibri" w:hAnsiTheme="minorHAnsi"/>
          <w:i/>
          <w:iCs/>
          <w:lang w:val="en-GB"/>
        </w:rPr>
        <w:t>et al.</w:t>
      </w:r>
      <w:r w:rsidRPr="00113C19">
        <w:rPr>
          <w:rFonts w:ascii="Calibri" w:hAnsiTheme="minorHAnsi"/>
          <w:lang w:val="en-GB"/>
        </w:rPr>
        <w:t xml:space="preserve"> A patient survey of sleep quality in the Intensive Care Unit. </w:t>
      </w:r>
      <w:r w:rsidRPr="00113C19">
        <w:rPr>
          <w:rFonts w:ascii="Calibri" w:hAnsiTheme="minorHAnsi"/>
          <w:i/>
          <w:iCs/>
          <w:lang w:val="en-GB"/>
        </w:rPr>
        <w:t>Minerva Anestesiol.</w:t>
      </w:r>
      <w:r w:rsidRPr="00113C19">
        <w:rPr>
          <w:rFonts w:ascii="Calibri" w:hAnsiTheme="minorHAnsi"/>
          <w:lang w:val="en-GB"/>
        </w:rPr>
        <w:t xml:space="preserve"> </w:t>
      </w:r>
      <w:r w:rsidRPr="00113C19">
        <w:rPr>
          <w:rFonts w:ascii="Calibri" w:hAnsiTheme="minorHAnsi"/>
          <w:b/>
          <w:bCs/>
          <w:lang w:val="en-GB"/>
        </w:rPr>
        <w:t>78</w:t>
      </w:r>
      <w:r w:rsidRPr="00113C19">
        <w:rPr>
          <w:rFonts w:ascii="Calibri" w:hAnsiTheme="minorHAnsi"/>
          <w:lang w:val="en-GB"/>
        </w:rPr>
        <w:t>, 406–414 (2012).</w:t>
      </w:r>
    </w:p>
    <w:p w14:paraId="6AA61364"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6.</w:t>
      </w:r>
      <w:r w:rsidRPr="00113C19">
        <w:rPr>
          <w:rFonts w:ascii="Calibri" w:hAnsiTheme="minorHAnsi"/>
          <w:lang w:val="en-GB"/>
        </w:rPr>
        <w:tab/>
        <w:t xml:space="preserve">Figueroa-Ramos, M. I., Arroyo-Novoa, C. M., Lee, K. A., Padilla, G. &amp; Puntillo, K. A. Sleep and delirium in ICU patients: a review of mechanisms and manifestations. </w:t>
      </w:r>
      <w:r w:rsidRPr="00113C19">
        <w:rPr>
          <w:rFonts w:ascii="Calibri" w:hAnsiTheme="minorHAnsi"/>
          <w:i/>
          <w:iCs/>
          <w:lang w:val="en-GB"/>
        </w:rPr>
        <w:t>Intensive Care Med.</w:t>
      </w:r>
      <w:r w:rsidRPr="00113C19">
        <w:rPr>
          <w:rFonts w:ascii="Calibri" w:hAnsiTheme="minorHAnsi"/>
          <w:lang w:val="en-GB"/>
        </w:rPr>
        <w:t xml:space="preserve"> </w:t>
      </w:r>
      <w:r w:rsidRPr="00113C19">
        <w:rPr>
          <w:rFonts w:ascii="Calibri" w:hAnsiTheme="minorHAnsi"/>
          <w:b/>
          <w:bCs/>
          <w:lang w:val="en-GB"/>
        </w:rPr>
        <w:t>35</w:t>
      </w:r>
      <w:r w:rsidRPr="00113C19">
        <w:rPr>
          <w:rFonts w:ascii="Calibri" w:hAnsiTheme="minorHAnsi"/>
          <w:lang w:val="en-GB"/>
        </w:rPr>
        <w:t>, 781–795 (2009).</w:t>
      </w:r>
    </w:p>
    <w:p w14:paraId="0042D48D"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7.</w:t>
      </w:r>
      <w:r w:rsidRPr="00113C19">
        <w:rPr>
          <w:rFonts w:ascii="Calibri" w:hAnsiTheme="minorHAnsi"/>
          <w:lang w:val="en-GB"/>
        </w:rPr>
        <w:tab/>
        <w:t xml:space="preserve">Park, M. J. </w:t>
      </w:r>
      <w:r w:rsidRPr="00113C19">
        <w:rPr>
          <w:rFonts w:ascii="Calibri" w:hAnsiTheme="minorHAnsi"/>
          <w:i/>
          <w:iCs/>
          <w:lang w:val="en-GB"/>
        </w:rPr>
        <w:t>et al.</w:t>
      </w:r>
      <w:r w:rsidRPr="00113C19">
        <w:rPr>
          <w:rFonts w:ascii="Calibri" w:hAnsiTheme="minorHAnsi"/>
          <w:lang w:val="en-GB"/>
        </w:rPr>
        <w:t xml:space="preserve"> Noise in hospital rooms and sleep disturbance in hospitalized medical patients. </w:t>
      </w:r>
      <w:r w:rsidRPr="00113C19">
        <w:rPr>
          <w:rFonts w:ascii="Calibri" w:hAnsiTheme="minorHAnsi"/>
          <w:i/>
          <w:iCs/>
          <w:lang w:val="en-GB"/>
        </w:rPr>
        <w:t>Environ. Health Toxicol.</w:t>
      </w:r>
      <w:r w:rsidRPr="00113C19">
        <w:rPr>
          <w:rFonts w:ascii="Calibri" w:hAnsiTheme="minorHAnsi"/>
          <w:lang w:val="en-GB"/>
        </w:rPr>
        <w:t xml:space="preserve"> 6.</w:t>
      </w:r>
    </w:p>
    <w:p w14:paraId="1EE0C3F2"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8.</w:t>
      </w:r>
      <w:r w:rsidRPr="00113C19">
        <w:rPr>
          <w:rFonts w:ascii="Calibri" w:hAnsiTheme="minorHAnsi"/>
          <w:lang w:val="en-GB"/>
        </w:rPr>
        <w:tab/>
        <w:t xml:space="preserve">Stafford, A., Haverland, A. &amp; Bridges, E. Noise in the ICU. </w:t>
      </w:r>
      <w:r w:rsidRPr="00113C19">
        <w:rPr>
          <w:rFonts w:ascii="Calibri" w:hAnsiTheme="minorHAnsi"/>
          <w:i/>
          <w:iCs/>
          <w:lang w:val="en-GB"/>
        </w:rPr>
        <w:t>AJN Am. J. Nurs.</w:t>
      </w:r>
      <w:r w:rsidRPr="00113C19">
        <w:rPr>
          <w:rFonts w:ascii="Calibri" w:hAnsiTheme="minorHAnsi"/>
          <w:lang w:val="en-GB"/>
        </w:rPr>
        <w:t xml:space="preserve"> </w:t>
      </w:r>
      <w:r w:rsidRPr="00113C19">
        <w:rPr>
          <w:rFonts w:ascii="Calibri" w:hAnsiTheme="minorHAnsi"/>
          <w:b/>
          <w:bCs/>
          <w:lang w:val="en-GB"/>
        </w:rPr>
        <w:t>114</w:t>
      </w:r>
      <w:r w:rsidRPr="00113C19">
        <w:rPr>
          <w:rFonts w:ascii="Calibri" w:hAnsiTheme="minorHAnsi"/>
          <w:lang w:val="en-GB"/>
        </w:rPr>
        <w:t>, 57–63 (2014).</w:t>
      </w:r>
    </w:p>
    <w:p w14:paraId="2FC9E08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39.</w:t>
      </w:r>
      <w:r w:rsidRPr="00113C19">
        <w:rPr>
          <w:rFonts w:ascii="Calibri" w:hAnsiTheme="minorHAnsi"/>
          <w:lang w:val="en-GB"/>
        </w:rPr>
        <w:tab/>
        <w:t xml:space="preserve">Breeding, J. </w:t>
      </w:r>
      <w:r w:rsidRPr="00113C19">
        <w:rPr>
          <w:rFonts w:ascii="Calibri" w:hAnsiTheme="minorHAnsi"/>
          <w:i/>
          <w:iCs/>
          <w:lang w:val="en-GB"/>
        </w:rPr>
        <w:t>et al.</w:t>
      </w:r>
      <w:r w:rsidRPr="00113C19">
        <w:rPr>
          <w:rFonts w:ascii="Calibri" w:hAnsiTheme="minorHAnsi"/>
          <w:lang w:val="en-GB"/>
        </w:rPr>
        <w:t xml:space="preserve"> Sound and light in ICU during different environmental conditions. </w:t>
      </w:r>
      <w:r w:rsidRPr="00113C19">
        <w:rPr>
          <w:rFonts w:ascii="Calibri" w:hAnsiTheme="minorHAnsi"/>
          <w:i/>
          <w:iCs/>
          <w:lang w:val="en-GB"/>
        </w:rPr>
        <w:t>Aust. Crit. Care</w:t>
      </w:r>
      <w:r w:rsidRPr="00113C19">
        <w:rPr>
          <w:rFonts w:ascii="Calibri" w:hAnsiTheme="minorHAnsi"/>
          <w:lang w:val="en-GB"/>
        </w:rPr>
        <w:t xml:space="preserve"> </w:t>
      </w:r>
      <w:r w:rsidRPr="00113C19">
        <w:rPr>
          <w:rFonts w:ascii="Calibri" w:hAnsiTheme="minorHAnsi"/>
          <w:b/>
          <w:bCs/>
          <w:lang w:val="en-GB"/>
        </w:rPr>
        <w:t>31</w:t>
      </w:r>
      <w:r w:rsidRPr="00113C19">
        <w:rPr>
          <w:rFonts w:ascii="Calibri" w:hAnsiTheme="minorHAnsi"/>
          <w:lang w:val="en-GB"/>
        </w:rPr>
        <w:t>, 135 (2018).</w:t>
      </w:r>
    </w:p>
    <w:p w14:paraId="6EB7531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0.</w:t>
      </w:r>
      <w:r w:rsidRPr="00113C19">
        <w:rPr>
          <w:rFonts w:ascii="Calibri" w:hAnsiTheme="minorHAnsi"/>
          <w:lang w:val="en-GB"/>
        </w:rPr>
        <w:tab/>
        <w:t xml:space="preserve">Kamdar, B. B., Needham, D. M. &amp; Collop, N. A. Sleep Deprivation in Critical Illness: Its Role in Physical and Psychological Recovery. </w:t>
      </w:r>
      <w:r w:rsidRPr="00113C19">
        <w:rPr>
          <w:rFonts w:ascii="Calibri" w:hAnsiTheme="minorHAnsi"/>
          <w:i/>
          <w:iCs/>
          <w:lang w:val="en-GB"/>
        </w:rPr>
        <w:t>J. Intensive Care Med.</w:t>
      </w:r>
      <w:r w:rsidRPr="00113C19">
        <w:rPr>
          <w:rFonts w:ascii="Calibri" w:hAnsiTheme="minorHAnsi"/>
          <w:lang w:val="en-GB"/>
        </w:rPr>
        <w:t xml:space="preserve"> </w:t>
      </w:r>
      <w:r w:rsidRPr="00113C19">
        <w:rPr>
          <w:rFonts w:ascii="Calibri" w:hAnsiTheme="minorHAnsi"/>
          <w:b/>
          <w:bCs/>
          <w:lang w:val="en-GB"/>
        </w:rPr>
        <w:t>27</w:t>
      </w:r>
      <w:r w:rsidRPr="00113C19">
        <w:rPr>
          <w:rFonts w:ascii="Calibri" w:hAnsiTheme="minorHAnsi"/>
          <w:lang w:val="en-GB"/>
        </w:rPr>
        <w:t>, 97–111 (2012).</w:t>
      </w:r>
    </w:p>
    <w:p w14:paraId="09FB6E1A"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1.</w:t>
      </w:r>
      <w:r w:rsidRPr="00113C19">
        <w:rPr>
          <w:rFonts w:ascii="Calibri" w:hAnsiTheme="minorHAnsi"/>
          <w:lang w:val="en-GB"/>
        </w:rPr>
        <w:tab/>
        <w:t xml:space="preserve">Friese, R. S. Sleep and recovery from critical illness and injury: A review of theory, current practice, and future directions*: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36</w:t>
      </w:r>
      <w:r w:rsidRPr="00113C19">
        <w:rPr>
          <w:rFonts w:ascii="Calibri" w:hAnsiTheme="minorHAnsi"/>
          <w:lang w:val="en-GB"/>
        </w:rPr>
        <w:t>, 697–705 (2008).</w:t>
      </w:r>
    </w:p>
    <w:p w14:paraId="0DBB9FB5"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lastRenderedPageBreak/>
        <w:t>42.</w:t>
      </w:r>
      <w:r w:rsidRPr="00113C19">
        <w:rPr>
          <w:rFonts w:ascii="Calibri" w:hAnsiTheme="minorHAnsi"/>
          <w:lang w:val="en-GB"/>
        </w:rPr>
        <w:tab/>
        <w:t xml:space="preserve">Z Assefa, S., Diaz-Abad, M., M Wickwire, E. &amp; M Scharf, S. The Functions of Sleep. </w:t>
      </w:r>
      <w:r w:rsidRPr="00113C19">
        <w:rPr>
          <w:rFonts w:ascii="Calibri" w:hAnsiTheme="minorHAnsi"/>
          <w:i/>
          <w:iCs/>
          <w:lang w:val="en-GB"/>
        </w:rPr>
        <w:t>AIMS Neurosci.</w:t>
      </w:r>
      <w:r w:rsidRPr="00113C19">
        <w:rPr>
          <w:rFonts w:ascii="Calibri" w:hAnsiTheme="minorHAnsi"/>
          <w:lang w:val="en-GB"/>
        </w:rPr>
        <w:t xml:space="preserve"> </w:t>
      </w:r>
      <w:r w:rsidRPr="00113C19">
        <w:rPr>
          <w:rFonts w:ascii="Calibri" w:hAnsiTheme="minorHAnsi"/>
          <w:b/>
          <w:bCs/>
          <w:lang w:val="en-GB"/>
        </w:rPr>
        <w:t>2</w:t>
      </w:r>
      <w:r w:rsidRPr="00113C19">
        <w:rPr>
          <w:rFonts w:ascii="Calibri" w:hAnsiTheme="minorHAnsi"/>
          <w:lang w:val="en-GB"/>
        </w:rPr>
        <w:t>, 155–171 (2015).</w:t>
      </w:r>
    </w:p>
    <w:p w14:paraId="71EAA86F"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3.</w:t>
      </w:r>
      <w:r w:rsidRPr="00113C19">
        <w:rPr>
          <w:rFonts w:ascii="Calibri" w:hAnsiTheme="minorHAnsi"/>
          <w:lang w:val="en-GB"/>
        </w:rPr>
        <w:tab/>
        <w:t xml:space="preserve">Peever, J. &amp; Fuller, P. M. The Biology of REM Sleep. </w:t>
      </w:r>
      <w:r w:rsidRPr="00113C19">
        <w:rPr>
          <w:rFonts w:ascii="Calibri" w:hAnsiTheme="minorHAnsi"/>
          <w:i/>
          <w:iCs/>
          <w:lang w:val="en-GB"/>
        </w:rPr>
        <w:t>Curr. Biol.</w:t>
      </w:r>
      <w:r w:rsidRPr="00113C19">
        <w:rPr>
          <w:rFonts w:ascii="Calibri" w:hAnsiTheme="minorHAnsi"/>
          <w:lang w:val="en-GB"/>
        </w:rPr>
        <w:t xml:space="preserve"> </w:t>
      </w:r>
      <w:r w:rsidRPr="00113C19">
        <w:rPr>
          <w:rFonts w:ascii="Calibri" w:hAnsiTheme="minorHAnsi"/>
          <w:b/>
          <w:bCs/>
          <w:lang w:val="en-GB"/>
        </w:rPr>
        <w:t>27</w:t>
      </w:r>
      <w:r w:rsidRPr="00113C19">
        <w:rPr>
          <w:rFonts w:ascii="Calibri" w:hAnsiTheme="minorHAnsi"/>
          <w:lang w:val="en-GB"/>
        </w:rPr>
        <w:t>, R1237–R1248 (2017).</w:t>
      </w:r>
    </w:p>
    <w:p w14:paraId="524CA7AE"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4.</w:t>
      </w:r>
      <w:r w:rsidRPr="00113C19">
        <w:rPr>
          <w:rFonts w:ascii="Calibri" w:hAnsiTheme="minorHAnsi"/>
          <w:lang w:val="en-GB"/>
        </w:rPr>
        <w:tab/>
        <w:t xml:space="preserve">McCarley, R. W. Neurobiology of REM and NREM sleep. </w:t>
      </w:r>
      <w:r w:rsidRPr="00113C19">
        <w:rPr>
          <w:rFonts w:ascii="Calibri" w:hAnsiTheme="minorHAnsi"/>
          <w:i/>
          <w:iCs/>
          <w:lang w:val="en-GB"/>
        </w:rPr>
        <w:t>Sleep Med.</w:t>
      </w:r>
      <w:r w:rsidRPr="00113C19">
        <w:rPr>
          <w:rFonts w:ascii="Calibri" w:hAnsiTheme="minorHAnsi"/>
          <w:lang w:val="en-GB"/>
        </w:rPr>
        <w:t xml:space="preserve"> </w:t>
      </w:r>
      <w:r w:rsidRPr="00113C19">
        <w:rPr>
          <w:rFonts w:ascii="Calibri" w:hAnsiTheme="minorHAnsi"/>
          <w:b/>
          <w:bCs/>
          <w:lang w:val="en-GB"/>
        </w:rPr>
        <w:t>8</w:t>
      </w:r>
      <w:r w:rsidRPr="00113C19">
        <w:rPr>
          <w:rFonts w:ascii="Calibri" w:hAnsiTheme="minorHAnsi"/>
          <w:lang w:val="en-GB"/>
        </w:rPr>
        <w:t>, 302–330 (2007).</w:t>
      </w:r>
    </w:p>
    <w:p w14:paraId="61C993B4"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5.</w:t>
      </w:r>
      <w:r w:rsidRPr="00113C19">
        <w:rPr>
          <w:rFonts w:ascii="Calibri" w:hAnsiTheme="minorHAnsi"/>
          <w:lang w:val="en-GB"/>
        </w:rPr>
        <w:tab/>
        <w:t xml:space="preserve">Zaal, I. J., Devlin, J. W., Peelen, L. M. &amp; Slooter, A. J. C. A Systematic Review of Risk Factors for Delirium in the ICU*: </w:t>
      </w:r>
      <w:r w:rsidRPr="00113C19">
        <w:rPr>
          <w:rFonts w:ascii="Calibri" w:hAnsiTheme="minorHAnsi"/>
          <w:i/>
          <w:iCs/>
          <w:lang w:val="en-GB"/>
        </w:rPr>
        <w:t>Crit. Care Med.</w:t>
      </w:r>
      <w:r w:rsidRPr="00113C19">
        <w:rPr>
          <w:rFonts w:ascii="Calibri" w:hAnsiTheme="minorHAnsi"/>
          <w:lang w:val="en-GB"/>
        </w:rPr>
        <w:t xml:space="preserve"> </w:t>
      </w:r>
      <w:r w:rsidRPr="00113C19">
        <w:rPr>
          <w:rFonts w:ascii="Calibri" w:hAnsiTheme="minorHAnsi"/>
          <w:b/>
          <w:bCs/>
          <w:lang w:val="en-GB"/>
        </w:rPr>
        <w:t>43</w:t>
      </w:r>
      <w:r w:rsidRPr="00113C19">
        <w:rPr>
          <w:rFonts w:ascii="Calibri" w:hAnsiTheme="minorHAnsi"/>
          <w:lang w:val="en-GB"/>
        </w:rPr>
        <w:t>, 40–47 (2015).</w:t>
      </w:r>
    </w:p>
    <w:p w14:paraId="0D3443E6" w14:textId="77777777" w:rsidR="00113C19" w:rsidRPr="00113C19" w:rsidRDefault="00113C19" w:rsidP="00113C19">
      <w:pPr>
        <w:pStyle w:val="Bibliography"/>
        <w:rPr>
          <w:rFonts w:ascii="Calibri" w:hAnsiTheme="minorHAnsi"/>
          <w:lang w:val="en-GB"/>
        </w:rPr>
      </w:pPr>
      <w:r w:rsidRPr="00113C19">
        <w:rPr>
          <w:rFonts w:ascii="Calibri" w:hAnsiTheme="minorHAnsi"/>
          <w:lang w:val="en-GB"/>
        </w:rPr>
        <w:t>46.</w:t>
      </w:r>
      <w:r w:rsidRPr="00113C19">
        <w:rPr>
          <w:rFonts w:ascii="Calibri" w:hAnsiTheme="minorHAnsi"/>
          <w:lang w:val="en-GB"/>
        </w:rPr>
        <w:tab/>
        <w:t xml:space="preserve">Von Rueden, K. T. </w:t>
      </w:r>
      <w:r w:rsidRPr="00113C19">
        <w:rPr>
          <w:rFonts w:ascii="Calibri" w:hAnsiTheme="minorHAnsi"/>
          <w:i/>
          <w:iCs/>
          <w:lang w:val="en-GB"/>
        </w:rPr>
        <w:t>et al.</w:t>
      </w:r>
      <w:r w:rsidRPr="00113C19">
        <w:rPr>
          <w:rFonts w:ascii="Calibri" w:hAnsiTheme="minorHAnsi"/>
          <w:lang w:val="en-GB"/>
        </w:rPr>
        <w:t xml:space="preserve"> Delirium in Trauma Patients: Prevalence and Predictors. </w:t>
      </w:r>
      <w:r w:rsidRPr="00113C19">
        <w:rPr>
          <w:rFonts w:ascii="Calibri" w:hAnsiTheme="minorHAnsi"/>
          <w:i/>
          <w:iCs/>
          <w:lang w:val="en-GB"/>
        </w:rPr>
        <w:t>Crit. Care Nurse</w:t>
      </w:r>
      <w:r w:rsidRPr="00113C19">
        <w:rPr>
          <w:rFonts w:ascii="Calibri" w:hAnsiTheme="minorHAnsi"/>
          <w:lang w:val="en-GB"/>
        </w:rPr>
        <w:t xml:space="preserve"> </w:t>
      </w:r>
      <w:r w:rsidRPr="00113C19">
        <w:rPr>
          <w:rFonts w:ascii="Calibri" w:hAnsiTheme="minorHAnsi"/>
          <w:b/>
          <w:bCs/>
          <w:lang w:val="en-GB"/>
        </w:rPr>
        <w:t>37</w:t>
      </w:r>
      <w:r w:rsidRPr="00113C19">
        <w:rPr>
          <w:rFonts w:ascii="Calibri" w:hAnsiTheme="minorHAnsi"/>
          <w:lang w:val="en-GB"/>
        </w:rPr>
        <w:t>, 40–48 (2017).</w:t>
      </w:r>
    </w:p>
    <w:p w14:paraId="5DCB1FAB" w14:textId="610BF6D7" w:rsidR="00BC3FDF" w:rsidRDefault="00874F3A" w:rsidP="001D3B26">
      <w:pPr>
        <w:pStyle w:val="Heading1"/>
        <w:spacing w:line="276" w:lineRule="auto"/>
        <w:rPr>
          <w:rFonts w:asciiTheme="minorHAnsi" w:hAnsiTheme="minorHAnsi" w:cstheme="minorHAnsi"/>
          <w:color w:val="auto"/>
          <w:sz w:val="24"/>
          <w:szCs w:val="24"/>
        </w:rPr>
      </w:pPr>
      <w:r w:rsidRPr="00746493">
        <w:rPr>
          <w:rFonts w:asciiTheme="minorHAnsi" w:hAnsiTheme="minorHAnsi" w:cstheme="minorHAnsi"/>
          <w:color w:val="auto"/>
          <w:sz w:val="24"/>
          <w:szCs w:val="24"/>
        </w:rPr>
        <w:fldChar w:fldCharType="end"/>
      </w:r>
    </w:p>
    <w:p w14:paraId="23098AFF" w14:textId="5BFEA944" w:rsidR="004E345A" w:rsidRDefault="004E345A" w:rsidP="004E345A"/>
    <w:p w14:paraId="53B08EA3" w14:textId="1C0B0577" w:rsidR="004E345A" w:rsidRDefault="004E345A" w:rsidP="004E345A"/>
    <w:p w14:paraId="6DDD6E4F" w14:textId="7FFB59EA" w:rsidR="004E345A" w:rsidRDefault="004E345A" w:rsidP="004E345A"/>
    <w:p w14:paraId="68B56EE6" w14:textId="4CEF2C11" w:rsidR="004E345A" w:rsidRDefault="004E345A" w:rsidP="004E345A"/>
    <w:p w14:paraId="0E7A61CB" w14:textId="2A8B5512" w:rsidR="004E345A" w:rsidRDefault="004E345A" w:rsidP="004E345A"/>
    <w:p w14:paraId="3E4B69EF" w14:textId="1656BD3F" w:rsidR="004E345A" w:rsidRDefault="004E345A" w:rsidP="004E345A"/>
    <w:p w14:paraId="18A6CECA" w14:textId="0030DA46" w:rsidR="004E345A" w:rsidRDefault="004E345A" w:rsidP="004E345A"/>
    <w:p w14:paraId="6D325EA2" w14:textId="00D3559E" w:rsidR="004E345A" w:rsidRDefault="004E345A" w:rsidP="004E345A"/>
    <w:p w14:paraId="468846F8" w14:textId="57EA9F20" w:rsidR="004E345A" w:rsidRDefault="004E345A" w:rsidP="004E345A"/>
    <w:p w14:paraId="5EE774AD" w14:textId="41FB4EFA" w:rsidR="004E345A" w:rsidRDefault="004E345A" w:rsidP="004E345A"/>
    <w:p w14:paraId="611199FF" w14:textId="21A392A3" w:rsidR="004E345A" w:rsidRDefault="004E345A" w:rsidP="004E345A"/>
    <w:p w14:paraId="1B3D3063" w14:textId="1E442878" w:rsidR="004E345A" w:rsidRDefault="004E345A" w:rsidP="004E345A"/>
    <w:p w14:paraId="37D1503F" w14:textId="7048A327" w:rsidR="004E345A" w:rsidRDefault="004E345A" w:rsidP="004E345A"/>
    <w:p w14:paraId="2DA80E3F" w14:textId="744C0D69" w:rsidR="004E345A" w:rsidRDefault="004E345A" w:rsidP="004E345A"/>
    <w:p w14:paraId="24AB75B9" w14:textId="760C9F59" w:rsidR="004E345A" w:rsidRDefault="004E345A" w:rsidP="004E345A"/>
    <w:p w14:paraId="5D4A2034" w14:textId="2A05A579" w:rsidR="004E345A" w:rsidRDefault="004E345A" w:rsidP="004E345A"/>
    <w:p w14:paraId="35A9E621" w14:textId="3A1A598A" w:rsidR="004E345A" w:rsidRDefault="004E345A" w:rsidP="004E345A"/>
    <w:p w14:paraId="1FE9D568" w14:textId="2A806FFC" w:rsidR="004E345A" w:rsidRDefault="004E345A" w:rsidP="004E345A"/>
    <w:p w14:paraId="1C54ECB8" w14:textId="63A0EB99" w:rsidR="004E345A" w:rsidRDefault="004E345A" w:rsidP="004E345A"/>
    <w:p w14:paraId="2F7B370E" w14:textId="10CAE8BA" w:rsidR="004E345A" w:rsidRDefault="004E345A" w:rsidP="004E345A"/>
    <w:p w14:paraId="534EE4F0" w14:textId="60163D99" w:rsidR="004E345A" w:rsidRDefault="004E345A" w:rsidP="004E345A"/>
    <w:p w14:paraId="50460434" w14:textId="2B16033E" w:rsidR="004E345A" w:rsidRDefault="004E345A" w:rsidP="004E345A"/>
    <w:p w14:paraId="0687244A" w14:textId="6F088DF6" w:rsidR="004E345A" w:rsidRDefault="004E345A" w:rsidP="004E345A"/>
    <w:p w14:paraId="363B12F9" w14:textId="51441C9C" w:rsidR="004E345A" w:rsidRDefault="004E345A" w:rsidP="004E345A"/>
    <w:p w14:paraId="3D0A6862" w14:textId="1BE4693B" w:rsidR="004E345A" w:rsidRDefault="004E345A" w:rsidP="004E345A"/>
    <w:p w14:paraId="24A5BCE0" w14:textId="2274E63B" w:rsidR="004E345A" w:rsidRDefault="004E345A" w:rsidP="004E345A"/>
    <w:p w14:paraId="79B135C1" w14:textId="7BEB3E15" w:rsidR="004E345A" w:rsidRDefault="004E345A" w:rsidP="004E345A"/>
    <w:p w14:paraId="0AB9B2E1" w14:textId="5AE6DBB6" w:rsidR="004E345A" w:rsidRDefault="004E345A" w:rsidP="004E345A"/>
    <w:p w14:paraId="6587AF7B" w14:textId="19883FCF" w:rsidR="004E345A" w:rsidRDefault="004E345A" w:rsidP="004E345A"/>
    <w:p w14:paraId="1B049B4E" w14:textId="51FCDCF7" w:rsidR="004E345A" w:rsidRDefault="004E345A" w:rsidP="004E345A"/>
    <w:p w14:paraId="6CB5CD17" w14:textId="118FD4DB" w:rsidR="004E345A" w:rsidRDefault="004E345A" w:rsidP="004E345A"/>
    <w:p w14:paraId="55E59120" w14:textId="1954C6AD" w:rsidR="004E345A" w:rsidRDefault="004E345A" w:rsidP="004E345A"/>
    <w:p w14:paraId="6456A9E5" w14:textId="5B2B25EA" w:rsidR="004E345A" w:rsidRDefault="004E345A" w:rsidP="004E345A"/>
    <w:p w14:paraId="215A5D1F" w14:textId="2C9EE249" w:rsidR="004E345A" w:rsidRDefault="004E345A" w:rsidP="004E345A"/>
    <w:p w14:paraId="665BE721" w14:textId="77777777" w:rsidR="004E345A" w:rsidRPr="004E345A" w:rsidRDefault="004E345A" w:rsidP="004E345A"/>
    <w:p w14:paraId="548ABC0F" w14:textId="61BF95C8" w:rsidR="00BC3FDF" w:rsidRDefault="00BC3FDF" w:rsidP="001D3B26">
      <w:pPr>
        <w:pStyle w:val="Heading1"/>
        <w:numPr>
          <w:ilvl w:val="0"/>
          <w:numId w:val="11"/>
        </w:numPr>
        <w:spacing w:line="276" w:lineRule="auto"/>
        <w:rPr>
          <w:rFonts w:asciiTheme="minorHAnsi" w:hAnsiTheme="minorHAnsi" w:cstheme="minorHAnsi"/>
        </w:rPr>
      </w:pPr>
      <w:bookmarkStart w:id="24" w:name="_Toc64881114"/>
      <w:r w:rsidRPr="00D30E34">
        <w:rPr>
          <w:rFonts w:asciiTheme="minorHAnsi" w:hAnsiTheme="minorHAnsi" w:cstheme="minorHAnsi"/>
        </w:rPr>
        <w:t>APPENDICES</w:t>
      </w:r>
      <w:bookmarkEnd w:id="24"/>
    </w:p>
    <w:p w14:paraId="0DE1F97E" w14:textId="312D1677" w:rsidR="007876BF" w:rsidRDefault="007876BF" w:rsidP="007876BF"/>
    <w:p w14:paraId="29C395D8" w14:textId="453017C0" w:rsidR="007876BF" w:rsidRPr="004E345A" w:rsidRDefault="004E345A" w:rsidP="007876BF">
      <w:pPr>
        <w:rPr>
          <w:rFonts w:asciiTheme="minorHAnsi" w:hAnsiTheme="minorHAnsi"/>
          <w:b/>
          <w:bCs/>
        </w:rPr>
      </w:pPr>
      <w:r w:rsidRPr="004E345A">
        <w:rPr>
          <w:rFonts w:asciiTheme="minorHAnsi" w:hAnsiTheme="minorHAnsi"/>
          <w:b/>
          <w:bCs/>
        </w:rPr>
        <w:t xml:space="preserve">Appendix 1: </w:t>
      </w:r>
      <w:r w:rsidR="007876BF" w:rsidRPr="004E345A">
        <w:rPr>
          <w:rFonts w:asciiTheme="minorHAnsi" w:hAnsiTheme="minorHAnsi"/>
          <w:b/>
          <w:bCs/>
        </w:rPr>
        <w:t>CAM-ICU</w:t>
      </w:r>
    </w:p>
    <w:p w14:paraId="148EAAD5" w14:textId="403C6919" w:rsidR="007876BF" w:rsidRDefault="007876BF" w:rsidP="007876BF"/>
    <w:p w14:paraId="6898B501" w14:textId="598E5907" w:rsidR="007876BF" w:rsidRDefault="007876BF" w:rsidP="007876BF">
      <w:r w:rsidRPr="007876BF">
        <w:rPr>
          <w:noProof/>
          <w:lang w:val="en-AU" w:eastAsia="en-AU"/>
        </w:rPr>
        <w:lastRenderedPageBreak/>
        <w:drawing>
          <wp:inline distT="0" distB="0" distL="0" distR="0" wp14:anchorId="6ECA33EA" wp14:editId="2F6890F8">
            <wp:extent cx="5413769" cy="7323666"/>
            <wp:effectExtent l="0" t="0" r="0" b="444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8"/>
                    <a:stretch>
                      <a:fillRect/>
                    </a:stretch>
                  </pic:blipFill>
                  <pic:spPr>
                    <a:xfrm>
                      <a:off x="0" y="0"/>
                      <a:ext cx="5422266" cy="7335160"/>
                    </a:xfrm>
                    <a:prstGeom prst="rect">
                      <a:avLst/>
                    </a:prstGeom>
                  </pic:spPr>
                </pic:pic>
              </a:graphicData>
            </a:graphic>
          </wp:inline>
        </w:drawing>
      </w:r>
    </w:p>
    <w:p w14:paraId="44FA40B4" w14:textId="216532EA" w:rsidR="004E345A" w:rsidRDefault="004E345A" w:rsidP="007876BF"/>
    <w:p w14:paraId="425EF2E8" w14:textId="4F997516" w:rsidR="004E345A" w:rsidRDefault="004E345A" w:rsidP="007876BF"/>
    <w:p w14:paraId="4D2DBFC8" w14:textId="6F233FFC" w:rsidR="004E345A" w:rsidRDefault="004E345A" w:rsidP="007876BF"/>
    <w:p w14:paraId="365A88B4" w14:textId="4A3B396E" w:rsidR="004E345A" w:rsidRDefault="004E345A" w:rsidP="007876BF"/>
    <w:p w14:paraId="5D171B35" w14:textId="5FF1F2FA" w:rsidR="004E345A" w:rsidRDefault="004E345A" w:rsidP="007876BF">
      <w:r w:rsidRPr="004E345A">
        <w:rPr>
          <w:noProof/>
          <w:lang w:val="en-AU" w:eastAsia="en-AU"/>
        </w:rPr>
        <w:lastRenderedPageBreak/>
        <w:drawing>
          <wp:inline distT="0" distB="0" distL="0" distR="0" wp14:anchorId="5CFBBD7B" wp14:editId="601D527A">
            <wp:extent cx="5494867" cy="6506029"/>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01386" cy="6513748"/>
                    </a:xfrm>
                    <a:prstGeom prst="rect">
                      <a:avLst/>
                    </a:prstGeom>
                  </pic:spPr>
                </pic:pic>
              </a:graphicData>
            </a:graphic>
          </wp:inline>
        </w:drawing>
      </w:r>
    </w:p>
    <w:p w14:paraId="600346CC" w14:textId="02FC5B66" w:rsidR="004E345A" w:rsidRDefault="004E345A" w:rsidP="007876BF"/>
    <w:p w14:paraId="264B0011" w14:textId="264E65DF" w:rsidR="004E345A" w:rsidRDefault="004E345A" w:rsidP="007876BF"/>
    <w:p w14:paraId="28A6D063" w14:textId="22953E88" w:rsidR="004E345A" w:rsidRDefault="004E345A" w:rsidP="007876BF"/>
    <w:p w14:paraId="528CB5B5" w14:textId="7B23B379" w:rsidR="004E345A" w:rsidRDefault="004E345A" w:rsidP="007876BF"/>
    <w:p w14:paraId="23A9172E" w14:textId="28EAFAAE" w:rsidR="004E345A" w:rsidRDefault="004E345A" w:rsidP="007876BF"/>
    <w:p w14:paraId="599FBD2D" w14:textId="60294AA0" w:rsidR="004E345A" w:rsidRDefault="004E345A" w:rsidP="007876BF"/>
    <w:p w14:paraId="2B20CFD1" w14:textId="24D149C9" w:rsidR="004E345A" w:rsidRDefault="004E345A" w:rsidP="007876BF"/>
    <w:p w14:paraId="0C087B17" w14:textId="3C66D761" w:rsidR="004E345A" w:rsidRDefault="004E345A" w:rsidP="007876BF"/>
    <w:p w14:paraId="50617CA7" w14:textId="46F7F965" w:rsidR="004E345A" w:rsidRDefault="004E345A" w:rsidP="007876BF"/>
    <w:p w14:paraId="322772A8" w14:textId="2E665E24" w:rsidR="004E345A" w:rsidRDefault="004E345A" w:rsidP="007876BF"/>
    <w:p w14:paraId="28364D04" w14:textId="4635664C" w:rsidR="004E345A" w:rsidRDefault="004E345A" w:rsidP="007876BF"/>
    <w:p w14:paraId="09A25545" w14:textId="33ADDB82" w:rsidR="004E345A" w:rsidRDefault="004E345A" w:rsidP="007876BF"/>
    <w:p w14:paraId="2FCAE0D8" w14:textId="15209769" w:rsidR="004E345A" w:rsidRDefault="004E345A" w:rsidP="007876BF"/>
    <w:p w14:paraId="1E5D61ED" w14:textId="598FAF81" w:rsidR="004E345A" w:rsidRDefault="004E345A" w:rsidP="007876BF">
      <w:r w:rsidRPr="004E345A">
        <w:rPr>
          <w:noProof/>
          <w:lang w:val="en-AU" w:eastAsia="en-AU"/>
        </w:rPr>
        <w:lastRenderedPageBreak/>
        <w:drawing>
          <wp:inline distT="0" distB="0" distL="0" distR="0" wp14:anchorId="63CB5DDA" wp14:editId="4F6E67C4">
            <wp:extent cx="5731510" cy="4260850"/>
            <wp:effectExtent l="0" t="0" r="0" b="635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a:blip r:embed="rId10"/>
                    <a:stretch>
                      <a:fillRect/>
                    </a:stretch>
                  </pic:blipFill>
                  <pic:spPr>
                    <a:xfrm>
                      <a:off x="0" y="0"/>
                      <a:ext cx="5731510" cy="4260850"/>
                    </a:xfrm>
                    <a:prstGeom prst="rect">
                      <a:avLst/>
                    </a:prstGeom>
                  </pic:spPr>
                </pic:pic>
              </a:graphicData>
            </a:graphic>
          </wp:inline>
        </w:drawing>
      </w:r>
    </w:p>
    <w:p w14:paraId="784CD7E1" w14:textId="2FF3B7CE" w:rsidR="004E345A" w:rsidRDefault="004E345A" w:rsidP="007876BF"/>
    <w:p w14:paraId="33DF351A" w14:textId="1504E311" w:rsidR="004E345A" w:rsidRDefault="004E345A" w:rsidP="007876BF"/>
    <w:p w14:paraId="7787B4A0" w14:textId="2C2959D5" w:rsidR="004E345A" w:rsidRDefault="004E345A" w:rsidP="007876BF"/>
    <w:p w14:paraId="49681606" w14:textId="3921AF42" w:rsidR="004E345A" w:rsidRDefault="004E345A" w:rsidP="007876BF"/>
    <w:p w14:paraId="5C4D50F7" w14:textId="1D27F357" w:rsidR="004E345A" w:rsidRDefault="004E345A" w:rsidP="007876BF"/>
    <w:p w14:paraId="20AF21C1" w14:textId="79AEB816" w:rsidR="004E345A" w:rsidRDefault="004E345A" w:rsidP="007876BF"/>
    <w:p w14:paraId="3ED90F11" w14:textId="2823C862" w:rsidR="004E345A" w:rsidRDefault="004E345A" w:rsidP="007876BF"/>
    <w:p w14:paraId="7FCB1CD5" w14:textId="2E1E114A" w:rsidR="004E345A" w:rsidRDefault="004E345A" w:rsidP="007876BF"/>
    <w:p w14:paraId="528A0BBD" w14:textId="14F132EC" w:rsidR="004E345A" w:rsidRDefault="004E345A" w:rsidP="007876BF"/>
    <w:p w14:paraId="043B325F" w14:textId="6E08278C" w:rsidR="004E345A" w:rsidRDefault="004E345A" w:rsidP="007876BF"/>
    <w:p w14:paraId="49E2192C" w14:textId="01EC9BCF" w:rsidR="004E345A" w:rsidRDefault="004E345A" w:rsidP="007876BF"/>
    <w:p w14:paraId="6D21FA1C" w14:textId="4B8500EE" w:rsidR="004E345A" w:rsidRDefault="004E345A" w:rsidP="007876BF"/>
    <w:p w14:paraId="48818580" w14:textId="2BEB4D94" w:rsidR="004E345A" w:rsidRDefault="004E345A" w:rsidP="007876BF"/>
    <w:p w14:paraId="7D0BE494" w14:textId="4C4CFC59" w:rsidR="004E345A" w:rsidRDefault="004E345A" w:rsidP="007876BF"/>
    <w:p w14:paraId="4079C277" w14:textId="1A262ACC" w:rsidR="004E345A" w:rsidRDefault="004E345A" w:rsidP="007876BF"/>
    <w:p w14:paraId="4544863D" w14:textId="70DE997D" w:rsidR="004E345A" w:rsidRDefault="004E345A" w:rsidP="007876BF"/>
    <w:p w14:paraId="26B34D9E" w14:textId="47B56DF4" w:rsidR="004E345A" w:rsidRDefault="004E345A" w:rsidP="007876BF"/>
    <w:p w14:paraId="16481564" w14:textId="66695872" w:rsidR="004E345A" w:rsidRDefault="004E345A" w:rsidP="007876BF"/>
    <w:p w14:paraId="7272F350" w14:textId="3EED4577" w:rsidR="004E345A" w:rsidRDefault="004E345A" w:rsidP="007876BF"/>
    <w:p w14:paraId="2F8EB462" w14:textId="10AAD864" w:rsidR="004E345A" w:rsidRDefault="004E345A" w:rsidP="007876BF"/>
    <w:p w14:paraId="053C1E11" w14:textId="6E5A2C51" w:rsidR="004E345A" w:rsidRDefault="004E345A" w:rsidP="007876BF"/>
    <w:p w14:paraId="14631DD5" w14:textId="397C3857" w:rsidR="004E345A" w:rsidRDefault="004E345A" w:rsidP="007876BF"/>
    <w:p w14:paraId="6D8A31C7" w14:textId="69A486C4" w:rsidR="004E345A" w:rsidRDefault="004E345A" w:rsidP="007876BF"/>
    <w:p w14:paraId="67D3078F" w14:textId="25D5EA8B" w:rsidR="004E345A" w:rsidRDefault="004E345A" w:rsidP="007876BF"/>
    <w:p w14:paraId="1A939810" w14:textId="2B3D4ED1" w:rsidR="004E345A" w:rsidRDefault="004E345A" w:rsidP="007876BF"/>
    <w:p w14:paraId="6A0579D2" w14:textId="6F1F5B95" w:rsidR="004E345A" w:rsidRDefault="004E345A" w:rsidP="007876BF"/>
    <w:p w14:paraId="21094B5B" w14:textId="4E1911AA" w:rsidR="004E345A" w:rsidRDefault="004E345A" w:rsidP="007876BF">
      <w:pPr>
        <w:rPr>
          <w:rFonts w:asciiTheme="minorHAnsi" w:hAnsiTheme="minorHAnsi"/>
          <w:b/>
          <w:bCs/>
        </w:rPr>
      </w:pPr>
      <w:r w:rsidRPr="004E345A">
        <w:rPr>
          <w:rFonts w:asciiTheme="minorHAnsi" w:hAnsiTheme="minorHAnsi"/>
          <w:b/>
          <w:bCs/>
        </w:rPr>
        <w:t>Appendix 2: CAM-S</w:t>
      </w:r>
    </w:p>
    <w:p w14:paraId="32C792BB" w14:textId="2D54DFF5" w:rsidR="004E345A" w:rsidRDefault="004E345A" w:rsidP="007876BF">
      <w:pPr>
        <w:rPr>
          <w:rFonts w:asciiTheme="minorHAnsi" w:hAnsiTheme="minorHAnsi"/>
          <w:b/>
          <w:bCs/>
        </w:rPr>
      </w:pPr>
    </w:p>
    <w:p w14:paraId="2C20938B" w14:textId="1241E6C9" w:rsidR="004E345A" w:rsidRDefault="004E345A" w:rsidP="007876BF">
      <w:pPr>
        <w:rPr>
          <w:rFonts w:asciiTheme="minorHAnsi" w:hAnsiTheme="minorHAnsi"/>
          <w:b/>
          <w:bCs/>
        </w:rPr>
      </w:pPr>
      <w:r w:rsidRPr="004E345A">
        <w:rPr>
          <w:rFonts w:asciiTheme="minorHAnsi" w:hAnsiTheme="minorHAnsi"/>
          <w:b/>
          <w:bCs/>
          <w:noProof/>
          <w:lang w:val="en-AU" w:eastAsia="en-AU"/>
        </w:rPr>
        <w:drawing>
          <wp:inline distT="0" distB="0" distL="0" distR="0" wp14:anchorId="51BF3344" wp14:editId="2F3EAB64">
            <wp:extent cx="5731510" cy="60756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075680"/>
                    </a:xfrm>
                    <a:prstGeom prst="rect">
                      <a:avLst/>
                    </a:prstGeom>
                  </pic:spPr>
                </pic:pic>
              </a:graphicData>
            </a:graphic>
          </wp:inline>
        </w:drawing>
      </w:r>
    </w:p>
    <w:p w14:paraId="053F5D21" w14:textId="75FF53C6" w:rsidR="004E345A" w:rsidRDefault="004E345A" w:rsidP="007876BF">
      <w:pPr>
        <w:rPr>
          <w:rFonts w:asciiTheme="minorHAnsi" w:hAnsiTheme="minorHAnsi"/>
          <w:b/>
          <w:bCs/>
        </w:rPr>
      </w:pPr>
    </w:p>
    <w:p w14:paraId="5F3DCBCA" w14:textId="60BFDDC5" w:rsidR="004E345A" w:rsidRDefault="004E345A" w:rsidP="007876BF">
      <w:pPr>
        <w:rPr>
          <w:rFonts w:asciiTheme="minorHAnsi" w:hAnsiTheme="minorHAnsi"/>
          <w:b/>
          <w:bCs/>
        </w:rPr>
      </w:pPr>
    </w:p>
    <w:p w14:paraId="3BABC328" w14:textId="476AA149" w:rsidR="004E345A" w:rsidRDefault="004E345A" w:rsidP="007876BF">
      <w:pPr>
        <w:rPr>
          <w:rFonts w:asciiTheme="minorHAnsi" w:hAnsiTheme="minorHAnsi"/>
          <w:b/>
          <w:bCs/>
        </w:rPr>
      </w:pPr>
    </w:p>
    <w:p w14:paraId="60BA397F" w14:textId="633C9E04" w:rsidR="004E345A" w:rsidRDefault="004E345A" w:rsidP="007876BF">
      <w:pPr>
        <w:rPr>
          <w:rFonts w:asciiTheme="minorHAnsi" w:hAnsiTheme="minorHAnsi"/>
          <w:b/>
          <w:bCs/>
        </w:rPr>
      </w:pPr>
    </w:p>
    <w:p w14:paraId="2786FA56" w14:textId="003E8AE4" w:rsidR="004E345A" w:rsidRDefault="004E345A" w:rsidP="007876BF">
      <w:pPr>
        <w:rPr>
          <w:rFonts w:asciiTheme="minorHAnsi" w:hAnsiTheme="minorHAnsi"/>
          <w:b/>
          <w:bCs/>
        </w:rPr>
      </w:pPr>
    </w:p>
    <w:p w14:paraId="7A62F18A" w14:textId="40D93B7D" w:rsidR="004E345A" w:rsidRDefault="004E345A" w:rsidP="007876BF">
      <w:pPr>
        <w:rPr>
          <w:rFonts w:asciiTheme="minorHAnsi" w:hAnsiTheme="minorHAnsi"/>
          <w:b/>
          <w:bCs/>
        </w:rPr>
      </w:pPr>
    </w:p>
    <w:p w14:paraId="68CBF21D" w14:textId="73143C37" w:rsidR="004E345A" w:rsidRDefault="004E345A" w:rsidP="007876BF">
      <w:pPr>
        <w:rPr>
          <w:rFonts w:asciiTheme="minorHAnsi" w:hAnsiTheme="minorHAnsi"/>
          <w:b/>
          <w:bCs/>
        </w:rPr>
      </w:pPr>
    </w:p>
    <w:p w14:paraId="6A570995" w14:textId="28177FDB" w:rsidR="004E345A" w:rsidRDefault="004E345A" w:rsidP="007876BF">
      <w:pPr>
        <w:rPr>
          <w:rFonts w:asciiTheme="minorHAnsi" w:hAnsiTheme="minorHAnsi"/>
          <w:b/>
          <w:bCs/>
        </w:rPr>
      </w:pPr>
    </w:p>
    <w:p w14:paraId="2890CF86" w14:textId="56760EC9" w:rsidR="004E345A" w:rsidRDefault="004E345A" w:rsidP="007876BF">
      <w:pPr>
        <w:rPr>
          <w:rFonts w:asciiTheme="minorHAnsi" w:hAnsiTheme="minorHAnsi"/>
          <w:b/>
          <w:bCs/>
        </w:rPr>
      </w:pPr>
    </w:p>
    <w:p w14:paraId="0A221D53" w14:textId="59CBA6A2" w:rsidR="004E345A" w:rsidRDefault="004E345A" w:rsidP="007876BF">
      <w:pPr>
        <w:rPr>
          <w:rFonts w:asciiTheme="minorHAnsi" w:hAnsiTheme="minorHAnsi"/>
          <w:b/>
          <w:bCs/>
        </w:rPr>
      </w:pPr>
    </w:p>
    <w:p w14:paraId="74C47881" w14:textId="304FDD08" w:rsidR="004E345A" w:rsidRDefault="004E345A" w:rsidP="007876BF">
      <w:pPr>
        <w:rPr>
          <w:rFonts w:asciiTheme="minorHAnsi" w:hAnsiTheme="minorHAnsi"/>
          <w:b/>
          <w:bCs/>
        </w:rPr>
      </w:pPr>
    </w:p>
    <w:p w14:paraId="02DF529A" w14:textId="4C70977D" w:rsidR="004E345A" w:rsidRDefault="004E345A" w:rsidP="007876BF">
      <w:pPr>
        <w:rPr>
          <w:rFonts w:asciiTheme="minorHAnsi" w:hAnsiTheme="minorHAnsi"/>
          <w:b/>
          <w:bCs/>
        </w:rPr>
      </w:pPr>
    </w:p>
    <w:p w14:paraId="16708370" w14:textId="0690914D" w:rsidR="004E345A" w:rsidRDefault="004E345A" w:rsidP="007876BF">
      <w:pPr>
        <w:rPr>
          <w:rFonts w:asciiTheme="minorHAnsi" w:hAnsiTheme="minorHAnsi"/>
          <w:b/>
          <w:bCs/>
        </w:rPr>
      </w:pPr>
      <w:r>
        <w:rPr>
          <w:rFonts w:asciiTheme="minorHAnsi" w:hAnsiTheme="minorHAnsi"/>
          <w:b/>
          <w:bCs/>
        </w:rPr>
        <w:lastRenderedPageBreak/>
        <w:t>Appendix 3: Severity scoring tools</w:t>
      </w:r>
    </w:p>
    <w:p w14:paraId="7322FC6E" w14:textId="77777777" w:rsidR="00BD711C" w:rsidRDefault="00BD711C" w:rsidP="007876BF">
      <w:pPr>
        <w:rPr>
          <w:rFonts w:asciiTheme="minorHAnsi" w:hAnsiTheme="minorHAnsi"/>
          <w:b/>
          <w:bCs/>
        </w:rPr>
      </w:pPr>
    </w:p>
    <w:p w14:paraId="56E45407" w14:textId="1B830E1C" w:rsidR="004E345A" w:rsidRDefault="00BD711C" w:rsidP="007876BF">
      <w:pPr>
        <w:rPr>
          <w:rFonts w:asciiTheme="minorHAnsi" w:hAnsiTheme="minorHAnsi"/>
          <w:b/>
          <w:bCs/>
        </w:rPr>
      </w:pPr>
      <w:r>
        <w:rPr>
          <w:rFonts w:asciiTheme="minorHAnsi" w:hAnsiTheme="minorHAnsi"/>
          <w:b/>
          <w:bCs/>
        </w:rPr>
        <w:t>1. Injury Severity Score</w:t>
      </w:r>
    </w:p>
    <w:p w14:paraId="00244562" w14:textId="375E95D2" w:rsidR="00762B56" w:rsidRDefault="00762B56" w:rsidP="00762B56">
      <w:pPr>
        <w:rPr>
          <w:rFonts w:ascii="Times New Roman" w:eastAsia="Times New Roman" w:hAnsi="Times New Roman"/>
          <w:lang w:val="en-AU" w:eastAsia="en-GB"/>
        </w:rPr>
      </w:pPr>
      <w:r w:rsidRPr="00762B56">
        <w:rPr>
          <w:rFonts w:ascii="Times New Roman" w:eastAsia="Times New Roman" w:hAnsi="Times New Roman"/>
          <w:lang w:val="en-AU" w:eastAsia="en-GB"/>
        </w:rPr>
        <w:fldChar w:fldCharType="begin"/>
      </w:r>
      <w:r w:rsidRPr="00762B56">
        <w:rPr>
          <w:rFonts w:ascii="Times New Roman" w:eastAsia="Times New Roman" w:hAnsi="Times New Roman"/>
          <w:lang w:val="en-AU" w:eastAsia="en-GB"/>
        </w:rPr>
        <w:instrText xml:space="preserve"> INCLUDEPICTURE "https://image.slidesharecdn.com/traumascoring23-150519134946-lva1-app6891/95/trauma-scoring-23-2558-6-638.jpg?cb=1432043666" \* MERGEFORMATINET </w:instrText>
      </w:r>
      <w:r w:rsidRPr="00762B56">
        <w:rPr>
          <w:rFonts w:ascii="Times New Roman" w:eastAsia="Times New Roman" w:hAnsi="Times New Roman"/>
          <w:lang w:val="en-AU" w:eastAsia="en-GB"/>
        </w:rPr>
        <w:fldChar w:fldCharType="separate"/>
      </w:r>
      <w:r w:rsidRPr="00762B56">
        <w:rPr>
          <w:rFonts w:ascii="Times New Roman" w:eastAsia="Times New Roman" w:hAnsi="Times New Roman"/>
          <w:noProof/>
          <w:lang w:val="en-AU" w:eastAsia="en-AU"/>
        </w:rPr>
        <w:drawing>
          <wp:inline distT="0" distB="0" distL="0" distR="0" wp14:anchorId="231F3AEC" wp14:editId="3BE7273C">
            <wp:extent cx="5731510" cy="4306570"/>
            <wp:effectExtent l="0" t="0" r="0" b="0"/>
            <wp:docPr id="9" name="Picture 9" descr="Trauma scoring 23 พค.2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uma scoring 23 พค.255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06570"/>
                    </a:xfrm>
                    <a:prstGeom prst="rect">
                      <a:avLst/>
                    </a:prstGeom>
                    <a:noFill/>
                    <a:ln>
                      <a:noFill/>
                    </a:ln>
                  </pic:spPr>
                </pic:pic>
              </a:graphicData>
            </a:graphic>
          </wp:inline>
        </w:drawing>
      </w:r>
      <w:r w:rsidRPr="00762B56">
        <w:rPr>
          <w:rFonts w:ascii="Times New Roman" w:eastAsia="Times New Roman" w:hAnsi="Times New Roman"/>
          <w:lang w:val="en-AU" w:eastAsia="en-GB"/>
        </w:rPr>
        <w:fldChar w:fldCharType="end"/>
      </w:r>
    </w:p>
    <w:p w14:paraId="42A6699D" w14:textId="052E7B17" w:rsidR="00BD711C" w:rsidRDefault="00BD711C" w:rsidP="00762B56">
      <w:pPr>
        <w:rPr>
          <w:rFonts w:ascii="Times New Roman" w:eastAsia="Times New Roman" w:hAnsi="Times New Roman"/>
          <w:lang w:val="en-AU" w:eastAsia="en-GB"/>
        </w:rPr>
      </w:pPr>
    </w:p>
    <w:p w14:paraId="6334C6AB" w14:textId="7AB6797D" w:rsidR="00BD711C" w:rsidRDefault="00BD711C" w:rsidP="00762B56">
      <w:pPr>
        <w:rPr>
          <w:rFonts w:ascii="Times New Roman" w:eastAsia="Times New Roman" w:hAnsi="Times New Roman"/>
          <w:lang w:val="en-AU" w:eastAsia="en-GB"/>
        </w:rPr>
      </w:pPr>
    </w:p>
    <w:p w14:paraId="455FBBC7" w14:textId="04B39571" w:rsidR="00BD711C" w:rsidRDefault="00BD711C" w:rsidP="00762B56">
      <w:pPr>
        <w:rPr>
          <w:rFonts w:ascii="Times New Roman" w:eastAsia="Times New Roman" w:hAnsi="Times New Roman"/>
          <w:lang w:val="en-AU" w:eastAsia="en-GB"/>
        </w:rPr>
      </w:pPr>
    </w:p>
    <w:p w14:paraId="7878C2D9" w14:textId="4BD804E1" w:rsidR="00BD711C" w:rsidRDefault="00BD711C" w:rsidP="00762B56">
      <w:pPr>
        <w:rPr>
          <w:rFonts w:ascii="Times New Roman" w:eastAsia="Times New Roman" w:hAnsi="Times New Roman"/>
          <w:lang w:val="en-AU" w:eastAsia="en-GB"/>
        </w:rPr>
      </w:pPr>
    </w:p>
    <w:p w14:paraId="394003EE" w14:textId="67E39348" w:rsidR="00BD711C" w:rsidRDefault="00BD711C" w:rsidP="00762B56">
      <w:pPr>
        <w:rPr>
          <w:rFonts w:ascii="Times New Roman" w:eastAsia="Times New Roman" w:hAnsi="Times New Roman"/>
          <w:lang w:val="en-AU" w:eastAsia="en-GB"/>
        </w:rPr>
      </w:pPr>
    </w:p>
    <w:p w14:paraId="2096187C" w14:textId="39361308" w:rsidR="00BD711C" w:rsidRDefault="00BD711C" w:rsidP="00762B56">
      <w:pPr>
        <w:rPr>
          <w:rFonts w:ascii="Times New Roman" w:eastAsia="Times New Roman" w:hAnsi="Times New Roman"/>
          <w:lang w:val="en-AU" w:eastAsia="en-GB"/>
        </w:rPr>
      </w:pPr>
    </w:p>
    <w:p w14:paraId="6A84E668" w14:textId="07880F15" w:rsidR="00BD711C" w:rsidRDefault="00BD711C" w:rsidP="00762B56">
      <w:pPr>
        <w:rPr>
          <w:rFonts w:ascii="Times New Roman" w:eastAsia="Times New Roman" w:hAnsi="Times New Roman"/>
          <w:lang w:val="en-AU" w:eastAsia="en-GB"/>
        </w:rPr>
      </w:pPr>
    </w:p>
    <w:p w14:paraId="09B7504E" w14:textId="5890723D" w:rsidR="00BD711C" w:rsidRDefault="00BD711C" w:rsidP="00762B56">
      <w:pPr>
        <w:rPr>
          <w:rFonts w:ascii="Times New Roman" w:eastAsia="Times New Roman" w:hAnsi="Times New Roman"/>
          <w:lang w:val="en-AU" w:eastAsia="en-GB"/>
        </w:rPr>
      </w:pPr>
    </w:p>
    <w:p w14:paraId="387B66F3" w14:textId="71295B7B" w:rsidR="00BD711C" w:rsidRDefault="00BD711C" w:rsidP="00762B56">
      <w:pPr>
        <w:rPr>
          <w:rFonts w:ascii="Times New Roman" w:eastAsia="Times New Roman" w:hAnsi="Times New Roman"/>
          <w:lang w:val="en-AU" w:eastAsia="en-GB"/>
        </w:rPr>
      </w:pPr>
    </w:p>
    <w:p w14:paraId="5AA76A67" w14:textId="63A9E0D6" w:rsidR="00BD711C" w:rsidRDefault="00BD711C" w:rsidP="00762B56">
      <w:pPr>
        <w:rPr>
          <w:rFonts w:ascii="Times New Roman" w:eastAsia="Times New Roman" w:hAnsi="Times New Roman"/>
          <w:lang w:val="en-AU" w:eastAsia="en-GB"/>
        </w:rPr>
      </w:pPr>
    </w:p>
    <w:p w14:paraId="07234F68" w14:textId="70A9FE34" w:rsidR="00BD711C" w:rsidRDefault="00BD711C" w:rsidP="00762B56">
      <w:pPr>
        <w:rPr>
          <w:rFonts w:ascii="Times New Roman" w:eastAsia="Times New Roman" w:hAnsi="Times New Roman"/>
          <w:lang w:val="en-AU" w:eastAsia="en-GB"/>
        </w:rPr>
      </w:pPr>
    </w:p>
    <w:p w14:paraId="4489FE49" w14:textId="7CED17D9" w:rsidR="00BD711C" w:rsidRDefault="00BD711C" w:rsidP="00762B56">
      <w:pPr>
        <w:rPr>
          <w:rFonts w:ascii="Times New Roman" w:eastAsia="Times New Roman" w:hAnsi="Times New Roman"/>
          <w:lang w:val="en-AU" w:eastAsia="en-GB"/>
        </w:rPr>
      </w:pPr>
    </w:p>
    <w:p w14:paraId="2EB8DE2A" w14:textId="052FAE54" w:rsidR="00BD711C" w:rsidRDefault="00BD711C" w:rsidP="00762B56">
      <w:pPr>
        <w:rPr>
          <w:rFonts w:ascii="Times New Roman" w:eastAsia="Times New Roman" w:hAnsi="Times New Roman"/>
          <w:lang w:val="en-AU" w:eastAsia="en-GB"/>
        </w:rPr>
      </w:pPr>
    </w:p>
    <w:p w14:paraId="113F816B" w14:textId="4C54A27D" w:rsidR="00BD711C" w:rsidRDefault="00BD711C" w:rsidP="00762B56">
      <w:pPr>
        <w:rPr>
          <w:rFonts w:ascii="Times New Roman" w:eastAsia="Times New Roman" w:hAnsi="Times New Roman"/>
          <w:lang w:val="en-AU" w:eastAsia="en-GB"/>
        </w:rPr>
      </w:pPr>
    </w:p>
    <w:p w14:paraId="65EA6D39" w14:textId="6D6D1F69" w:rsidR="00BD711C" w:rsidRDefault="00BD711C" w:rsidP="00762B56">
      <w:pPr>
        <w:rPr>
          <w:rFonts w:ascii="Times New Roman" w:eastAsia="Times New Roman" w:hAnsi="Times New Roman"/>
          <w:lang w:val="en-AU" w:eastAsia="en-GB"/>
        </w:rPr>
      </w:pPr>
    </w:p>
    <w:p w14:paraId="0E5AFB14" w14:textId="535EF286" w:rsidR="00BD711C" w:rsidRDefault="00BD711C" w:rsidP="00762B56">
      <w:pPr>
        <w:rPr>
          <w:rFonts w:ascii="Times New Roman" w:eastAsia="Times New Roman" w:hAnsi="Times New Roman"/>
          <w:lang w:val="en-AU" w:eastAsia="en-GB"/>
        </w:rPr>
      </w:pPr>
    </w:p>
    <w:p w14:paraId="7C8AEAB9" w14:textId="785BB88F" w:rsidR="00BD711C" w:rsidRDefault="00BD711C" w:rsidP="00762B56">
      <w:pPr>
        <w:rPr>
          <w:rFonts w:ascii="Times New Roman" w:eastAsia="Times New Roman" w:hAnsi="Times New Roman"/>
          <w:lang w:val="en-AU" w:eastAsia="en-GB"/>
        </w:rPr>
      </w:pPr>
    </w:p>
    <w:p w14:paraId="71C441CE" w14:textId="111D5F6B" w:rsidR="00BD711C" w:rsidRDefault="00BD711C" w:rsidP="00762B56">
      <w:pPr>
        <w:rPr>
          <w:rFonts w:ascii="Times New Roman" w:eastAsia="Times New Roman" w:hAnsi="Times New Roman"/>
          <w:lang w:val="en-AU" w:eastAsia="en-GB"/>
        </w:rPr>
      </w:pPr>
    </w:p>
    <w:p w14:paraId="2EE24EC9" w14:textId="3AF5305D" w:rsidR="00BD711C" w:rsidRDefault="00BD711C" w:rsidP="00762B56">
      <w:pPr>
        <w:rPr>
          <w:rFonts w:ascii="Times New Roman" w:eastAsia="Times New Roman" w:hAnsi="Times New Roman"/>
          <w:lang w:val="en-AU" w:eastAsia="en-GB"/>
        </w:rPr>
      </w:pPr>
    </w:p>
    <w:p w14:paraId="6B4D343A" w14:textId="0BD98A1D" w:rsidR="00BD711C" w:rsidRDefault="00BD711C" w:rsidP="00762B56">
      <w:pPr>
        <w:rPr>
          <w:rFonts w:ascii="Times New Roman" w:eastAsia="Times New Roman" w:hAnsi="Times New Roman"/>
          <w:lang w:val="en-AU" w:eastAsia="en-GB"/>
        </w:rPr>
      </w:pPr>
    </w:p>
    <w:p w14:paraId="33942386" w14:textId="55238CDE" w:rsidR="00BD711C" w:rsidRDefault="00BD711C" w:rsidP="00762B56">
      <w:pPr>
        <w:rPr>
          <w:rFonts w:ascii="Times New Roman" w:eastAsia="Times New Roman" w:hAnsi="Times New Roman"/>
          <w:lang w:val="en-AU" w:eastAsia="en-GB"/>
        </w:rPr>
      </w:pPr>
    </w:p>
    <w:p w14:paraId="4FDFFB89" w14:textId="5EC19D45" w:rsidR="00BD711C" w:rsidRDefault="00BD711C" w:rsidP="00762B56">
      <w:pPr>
        <w:rPr>
          <w:rFonts w:ascii="Times New Roman" w:eastAsia="Times New Roman" w:hAnsi="Times New Roman"/>
          <w:lang w:val="en-AU" w:eastAsia="en-GB"/>
        </w:rPr>
      </w:pPr>
    </w:p>
    <w:p w14:paraId="44BB4C7D" w14:textId="60722AE1" w:rsidR="00BD711C" w:rsidRDefault="00BD711C" w:rsidP="00762B56">
      <w:pPr>
        <w:rPr>
          <w:rFonts w:ascii="Times New Roman" w:eastAsia="Times New Roman" w:hAnsi="Times New Roman"/>
          <w:lang w:val="en-AU" w:eastAsia="en-GB"/>
        </w:rPr>
      </w:pPr>
    </w:p>
    <w:p w14:paraId="16E3E0EB" w14:textId="603A48A1" w:rsidR="00BD711C" w:rsidRPr="00BD711C" w:rsidRDefault="00BD711C" w:rsidP="00BD711C">
      <w:pPr>
        <w:rPr>
          <w:rFonts w:asciiTheme="minorHAnsi" w:eastAsia="Times New Roman" w:hAnsiTheme="minorHAnsi"/>
          <w:b/>
          <w:bCs/>
          <w:lang w:val="en-AU" w:eastAsia="en-GB"/>
        </w:rPr>
      </w:pPr>
      <w:r w:rsidRPr="00BD711C">
        <w:rPr>
          <w:rFonts w:asciiTheme="minorHAnsi" w:eastAsia="Times New Roman" w:hAnsiTheme="minorHAnsi"/>
          <w:b/>
          <w:bCs/>
          <w:lang w:val="en-AU" w:eastAsia="en-GB"/>
        </w:rPr>
        <w:t xml:space="preserve">2. </w:t>
      </w:r>
      <w:r>
        <w:rPr>
          <w:rFonts w:asciiTheme="minorHAnsi" w:eastAsia="Times New Roman" w:hAnsiTheme="minorHAnsi"/>
          <w:b/>
          <w:bCs/>
          <w:lang w:val="en-AU" w:eastAsia="en-GB"/>
        </w:rPr>
        <w:t>Abbreviated Injury Score (AIS)</w:t>
      </w:r>
    </w:p>
    <w:p w14:paraId="1C637C43" w14:textId="370121A7" w:rsidR="00762B56" w:rsidRDefault="00762B56" w:rsidP="00762B56">
      <w:pPr>
        <w:rPr>
          <w:rFonts w:ascii="Times New Roman" w:eastAsia="Times New Roman" w:hAnsi="Times New Roman"/>
          <w:lang w:val="en-AU" w:eastAsia="en-GB"/>
        </w:rPr>
      </w:pPr>
      <w:r w:rsidRPr="00762B56">
        <w:rPr>
          <w:rFonts w:ascii="Times New Roman" w:eastAsia="Times New Roman" w:hAnsi="Times New Roman"/>
          <w:lang w:val="en-AU" w:eastAsia="en-GB"/>
        </w:rPr>
        <w:fldChar w:fldCharType="begin"/>
      </w:r>
      <w:r w:rsidRPr="00762B56">
        <w:rPr>
          <w:rFonts w:ascii="Times New Roman" w:eastAsia="Times New Roman" w:hAnsi="Times New Roman"/>
          <w:lang w:val="en-AU" w:eastAsia="en-GB"/>
        </w:rPr>
        <w:instrText xml:space="preserve"> INCLUDEPICTURE "https://image.slidesharecdn.com/traumascoring-161203083115/95/trauma-scoring-9-638.jpg?cb=1480753905" \* MERGEFORMATINET </w:instrText>
      </w:r>
      <w:r w:rsidRPr="00762B56">
        <w:rPr>
          <w:rFonts w:ascii="Times New Roman" w:eastAsia="Times New Roman" w:hAnsi="Times New Roman"/>
          <w:lang w:val="en-AU" w:eastAsia="en-GB"/>
        </w:rPr>
        <w:fldChar w:fldCharType="separate"/>
      </w:r>
      <w:r w:rsidRPr="00762B56">
        <w:rPr>
          <w:rFonts w:ascii="Times New Roman" w:eastAsia="Times New Roman" w:hAnsi="Times New Roman"/>
          <w:noProof/>
          <w:lang w:val="en-AU" w:eastAsia="en-AU"/>
        </w:rPr>
        <w:drawing>
          <wp:inline distT="0" distB="0" distL="0" distR="0" wp14:anchorId="708AEAED" wp14:editId="4C3463F9">
            <wp:extent cx="5731510" cy="4306570"/>
            <wp:effectExtent l="0" t="0" r="0" b="0"/>
            <wp:docPr id="10" name="Picture 10" descr="Trauma sco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uma scor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306570"/>
                    </a:xfrm>
                    <a:prstGeom prst="rect">
                      <a:avLst/>
                    </a:prstGeom>
                    <a:noFill/>
                    <a:ln>
                      <a:noFill/>
                    </a:ln>
                  </pic:spPr>
                </pic:pic>
              </a:graphicData>
            </a:graphic>
          </wp:inline>
        </w:drawing>
      </w:r>
      <w:r w:rsidRPr="00762B56">
        <w:rPr>
          <w:rFonts w:ascii="Times New Roman" w:eastAsia="Times New Roman" w:hAnsi="Times New Roman"/>
          <w:lang w:val="en-AU" w:eastAsia="en-GB"/>
        </w:rPr>
        <w:fldChar w:fldCharType="end"/>
      </w:r>
    </w:p>
    <w:p w14:paraId="4174E35A" w14:textId="3C42CBD0" w:rsidR="00BD711C" w:rsidRDefault="00BD711C" w:rsidP="00762B56">
      <w:pPr>
        <w:rPr>
          <w:rFonts w:ascii="Times New Roman" w:eastAsia="Times New Roman" w:hAnsi="Times New Roman"/>
          <w:lang w:val="en-AU" w:eastAsia="en-GB"/>
        </w:rPr>
      </w:pPr>
    </w:p>
    <w:p w14:paraId="6991B56A" w14:textId="15E98EF5" w:rsidR="00BD711C" w:rsidRDefault="00BD711C" w:rsidP="00762B56">
      <w:pPr>
        <w:rPr>
          <w:rFonts w:ascii="Times New Roman" w:eastAsia="Times New Roman" w:hAnsi="Times New Roman"/>
          <w:lang w:val="en-AU" w:eastAsia="en-GB"/>
        </w:rPr>
      </w:pPr>
    </w:p>
    <w:p w14:paraId="3C1E129D" w14:textId="68BCE10E" w:rsidR="00BD711C" w:rsidRDefault="00BD711C" w:rsidP="00762B56">
      <w:pPr>
        <w:rPr>
          <w:rFonts w:ascii="Times New Roman" w:eastAsia="Times New Roman" w:hAnsi="Times New Roman"/>
          <w:lang w:val="en-AU" w:eastAsia="en-GB"/>
        </w:rPr>
      </w:pPr>
    </w:p>
    <w:p w14:paraId="3112D5FD" w14:textId="3AA82713" w:rsidR="00BD711C" w:rsidRDefault="00BD711C" w:rsidP="00762B56">
      <w:pPr>
        <w:rPr>
          <w:rFonts w:ascii="Times New Roman" w:eastAsia="Times New Roman" w:hAnsi="Times New Roman"/>
          <w:lang w:val="en-AU" w:eastAsia="en-GB"/>
        </w:rPr>
      </w:pPr>
    </w:p>
    <w:p w14:paraId="5FEFC769" w14:textId="0CC1FA3D" w:rsidR="00BD711C" w:rsidRDefault="00BD711C" w:rsidP="00762B56">
      <w:pPr>
        <w:rPr>
          <w:rFonts w:ascii="Times New Roman" w:eastAsia="Times New Roman" w:hAnsi="Times New Roman"/>
          <w:lang w:val="en-AU" w:eastAsia="en-GB"/>
        </w:rPr>
      </w:pPr>
    </w:p>
    <w:p w14:paraId="08A9A9A4" w14:textId="6FDDA3E2" w:rsidR="00BD711C" w:rsidRDefault="00BD711C" w:rsidP="00762B56">
      <w:pPr>
        <w:rPr>
          <w:rFonts w:ascii="Times New Roman" w:eastAsia="Times New Roman" w:hAnsi="Times New Roman"/>
          <w:lang w:val="en-AU" w:eastAsia="en-GB"/>
        </w:rPr>
      </w:pPr>
    </w:p>
    <w:p w14:paraId="24E514DB" w14:textId="035DE3DD" w:rsidR="00BD711C" w:rsidRDefault="00BD711C" w:rsidP="00762B56">
      <w:pPr>
        <w:rPr>
          <w:rFonts w:ascii="Times New Roman" w:eastAsia="Times New Roman" w:hAnsi="Times New Roman"/>
          <w:lang w:val="en-AU" w:eastAsia="en-GB"/>
        </w:rPr>
      </w:pPr>
    </w:p>
    <w:p w14:paraId="43FB41A5" w14:textId="19121ECD" w:rsidR="00BD711C" w:rsidRDefault="00BD711C" w:rsidP="00762B56">
      <w:pPr>
        <w:rPr>
          <w:rFonts w:ascii="Times New Roman" w:eastAsia="Times New Roman" w:hAnsi="Times New Roman"/>
          <w:lang w:val="en-AU" w:eastAsia="en-GB"/>
        </w:rPr>
      </w:pPr>
    </w:p>
    <w:p w14:paraId="6734595D" w14:textId="5E553C25" w:rsidR="00BD711C" w:rsidRDefault="00BD711C" w:rsidP="00762B56">
      <w:pPr>
        <w:rPr>
          <w:rFonts w:ascii="Times New Roman" w:eastAsia="Times New Roman" w:hAnsi="Times New Roman"/>
          <w:lang w:val="en-AU" w:eastAsia="en-GB"/>
        </w:rPr>
      </w:pPr>
    </w:p>
    <w:p w14:paraId="06F13ED9" w14:textId="7004B16B" w:rsidR="00BD711C" w:rsidRDefault="00BD711C" w:rsidP="00762B56">
      <w:pPr>
        <w:rPr>
          <w:rFonts w:ascii="Times New Roman" w:eastAsia="Times New Roman" w:hAnsi="Times New Roman"/>
          <w:lang w:val="en-AU" w:eastAsia="en-GB"/>
        </w:rPr>
      </w:pPr>
    </w:p>
    <w:p w14:paraId="7F17449D" w14:textId="3AB026DC" w:rsidR="00BD711C" w:rsidRDefault="00BD711C" w:rsidP="00762B56">
      <w:pPr>
        <w:rPr>
          <w:rFonts w:ascii="Times New Roman" w:eastAsia="Times New Roman" w:hAnsi="Times New Roman"/>
          <w:lang w:val="en-AU" w:eastAsia="en-GB"/>
        </w:rPr>
      </w:pPr>
    </w:p>
    <w:p w14:paraId="12CF8816" w14:textId="3EA47661" w:rsidR="00BD711C" w:rsidRDefault="00BD711C" w:rsidP="00762B56">
      <w:pPr>
        <w:rPr>
          <w:rFonts w:ascii="Times New Roman" w:eastAsia="Times New Roman" w:hAnsi="Times New Roman"/>
          <w:lang w:val="en-AU" w:eastAsia="en-GB"/>
        </w:rPr>
      </w:pPr>
    </w:p>
    <w:p w14:paraId="465E3E88" w14:textId="2891B256" w:rsidR="00BD711C" w:rsidRDefault="00BD711C" w:rsidP="00762B56">
      <w:pPr>
        <w:rPr>
          <w:rFonts w:ascii="Times New Roman" w:eastAsia="Times New Roman" w:hAnsi="Times New Roman"/>
          <w:lang w:val="en-AU" w:eastAsia="en-GB"/>
        </w:rPr>
      </w:pPr>
    </w:p>
    <w:p w14:paraId="7873594B" w14:textId="7C357A18" w:rsidR="00BD711C" w:rsidRDefault="00BD711C" w:rsidP="00762B56">
      <w:pPr>
        <w:rPr>
          <w:rFonts w:ascii="Times New Roman" w:eastAsia="Times New Roman" w:hAnsi="Times New Roman"/>
          <w:lang w:val="en-AU" w:eastAsia="en-GB"/>
        </w:rPr>
      </w:pPr>
    </w:p>
    <w:p w14:paraId="2A99E1A2" w14:textId="6C71C184" w:rsidR="00BD711C" w:rsidRDefault="00BD711C" w:rsidP="00762B56">
      <w:pPr>
        <w:rPr>
          <w:rFonts w:ascii="Times New Roman" w:eastAsia="Times New Roman" w:hAnsi="Times New Roman"/>
          <w:lang w:val="en-AU" w:eastAsia="en-GB"/>
        </w:rPr>
      </w:pPr>
    </w:p>
    <w:p w14:paraId="6319D199" w14:textId="708AC31B" w:rsidR="00BD711C" w:rsidRDefault="00BD711C" w:rsidP="00762B56">
      <w:pPr>
        <w:rPr>
          <w:rFonts w:ascii="Times New Roman" w:eastAsia="Times New Roman" w:hAnsi="Times New Roman"/>
          <w:lang w:val="en-AU" w:eastAsia="en-GB"/>
        </w:rPr>
      </w:pPr>
    </w:p>
    <w:p w14:paraId="166BCB90" w14:textId="406D0464" w:rsidR="00BD711C" w:rsidRDefault="00BD711C" w:rsidP="00762B56">
      <w:pPr>
        <w:rPr>
          <w:rFonts w:ascii="Times New Roman" w:eastAsia="Times New Roman" w:hAnsi="Times New Roman"/>
          <w:lang w:val="en-AU" w:eastAsia="en-GB"/>
        </w:rPr>
      </w:pPr>
    </w:p>
    <w:p w14:paraId="314E4932" w14:textId="235AC6FA" w:rsidR="00BD711C" w:rsidRDefault="00BD711C" w:rsidP="00762B56">
      <w:pPr>
        <w:rPr>
          <w:rFonts w:ascii="Times New Roman" w:eastAsia="Times New Roman" w:hAnsi="Times New Roman"/>
          <w:lang w:val="en-AU" w:eastAsia="en-GB"/>
        </w:rPr>
      </w:pPr>
    </w:p>
    <w:p w14:paraId="6C90270E" w14:textId="713733CD" w:rsidR="00BD711C" w:rsidRDefault="00BD711C" w:rsidP="00762B56">
      <w:pPr>
        <w:rPr>
          <w:rFonts w:ascii="Times New Roman" w:eastAsia="Times New Roman" w:hAnsi="Times New Roman"/>
          <w:lang w:val="en-AU" w:eastAsia="en-GB"/>
        </w:rPr>
      </w:pPr>
    </w:p>
    <w:p w14:paraId="6DCB3914" w14:textId="2859ACFA" w:rsidR="00BD711C" w:rsidRDefault="00BD711C" w:rsidP="00762B56">
      <w:pPr>
        <w:rPr>
          <w:rFonts w:ascii="Times New Roman" w:eastAsia="Times New Roman" w:hAnsi="Times New Roman"/>
          <w:lang w:val="en-AU" w:eastAsia="en-GB"/>
        </w:rPr>
      </w:pPr>
    </w:p>
    <w:p w14:paraId="134DBE47" w14:textId="288959E6" w:rsidR="00BD711C" w:rsidRDefault="00BD711C" w:rsidP="00762B56">
      <w:pPr>
        <w:rPr>
          <w:rFonts w:ascii="Times New Roman" w:eastAsia="Times New Roman" w:hAnsi="Times New Roman"/>
          <w:lang w:val="en-AU" w:eastAsia="en-GB"/>
        </w:rPr>
      </w:pPr>
    </w:p>
    <w:p w14:paraId="384A978F" w14:textId="20A51BF9" w:rsidR="00BD711C" w:rsidRDefault="00BD711C" w:rsidP="00762B56">
      <w:pPr>
        <w:rPr>
          <w:rFonts w:ascii="Times New Roman" w:eastAsia="Times New Roman" w:hAnsi="Times New Roman"/>
          <w:lang w:val="en-AU" w:eastAsia="en-GB"/>
        </w:rPr>
      </w:pPr>
    </w:p>
    <w:p w14:paraId="792EDCD2" w14:textId="15DA5B6E" w:rsidR="00BD711C" w:rsidRDefault="00BD711C" w:rsidP="00762B56">
      <w:pPr>
        <w:rPr>
          <w:rFonts w:ascii="Times New Roman" w:eastAsia="Times New Roman" w:hAnsi="Times New Roman"/>
          <w:lang w:val="en-AU" w:eastAsia="en-GB"/>
        </w:rPr>
      </w:pPr>
    </w:p>
    <w:p w14:paraId="74F2373E" w14:textId="3FF0B0ED" w:rsidR="00BD711C" w:rsidRPr="00BD711C" w:rsidRDefault="00BD711C" w:rsidP="00BD711C">
      <w:pPr>
        <w:rPr>
          <w:rFonts w:asciiTheme="minorHAnsi" w:eastAsia="Times New Roman" w:hAnsiTheme="minorHAnsi"/>
          <w:b/>
          <w:bCs/>
          <w:lang w:val="en-AU" w:eastAsia="en-GB"/>
        </w:rPr>
      </w:pPr>
      <w:r w:rsidRPr="00BD711C">
        <w:rPr>
          <w:rFonts w:asciiTheme="minorHAnsi" w:eastAsia="Times New Roman" w:hAnsiTheme="minorHAnsi"/>
          <w:b/>
          <w:bCs/>
          <w:lang w:val="en-AU" w:eastAsia="en-GB"/>
        </w:rPr>
        <w:lastRenderedPageBreak/>
        <w:t>3.</w:t>
      </w:r>
      <w:r>
        <w:rPr>
          <w:rFonts w:asciiTheme="minorHAnsi" w:eastAsia="Times New Roman" w:hAnsiTheme="minorHAnsi"/>
          <w:b/>
          <w:bCs/>
          <w:lang w:val="en-AU" w:eastAsia="en-GB"/>
        </w:rPr>
        <w:t xml:space="preserve"> Acute Physiology and Chronic Health Evaluation III score (APACHE III)</w:t>
      </w:r>
      <w:r w:rsidRPr="00BD711C">
        <w:rPr>
          <w:rFonts w:asciiTheme="minorHAnsi" w:eastAsia="Times New Roman" w:hAnsiTheme="minorHAnsi"/>
          <w:b/>
          <w:bCs/>
          <w:lang w:val="en-AU" w:eastAsia="en-GB"/>
        </w:rPr>
        <w:t xml:space="preserve"> </w:t>
      </w:r>
    </w:p>
    <w:p w14:paraId="7A02BBD3" w14:textId="502796DD" w:rsidR="004E345A" w:rsidRDefault="004E345A" w:rsidP="007876BF">
      <w:pPr>
        <w:rPr>
          <w:rFonts w:asciiTheme="minorHAnsi" w:hAnsiTheme="minorHAnsi"/>
          <w:b/>
          <w:bCs/>
        </w:rPr>
      </w:pPr>
    </w:p>
    <w:p w14:paraId="3810F076" w14:textId="414800E9" w:rsidR="00762B56" w:rsidRPr="00762B56" w:rsidRDefault="00762B56" w:rsidP="00762B56">
      <w:pPr>
        <w:rPr>
          <w:rFonts w:ascii="Times New Roman" w:eastAsia="Times New Roman" w:hAnsi="Times New Roman"/>
          <w:lang w:val="en-AU" w:eastAsia="en-GB"/>
        </w:rPr>
      </w:pPr>
      <w:r w:rsidRPr="00762B56">
        <w:rPr>
          <w:rFonts w:ascii="Times New Roman" w:eastAsia="Times New Roman" w:hAnsi="Times New Roman"/>
          <w:lang w:val="en-AU" w:eastAsia="en-GB"/>
        </w:rPr>
        <w:fldChar w:fldCharType="begin"/>
      </w:r>
      <w:r w:rsidRPr="00762B56">
        <w:rPr>
          <w:rFonts w:ascii="Times New Roman" w:eastAsia="Times New Roman" w:hAnsi="Times New Roman"/>
          <w:lang w:val="en-AU" w:eastAsia="en-GB"/>
        </w:rPr>
        <w:instrText xml:space="preserve"> INCLUDEPICTURE "https://lh3.googleusercontent.com/proxy/1rK4xYCaaAGVK4_XZkTS6ps8AoVwgx8FzEjyYr0nMB2QrEjPxcE7yQZL0FH0fNh5RPgRoHzuGIEyPb_axFac-9HeQekXe2fQADF29_VPMyt1R58ozA" \* MERGEFORMATINET </w:instrText>
      </w:r>
      <w:r w:rsidRPr="00762B56">
        <w:rPr>
          <w:rFonts w:ascii="Times New Roman" w:eastAsia="Times New Roman" w:hAnsi="Times New Roman"/>
          <w:lang w:val="en-AU" w:eastAsia="en-GB"/>
        </w:rPr>
        <w:fldChar w:fldCharType="separate"/>
      </w:r>
      <w:r w:rsidRPr="00762B56">
        <w:rPr>
          <w:rFonts w:ascii="Times New Roman" w:eastAsia="Times New Roman" w:hAnsi="Times New Roman"/>
          <w:noProof/>
          <w:lang w:val="en-AU" w:eastAsia="en-AU"/>
        </w:rPr>
        <w:drawing>
          <wp:inline distT="0" distB="0" distL="0" distR="0" wp14:anchorId="2352BC5D" wp14:editId="4E482889">
            <wp:extent cx="5731510" cy="4679315"/>
            <wp:effectExtent l="0" t="0" r="0" b="0"/>
            <wp:docPr id="12" name="Picture 12" descr="Additive CASUS - Intensive Care Medicine 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dditive CASUS - Intensive Care Medicine Sco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679315"/>
                    </a:xfrm>
                    <a:prstGeom prst="rect">
                      <a:avLst/>
                    </a:prstGeom>
                    <a:noFill/>
                    <a:ln>
                      <a:noFill/>
                    </a:ln>
                  </pic:spPr>
                </pic:pic>
              </a:graphicData>
            </a:graphic>
          </wp:inline>
        </w:drawing>
      </w:r>
      <w:r w:rsidRPr="00762B56">
        <w:rPr>
          <w:rFonts w:ascii="Times New Roman" w:eastAsia="Times New Roman" w:hAnsi="Times New Roman"/>
          <w:lang w:val="en-AU" w:eastAsia="en-GB"/>
        </w:rPr>
        <w:fldChar w:fldCharType="end"/>
      </w:r>
    </w:p>
    <w:p w14:paraId="00BDCC51" w14:textId="6FF3EBA2" w:rsidR="00762B56" w:rsidRPr="00762B56" w:rsidRDefault="00762B56" w:rsidP="00762B56">
      <w:pPr>
        <w:rPr>
          <w:rFonts w:ascii="Times New Roman" w:eastAsia="Times New Roman" w:hAnsi="Times New Roman"/>
          <w:lang w:val="en-AU" w:eastAsia="en-GB"/>
        </w:rPr>
      </w:pPr>
    </w:p>
    <w:p w14:paraId="19D37E5E" w14:textId="77777777" w:rsidR="00762B56" w:rsidRPr="004E345A" w:rsidRDefault="00762B56" w:rsidP="007876BF">
      <w:pPr>
        <w:rPr>
          <w:rFonts w:asciiTheme="minorHAnsi" w:hAnsiTheme="minorHAnsi"/>
          <w:b/>
          <w:bCs/>
        </w:rPr>
      </w:pPr>
    </w:p>
    <w:sectPr w:rsidR="00762B56" w:rsidRPr="004E345A">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73ED7" w14:textId="77777777" w:rsidR="003A5D58" w:rsidRDefault="003A5D58" w:rsidP="003D04CC">
      <w:r>
        <w:separator/>
      </w:r>
    </w:p>
  </w:endnote>
  <w:endnote w:type="continuationSeparator" w:id="0">
    <w:p w14:paraId="19AAC1EB" w14:textId="77777777" w:rsidR="003A5D58" w:rsidRDefault="003A5D58" w:rsidP="003D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Arial Unicode MS"/>
    <w:panose1 w:val="00000000000000000000"/>
    <w:charset w:val="80"/>
    <w:family w:val="auto"/>
    <w:notTrueType/>
    <w:pitch w:val="variable"/>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Sylfaen">
    <w:panose1 w:val="010A0502050306030303"/>
    <w:charset w:val="00"/>
    <w:family w:val="roman"/>
    <w:pitch w:val="variable"/>
    <w:sig w:usb0="04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3289915"/>
      <w:docPartObj>
        <w:docPartGallery w:val="Page Numbers (Bottom of Page)"/>
        <w:docPartUnique/>
      </w:docPartObj>
    </w:sdtPr>
    <w:sdtEndPr/>
    <w:sdtContent>
      <w:sdt>
        <w:sdtPr>
          <w:id w:val="860082579"/>
          <w:docPartObj>
            <w:docPartGallery w:val="Page Numbers (Top of Page)"/>
            <w:docPartUnique/>
          </w:docPartObj>
        </w:sdtPr>
        <w:sdtEndPr/>
        <w:sdtContent>
          <w:p w14:paraId="66BA0FA8" w14:textId="77777777" w:rsidR="00D72700" w:rsidRDefault="00D72700">
            <w:pPr>
              <w:pStyle w:val="Footer"/>
              <w:jc w:val="right"/>
            </w:pPr>
            <w:r w:rsidRPr="00A77FCE">
              <w:rPr>
                <w:rFonts w:asciiTheme="minorHAnsi" w:hAnsiTheme="minorHAnsi" w:cstheme="minorHAnsi"/>
              </w:rPr>
              <w:t xml:space="preserve">Page </w:t>
            </w:r>
            <w:r w:rsidRPr="00A77FCE">
              <w:rPr>
                <w:rFonts w:asciiTheme="minorHAnsi" w:hAnsiTheme="minorHAnsi" w:cstheme="minorHAnsi"/>
                <w:b/>
                <w:bCs/>
              </w:rPr>
              <w:fldChar w:fldCharType="begin"/>
            </w:r>
            <w:r w:rsidRPr="00A77FCE">
              <w:rPr>
                <w:rFonts w:asciiTheme="minorHAnsi" w:hAnsiTheme="minorHAnsi" w:cstheme="minorHAnsi"/>
                <w:b/>
                <w:bCs/>
              </w:rPr>
              <w:instrText xml:space="preserve"> PAGE </w:instrText>
            </w:r>
            <w:r w:rsidRPr="00A77FCE">
              <w:rPr>
                <w:rFonts w:asciiTheme="minorHAnsi" w:hAnsiTheme="minorHAnsi" w:cstheme="minorHAnsi"/>
                <w:b/>
                <w:bCs/>
              </w:rPr>
              <w:fldChar w:fldCharType="separate"/>
            </w:r>
            <w:r w:rsidR="00A17D2E">
              <w:rPr>
                <w:rFonts w:asciiTheme="minorHAnsi" w:hAnsiTheme="minorHAnsi" w:cstheme="minorHAnsi"/>
                <w:b/>
                <w:bCs/>
                <w:noProof/>
              </w:rPr>
              <w:t>12</w:t>
            </w:r>
            <w:r w:rsidRPr="00A77FCE">
              <w:rPr>
                <w:rFonts w:asciiTheme="minorHAnsi" w:hAnsiTheme="minorHAnsi" w:cstheme="minorHAnsi"/>
                <w:b/>
                <w:bCs/>
              </w:rPr>
              <w:fldChar w:fldCharType="end"/>
            </w:r>
            <w:r w:rsidRPr="00A77FCE">
              <w:rPr>
                <w:rFonts w:asciiTheme="minorHAnsi" w:hAnsiTheme="minorHAnsi" w:cstheme="minorHAnsi"/>
              </w:rPr>
              <w:t xml:space="preserve"> of </w:t>
            </w:r>
            <w:r w:rsidRPr="00A77FCE">
              <w:rPr>
                <w:rFonts w:asciiTheme="minorHAnsi" w:hAnsiTheme="minorHAnsi" w:cstheme="minorHAnsi"/>
                <w:b/>
                <w:bCs/>
              </w:rPr>
              <w:fldChar w:fldCharType="begin"/>
            </w:r>
            <w:r w:rsidRPr="00A77FCE">
              <w:rPr>
                <w:rFonts w:asciiTheme="minorHAnsi" w:hAnsiTheme="minorHAnsi" w:cstheme="minorHAnsi"/>
                <w:b/>
                <w:bCs/>
              </w:rPr>
              <w:instrText xml:space="preserve"> NUMPAGES  </w:instrText>
            </w:r>
            <w:r w:rsidRPr="00A77FCE">
              <w:rPr>
                <w:rFonts w:asciiTheme="minorHAnsi" w:hAnsiTheme="minorHAnsi" w:cstheme="minorHAnsi"/>
                <w:b/>
                <w:bCs/>
              </w:rPr>
              <w:fldChar w:fldCharType="separate"/>
            </w:r>
            <w:r w:rsidR="00A17D2E">
              <w:rPr>
                <w:rFonts w:asciiTheme="minorHAnsi" w:hAnsiTheme="minorHAnsi" w:cstheme="minorHAnsi"/>
                <w:b/>
                <w:bCs/>
                <w:noProof/>
              </w:rPr>
              <w:t>25</w:t>
            </w:r>
            <w:r w:rsidRPr="00A77FCE">
              <w:rPr>
                <w:rFonts w:asciiTheme="minorHAnsi" w:hAnsiTheme="minorHAnsi" w:cstheme="minorHAnsi"/>
                <w:b/>
                <w:bCs/>
              </w:rPr>
              <w:fldChar w:fldCharType="end"/>
            </w:r>
          </w:p>
        </w:sdtContent>
      </w:sdt>
    </w:sdtContent>
  </w:sdt>
  <w:p w14:paraId="0AF79898" w14:textId="77777777" w:rsidR="00D72700" w:rsidRDefault="00D727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12F7A" w14:textId="77777777" w:rsidR="003A5D58" w:rsidRDefault="003A5D58" w:rsidP="003D04CC">
      <w:r>
        <w:separator/>
      </w:r>
    </w:p>
  </w:footnote>
  <w:footnote w:type="continuationSeparator" w:id="0">
    <w:p w14:paraId="1FE66C72" w14:textId="77777777" w:rsidR="003A5D58" w:rsidRDefault="003A5D58" w:rsidP="003D04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56721" w14:textId="4E756876" w:rsidR="00D72700" w:rsidRPr="00A77FCE" w:rsidRDefault="00D72700">
    <w:pPr>
      <w:pStyle w:val="Header"/>
      <w:rPr>
        <w:rFonts w:asciiTheme="minorHAnsi" w:hAnsiTheme="minorHAnsi" w:cstheme="minorHAnsi"/>
      </w:rPr>
    </w:pPr>
    <w:r w:rsidRPr="00A77FCE">
      <w:rPr>
        <w:rFonts w:asciiTheme="minorHAnsi" w:hAnsiTheme="minorHAnsi" w:cstheme="minorHAnsi"/>
      </w:rPr>
      <w:t xml:space="preserve">“DELTA-ICU” Clinical Protocol  </w:t>
    </w:r>
    <w:r w:rsidRPr="00A77FCE">
      <w:rPr>
        <w:rFonts w:asciiTheme="minorHAnsi" w:hAnsiTheme="minorHAnsi" w:cstheme="minorHAnsi"/>
      </w:rPr>
      <w:ptab w:relativeTo="margin" w:alignment="center" w:leader="none"/>
    </w:r>
    <w:r w:rsidRPr="00A77FCE">
      <w:rPr>
        <w:rFonts w:asciiTheme="minorHAnsi" w:hAnsiTheme="minorHAnsi" w:cstheme="minorHAnsi"/>
      </w:rPr>
      <w:ptab w:relativeTo="margin" w:alignment="right" w:leader="none"/>
    </w:r>
    <w:r w:rsidRPr="00A77FCE">
      <w:rPr>
        <w:rFonts w:asciiTheme="minorHAnsi" w:hAnsiTheme="minorHAnsi" w:cstheme="minorHAnsi"/>
        <w:b/>
      </w:rPr>
      <w:t xml:space="preserve">Version </w:t>
    </w:r>
    <w:r w:rsidRPr="00A77FCE">
      <w:rPr>
        <w:rFonts w:asciiTheme="minorHAnsi" w:hAnsiTheme="minorHAnsi" w:cstheme="minorHAnsi"/>
      </w:rPr>
      <w:t>1, 9/11/2020</w:t>
    </w:r>
  </w:p>
  <w:p w14:paraId="2512667C" w14:textId="38B23655" w:rsidR="00D72700" w:rsidRPr="00A77FCE" w:rsidRDefault="00D72700">
    <w:pPr>
      <w:pStyle w:val="Header"/>
      <w:rPr>
        <w:rFonts w:asciiTheme="minorHAnsi" w:hAnsiTheme="minorHAnsi" w:cstheme="minorHAnsi"/>
      </w:rPr>
    </w:pPr>
    <w:r w:rsidRPr="00A77FCE">
      <w:rPr>
        <w:rFonts w:asciiTheme="minorHAnsi" w:hAnsiTheme="minorHAnsi" w:cstheme="minorHAnsi"/>
      </w:rPr>
      <w:t>Protocol No. 1.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D5F0A"/>
    <w:multiLevelType w:val="hybridMultilevel"/>
    <w:tmpl w:val="C05AB2F6"/>
    <w:lvl w:ilvl="0" w:tplc="0C090001">
      <w:start w:val="1"/>
      <w:numFmt w:val="bullet"/>
      <w:lvlText w:val=""/>
      <w:lvlJc w:val="left"/>
      <w:pPr>
        <w:tabs>
          <w:tab w:val="num" w:pos="1712"/>
        </w:tabs>
        <w:ind w:left="1712" w:hanging="360"/>
      </w:pPr>
      <w:rPr>
        <w:rFonts w:ascii="Symbol" w:hAnsi="Symbol" w:hint="default"/>
      </w:rPr>
    </w:lvl>
    <w:lvl w:ilvl="1" w:tplc="0C090003" w:tentative="1">
      <w:start w:val="1"/>
      <w:numFmt w:val="bullet"/>
      <w:lvlText w:val="o"/>
      <w:lvlJc w:val="left"/>
      <w:pPr>
        <w:tabs>
          <w:tab w:val="num" w:pos="2432"/>
        </w:tabs>
        <w:ind w:left="2432" w:hanging="360"/>
      </w:pPr>
      <w:rPr>
        <w:rFonts w:ascii="Courier New" w:hAnsi="Courier New" w:hint="default"/>
      </w:rPr>
    </w:lvl>
    <w:lvl w:ilvl="2" w:tplc="0C090005" w:tentative="1">
      <w:start w:val="1"/>
      <w:numFmt w:val="bullet"/>
      <w:lvlText w:val=""/>
      <w:lvlJc w:val="left"/>
      <w:pPr>
        <w:tabs>
          <w:tab w:val="num" w:pos="3152"/>
        </w:tabs>
        <w:ind w:left="3152" w:hanging="360"/>
      </w:pPr>
      <w:rPr>
        <w:rFonts w:ascii="Wingdings" w:hAnsi="Wingdings" w:hint="default"/>
      </w:rPr>
    </w:lvl>
    <w:lvl w:ilvl="3" w:tplc="0C090001" w:tentative="1">
      <w:start w:val="1"/>
      <w:numFmt w:val="bullet"/>
      <w:lvlText w:val=""/>
      <w:lvlJc w:val="left"/>
      <w:pPr>
        <w:tabs>
          <w:tab w:val="num" w:pos="3872"/>
        </w:tabs>
        <w:ind w:left="3872" w:hanging="360"/>
      </w:pPr>
      <w:rPr>
        <w:rFonts w:ascii="Symbol" w:hAnsi="Symbol" w:hint="default"/>
      </w:rPr>
    </w:lvl>
    <w:lvl w:ilvl="4" w:tplc="0C090003" w:tentative="1">
      <w:start w:val="1"/>
      <w:numFmt w:val="bullet"/>
      <w:lvlText w:val="o"/>
      <w:lvlJc w:val="left"/>
      <w:pPr>
        <w:tabs>
          <w:tab w:val="num" w:pos="4592"/>
        </w:tabs>
        <w:ind w:left="4592" w:hanging="360"/>
      </w:pPr>
      <w:rPr>
        <w:rFonts w:ascii="Courier New" w:hAnsi="Courier New" w:hint="default"/>
      </w:rPr>
    </w:lvl>
    <w:lvl w:ilvl="5" w:tplc="0C090005" w:tentative="1">
      <w:start w:val="1"/>
      <w:numFmt w:val="bullet"/>
      <w:lvlText w:val=""/>
      <w:lvlJc w:val="left"/>
      <w:pPr>
        <w:tabs>
          <w:tab w:val="num" w:pos="5312"/>
        </w:tabs>
        <w:ind w:left="5312" w:hanging="360"/>
      </w:pPr>
      <w:rPr>
        <w:rFonts w:ascii="Wingdings" w:hAnsi="Wingdings" w:hint="default"/>
      </w:rPr>
    </w:lvl>
    <w:lvl w:ilvl="6" w:tplc="0C090001" w:tentative="1">
      <w:start w:val="1"/>
      <w:numFmt w:val="bullet"/>
      <w:lvlText w:val=""/>
      <w:lvlJc w:val="left"/>
      <w:pPr>
        <w:tabs>
          <w:tab w:val="num" w:pos="6032"/>
        </w:tabs>
        <w:ind w:left="6032" w:hanging="360"/>
      </w:pPr>
      <w:rPr>
        <w:rFonts w:ascii="Symbol" w:hAnsi="Symbol" w:hint="default"/>
      </w:rPr>
    </w:lvl>
    <w:lvl w:ilvl="7" w:tplc="0C090003" w:tentative="1">
      <w:start w:val="1"/>
      <w:numFmt w:val="bullet"/>
      <w:lvlText w:val="o"/>
      <w:lvlJc w:val="left"/>
      <w:pPr>
        <w:tabs>
          <w:tab w:val="num" w:pos="6752"/>
        </w:tabs>
        <w:ind w:left="6752" w:hanging="360"/>
      </w:pPr>
      <w:rPr>
        <w:rFonts w:ascii="Courier New" w:hAnsi="Courier New" w:hint="default"/>
      </w:rPr>
    </w:lvl>
    <w:lvl w:ilvl="8" w:tplc="0C090005" w:tentative="1">
      <w:start w:val="1"/>
      <w:numFmt w:val="bullet"/>
      <w:lvlText w:val=""/>
      <w:lvlJc w:val="left"/>
      <w:pPr>
        <w:tabs>
          <w:tab w:val="num" w:pos="7472"/>
        </w:tabs>
        <w:ind w:left="7472" w:hanging="360"/>
      </w:pPr>
      <w:rPr>
        <w:rFonts w:ascii="Wingdings" w:hAnsi="Wingdings" w:hint="default"/>
      </w:rPr>
    </w:lvl>
  </w:abstractNum>
  <w:abstractNum w:abstractNumId="1" w15:restartNumberingAfterBreak="0">
    <w:nsid w:val="018167C5"/>
    <w:multiLevelType w:val="hybridMultilevel"/>
    <w:tmpl w:val="1E06187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459073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0D7947"/>
    <w:multiLevelType w:val="hybridMultilevel"/>
    <w:tmpl w:val="AEBA8F3A"/>
    <w:lvl w:ilvl="0" w:tplc="12DCE0C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293284"/>
    <w:multiLevelType w:val="hybridMultilevel"/>
    <w:tmpl w:val="FC5295C6"/>
    <w:lvl w:ilvl="0" w:tplc="6262A638">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84313E5"/>
    <w:multiLevelType w:val="hybridMultilevel"/>
    <w:tmpl w:val="AFAAB480"/>
    <w:lvl w:ilvl="0" w:tplc="51A4533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0EE7552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947F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5C02467"/>
    <w:multiLevelType w:val="hybridMultilevel"/>
    <w:tmpl w:val="59162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F6985"/>
    <w:multiLevelType w:val="hybridMultilevel"/>
    <w:tmpl w:val="C8E205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E84DA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4F6351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4F777A"/>
    <w:multiLevelType w:val="hybridMultilevel"/>
    <w:tmpl w:val="BC4641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7C1248"/>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2BB56AB9"/>
    <w:multiLevelType w:val="hybridMultilevel"/>
    <w:tmpl w:val="358EF7C8"/>
    <w:lvl w:ilvl="0" w:tplc="71821D18">
      <w:start w:val="1"/>
      <w:numFmt w:val="bullet"/>
      <w:lvlText w:val="•"/>
      <w:lvlJc w:val="left"/>
      <w:pPr>
        <w:tabs>
          <w:tab w:val="num" w:pos="720"/>
        </w:tabs>
        <w:ind w:left="720" w:hanging="360"/>
      </w:pPr>
      <w:rPr>
        <w:rFonts w:ascii="Arial" w:hAnsi="Arial" w:hint="default"/>
      </w:rPr>
    </w:lvl>
    <w:lvl w:ilvl="1" w:tplc="7B386F4A" w:tentative="1">
      <w:start w:val="1"/>
      <w:numFmt w:val="bullet"/>
      <w:lvlText w:val="•"/>
      <w:lvlJc w:val="left"/>
      <w:pPr>
        <w:tabs>
          <w:tab w:val="num" w:pos="1440"/>
        </w:tabs>
        <w:ind w:left="1440" w:hanging="360"/>
      </w:pPr>
      <w:rPr>
        <w:rFonts w:ascii="Arial" w:hAnsi="Arial" w:hint="default"/>
      </w:rPr>
    </w:lvl>
    <w:lvl w:ilvl="2" w:tplc="E528B8E6" w:tentative="1">
      <w:start w:val="1"/>
      <w:numFmt w:val="bullet"/>
      <w:lvlText w:val="•"/>
      <w:lvlJc w:val="left"/>
      <w:pPr>
        <w:tabs>
          <w:tab w:val="num" w:pos="2160"/>
        </w:tabs>
        <w:ind w:left="2160" w:hanging="360"/>
      </w:pPr>
      <w:rPr>
        <w:rFonts w:ascii="Arial" w:hAnsi="Arial" w:hint="default"/>
      </w:rPr>
    </w:lvl>
    <w:lvl w:ilvl="3" w:tplc="DE0ACC42" w:tentative="1">
      <w:start w:val="1"/>
      <w:numFmt w:val="bullet"/>
      <w:lvlText w:val="•"/>
      <w:lvlJc w:val="left"/>
      <w:pPr>
        <w:tabs>
          <w:tab w:val="num" w:pos="2880"/>
        </w:tabs>
        <w:ind w:left="2880" w:hanging="360"/>
      </w:pPr>
      <w:rPr>
        <w:rFonts w:ascii="Arial" w:hAnsi="Arial" w:hint="default"/>
      </w:rPr>
    </w:lvl>
    <w:lvl w:ilvl="4" w:tplc="7ADA8DE0" w:tentative="1">
      <w:start w:val="1"/>
      <w:numFmt w:val="bullet"/>
      <w:lvlText w:val="•"/>
      <w:lvlJc w:val="left"/>
      <w:pPr>
        <w:tabs>
          <w:tab w:val="num" w:pos="3600"/>
        </w:tabs>
        <w:ind w:left="3600" w:hanging="360"/>
      </w:pPr>
      <w:rPr>
        <w:rFonts w:ascii="Arial" w:hAnsi="Arial" w:hint="default"/>
      </w:rPr>
    </w:lvl>
    <w:lvl w:ilvl="5" w:tplc="57D0296C" w:tentative="1">
      <w:start w:val="1"/>
      <w:numFmt w:val="bullet"/>
      <w:lvlText w:val="•"/>
      <w:lvlJc w:val="left"/>
      <w:pPr>
        <w:tabs>
          <w:tab w:val="num" w:pos="4320"/>
        </w:tabs>
        <w:ind w:left="4320" w:hanging="360"/>
      </w:pPr>
      <w:rPr>
        <w:rFonts w:ascii="Arial" w:hAnsi="Arial" w:hint="default"/>
      </w:rPr>
    </w:lvl>
    <w:lvl w:ilvl="6" w:tplc="938CC70A" w:tentative="1">
      <w:start w:val="1"/>
      <w:numFmt w:val="bullet"/>
      <w:lvlText w:val="•"/>
      <w:lvlJc w:val="left"/>
      <w:pPr>
        <w:tabs>
          <w:tab w:val="num" w:pos="5040"/>
        </w:tabs>
        <w:ind w:left="5040" w:hanging="360"/>
      </w:pPr>
      <w:rPr>
        <w:rFonts w:ascii="Arial" w:hAnsi="Arial" w:hint="default"/>
      </w:rPr>
    </w:lvl>
    <w:lvl w:ilvl="7" w:tplc="60C03A38" w:tentative="1">
      <w:start w:val="1"/>
      <w:numFmt w:val="bullet"/>
      <w:lvlText w:val="•"/>
      <w:lvlJc w:val="left"/>
      <w:pPr>
        <w:tabs>
          <w:tab w:val="num" w:pos="5760"/>
        </w:tabs>
        <w:ind w:left="5760" w:hanging="360"/>
      </w:pPr>
      <w:rPr>
        <w:rFonts w:ascii="Arial" w:hAnsi="Arial" w:hint="default"/>
      </w:rPr>
    </w:lvl>
    <w:lvl w:ilvl="8" w:tplc="E68E75C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ED8542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9C35A1"/>
    <w:multiLevelType w:val="hybridMultilevel"/>
    <w:tmpl w:val="3566E404"/>
    <w:lvl w:ilvl="0" w:tplc="21DAF778">
      <w:start w:val="1"/>
      <w:numFmt w:val="bullet"/>
      <w:lvlText w:val="•"/>
      <w:lvlJc w:val="left"/>
      <w:pPr>
        <w:tabs>
          <w:tab w:val="num" w:pos="720"/>
        </w:tabs>
        <w:ind w:left="720" w:hanging="360"/>
      </w:pPr>
      <w:rPr>
        <w:rFonts w:ascii="Arial" w:hAnsi="Arial" w:hint="default"/>
      </w:rPr>
    </w:lvl>
    <w:lvl w:ilvl="1" w:tplc="67F0F314">
      <w:start w:val="1"/>
      <w:numFmt w:val="bullet"/>
      <w:lvlText w:val="•"/>
      <w:lvlJc w:val="left"/>
      <w:pPr>
        <w:tabs>
          <w:tab w:val="num" w:pos="1440"/>
        </w:tabs>
        <w:ind w:left="1440" w:hanging="360"/>
      </w:pPr>
      <w:rPr>
        <w:rFonts w:ascii="Arial" w:hAnsi="Arial" w:hint="default"/>
      </w:rPr>
    </w:lvl>
    <w:lvl w:ilvl="2" w:tplc="D2488E6C" w:tentative="1">
      <w:start w:val="1"/>
      <w:numFmt w:val="bullet"/>
      <w:lvlText w:val="•"/>
      <w:lvlJc w:val="left"/>
      <w:pPr>
        <w:tabs>
          <w:tab w:val="num" w:pos="2160"/>
        </w:tabs>
        <w:ind w:left="2160" w:hanging="360"/>
      </w:pPr>
      <w:rPr>
        <w:rFonts w:ascii="Arial" w:hAnsi="Arial" w:hint="default"/>
      </w:rPr>
    </w:lvl>
    <w:lvl w:ilvl="3" w:tplc="4306CEA6" w:tentative="1">
      <w:start w:val="1"/>
      <w:numFmt w:val="bullet"/>
      <w:lvlText w:val="•"/>
      <w:lvlJc w:val="left"/>
      <w:pPr>
        <w:tabs>
          <w:tab w:val="num" w:pos="2880"/>
        </w:tabs>
        <w:ind w:left="2880" w:hanging="360"/>
      </w:pPr>
      <w:rPr>
        <w:rFonts w:ascii="Arial" w:hAnsi="Arial" w:hint="default"/>
      </w:rPr>
    </w:lvl>
    <w:lvl w:ilvl="4" w:tplc="353EF804" w:tentative="1">
      <w:start w:val="1"/>
      <w:numFmt w:val="bullet"/>
      <w:lvlText w:val="•"/>
      <w:lvlJc w:val="left"/>
      <w:pPr>
        <w:tabs>
          <w:tab w:val="num" w:pos="3600"/>
        </w:tabs>
        <w:ind w:left="3600" w:hanging="360"/>
      </w:pPr>
      <w:rPr>
        <w:rFonts w:ascii="Arial" w:hAnsi="Arial" w:hint="default"/>
      </w:rPr>
    </w:lvl>
    <w:lvl w:ilvl="5" w:tplc="72663E50" w:tentative="1">
      <w:start w:val="1"/>
      <w:numFmt w:val="bullet"/>
      <w:lvlText w:val="•"/>
      <w:lvlJc w:val="left"/>
      <w:pPr>
        <w:tabs>
          <w:tab w:val="num" w:pos="4320"/>
        </w:tabs>
        <w:ind w:left="4320" w:hanging="360"/>
      </w:pPr>
      <w:rPr>
        <w:rFonts w:ascii="Arial" w:hAnsi="Arial" w:hint="default"/>
      </w:rPr>
    </w:lvl>
    <w:lvl w:ilvl="6" w:tplc="00D2BA0A" w:tentative="1">
      <w:start w:val="1"/>
      <w:numFmt w:val="bullet"/>
      <w:lvlText w:val="•"/>
      <w:lvlJc w:val="left"/>
      <w:pPr>
        <w:tabs>
          <w:tab w:val="num" w:pos="5040"/>
        </w:tabs>
        <w:ind w:left="5040" w:hanging="360"/>
      </w:pPr>
      <w:rPr>
        <w:rFonts w:ascii="Arial" w:hAnsi="Arial" w:hint="default"/>
      </w:rPr>
    </w:lvl>
    <w:lvl w:ilvl="7" w:tplc="C60EB506" w:tentative="1">
      <w:start w:val="1"/>
      <w:numFmt w:val="bullet"/>
      <w:lvlText w:val="•"/>
      <w:lvlJc w:val="left"/>
      <w:pPr>
        <w:tabs>
          <w:tab w:val="num" w:pos="5760"/>
        </w:tabs>
        <w:ind w:left="5760" w:hanging="360"/>
      </w:pPr>
      <w:rPr>
        <w:rFonts w:ascii="Arial" w:hAnsi="Arial" w:hint="default"/>
      </w:rPr>
    </w:lvl>
    <w:lvl w:ilvl="8" w:tplc="3BA45B0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14C6CAB"/>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35455749"/>
    <w:multiLevelType w:val="hybridMultilevel"/>
    <w:tmpl w:val="B2C002CA"/>
    <w:lvl w:ilvl="0" w:tplc="46E88780">
      <w:start w:val="1"/>
      <w:numFmt w:val="bullet"/>
      <w:lvlText w:val="•"/>
      <w:lvlJc w:val="left"/>
      <w:pPr>
        <w:tabs>
          <w:tab w:val="num" w:pos="720"/>
        </w:tabs>
        <w:ind w:left="720" w:hanging="360"/>
      </w:pPr>
      <w:rPr>
        <w:rFonts w:ascii="Arial" w:hAnsi="Arial" w:hint="default"/>
      </w:rPr>
    </w:lvl>
    <w:lvl w:ilvl="1" w:tplc="A4C81E98" w:tentative="1">
      <w:start w:val="1"/>
      <w:numFmt w:val="bullet"/>
      <w:lvlText w:val="•"/>
      <w:lvlJc w:val="left"/>
      <w:pPr>
        <w:tabs>
          <w:tab w:val="num" w:pos="1440"/>
        </w:tabs>
        <w:ind w:left="1440" w:hanging="360"/>
      </w:pPr>
      <w:rPr>
        <w:rFonts w:ascii="Arial" w:hAnsi="Arial" w:hint="default"/>
      </w:rPr>
    </w:lvl>
    <w:lvl w:ilvl="2" w:tplc="0A6883A4" w:tentative="1">
      <w:start w:val="1"/>
      <w:numFmt w:val="bullet"/>
      <w:lvlText w:val="•"/>
      <w:lvlJc w:val="left"/>
      <w:pPr>
        <w:tabs>
          <w:tab w:val="num" w:pos="2160"/>
        </w:tabs>
        <w:ind w:left="2160" w:hanging="360"/>
      </w:pPr>
      <w:rPr>
        <w:rFonts w:ascii="Arial" w:hAnsi="Arial" w:hint="default"/>
      </w:rPr>
    </w:lvl>
    <w:lvl w:ilvl="3" w:tplc="97D2CAA0" w:tentative="1">
      <w:start w:val="1"/>
      <w:numFmt w:val="bullet"/>
      <w:lvlText w:val="•"/>
      <w:lvlJc w:val="left"/>
      <w:pPr>
        <w:tabs>
          <w:tab w:val="num" w:pos="2880"/>
        </w:tabs>
        <w:ind w:left="2880" w:hanging="360"/>
      </w:pPr>
      <w:rPr>
        <w:rFonts w:ascii="Arial" w:hAnsi="Arial" w:hint="default"/>
      </w:rPr>
    </w:lvl>
    <w:lvl w:ilvl="4" w:tplc="0AB2CEF0" w:tentative="1">
      <w:start w:val="1"/>
      <w:numFmt w:val="bullet"/>
      <w:lvlText w:val="•"/>
      <w:lvlJc w:val="left"/>
      <w:pPr>
        <w:tabs>
          <w:tab w:val="num" w:pos="3600"/>
        </w:tabs>
        <w:ind w:left="3600" w:hanging="360"/>
      </w:pPr>
      <w:rPr>
        <w:rFonts w:ascii="Arial" w:hAnsi="Arial" w:hint="default"/>
      </w:rPr>
    </w:lvl>
    <w:lvl w:ilvl="5" w:tplc="6A965DE8" w:tentative="1">
      <w:start w:val="1"/>
      <w:numFmt w:val="bullet"/>
      <w:lvlText w:val="•"/>
      <w:lvlJc w:val="left"/>
      <w:pPr>
        <w:tabs>
          <w:tab w:val="num" w:pos="4320"/>
        </w:tabs>
        <w:ind w:left="4320" w:hanging="360"/>
      </w:pPr>
      <w:rPr>
        <w:rFonts w:ascii="Arial" w:hAnsi="Arial" w:hint="default"/>
      </w:rPr>
    </w:lvl>
    <w:lvl w:ilvl="6" w:tplc="EBEA1220" w:tentative="1">
      <w:start w:val="1"/>
      <w:numFmt w:val="bullet"/>
      <w:lvlText w:val="•"/>
      <w:lvlJc w:val="left"/>
      <w:pPr>
        <w:tabs>
          <w:tab w:val="num" w:pos="5040"/>
        </w:tabs>
        <w:ind w:left="5040" w:hanging="360"/>
      </w:pPr>
      <w:rPr>
        <w:rFonts w:ascii="Arial" w:hAnsi="Arial" w:hint="default"/>
      </w:rPr>
    </w:lvl>
    <w:lvl w:ilvl="7" w:tplc="AFB8D424" w:tentative="1">
      <w:start w:val="1"/>
      <w:numFmt w:val="bullet"/>
      <w:lvlText w:val="•"/>
      <w:lvlJc w:val="left"/>
      <w:pPr>
        <w:tabs>
          <w:tab w:val="num" w:pos="5760"/>
        </w:tabs>
        <w:ind w:left="5760" w:hanging="360"/>
      </w:pPr>
      <w:rPr>
        <w:rFonts w:ascii="Arial" w:hAnsi="Arial" w:hint="default"/>
      </w:rPr>
    </w:lvl>
    <w:lvl w:ilvl="8" w:tplc="2552068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646655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71B43BB"/>
    <w:multiLevelType w:val="hybridMultilevel"/>
    <w:tmpl w:val="1DC67F1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398F5B5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C095879"/>
    <w:multiLevelType w:val="multilevel"/>
    <w:tmpl w:val="9F90CD06"/>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8B0BA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E57310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1350D0"/>
    <w:multiLevelType w:val="hybridMultilevel"/>
    <w:tmpl w:val="AFAAB480"/>
    <w:lvl w:ilvl="0" w:tplc="51A45336">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B9E10B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E756CF0"/>
    <w:multiLevelType w:val="multilevel"/>
    <w:tmpl w:val="1F8CA1E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187336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2DC549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4927C30"/>
    <w:multiLevelType w:val="hybridMultilevel"/>
    <w:tmpl w:val="4834808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1" w15:restartNumberingAfterBreak="0">
    <w:nsid w:val="651352BB"/>
    <w:multiLevelType w:val="hybridMultilevel"/>
    <w:tmpl w:val="33989C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6C9684C"/>
    <w:multiLevelType w:val="hybridMultilevel"/>
    <w:tmpl w:val="F8DC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23767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8744FB"/>
    <w:multiLevelType w:val="hybridMultilevel"/>
    <w:tmpl w:val="43F0DCD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3EC0735"/>
    <w:multiLevelType w:val="multilevel"/>
    <w:tmpl w:val="EF8ED19C"/>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448504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5482594"/>
    <w:multiLevelType w:val="hybridMultilevel"/>
    <w:tmpl w:val="94646D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903FF0"/>
    <w:multiLevelType w:val="hybridMultilevel"/>
    <w:tmpl w:val="1DC67F1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7A556E18"/>
    <w:multiLevelType w:val="multilevel"/>
    <w:tmpl w:val="561E1D6E"/>
    <w:lvl w:ilvl="0">
      <w:start w:val="1"/>
      <w:numFmt w:val="decimal"/>
      <w:lvlText w:val="%1."/>
      <w:lvlJc w:val="left"/>
      <w:pPr>
        <w:ind w:left="360" w:hanging="360"/>
      </w:pPr>
    </w:lvl>
    <w:lvl w:ilvl="1">
      <w:start w:val="1"/>
      <w:numFmt w:val="decimal"/>
      <w:lvlText w:val="%1.%2."/>
      <w:lvlJc w:val="left"/>
      <w:pPr>
        <w:ind w:left="792" w:hanging="432"/>
      </w:pPr>
      <w:rPr>
        <w:color w:val="4F81BD" w:themeColor="accent1"/>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A58491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E71150D"/>
    <w:multiLevelType w:val="hybridMultilevel"/>
    <w:tmpl w:val="983EF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35"/>
  </w:num>
  <w:num w:numId="3">
    <w:abstractNumId w:val="13"/>
  </w:num>
  <w:num w:numId="4">
    <w:abstractNumId w:val="15"/>
  </w:num>
  <w:num w:numId="5">
    <w:abstractNumId w:val="1"/>
  </w:num>
  <w:num w:numId="6">
    <w:abstractNumId w:val="41"/>
  </w:num>
  <w:num w:numId="7">
    <w:abstractNumId w:val="3"/>
  </w:num>
  <w:num w:numId="8">
    <w:abstractNumId w:val="4"/>
  </w:num>
  <w:num w:numId="9">
    <w:abstractNumId w:val="40"/>
  </w:num>
  <w:num w:numId="10">
    <w:abstractNumId w:val="0"/>
  </w:num>
  <w:num w:numId="11">
    <w:abstractNumId w:val="39"/>
  </w:num>
  <w:num w:numId="12">
    <w:abstractNumId w:val="24"/>
  </w:num>
  <w:num w:numId="13">
    <w:abstractNumId w:val="28"/>
  </w:num>
  <w:num w:numId="14">
    <w:abstractNumId w:val="11"/>
  </w:num>
  <w:num w:numId="15">
    <w:abstractNumId w:val="30"/>
  </w:num>
  <w:num w:numId="16">
    <w:abstractNumId w:val="10"/>
  </w:num>
  <w:num w:numId="17">
    <w:abstractNumId w:val="29"/>
  </w:num>
  <w:num w:numId="18">
    <w:abstractNumId w:val="21"/>
  </w:num>
  <w:num w:numId="19">
    <w:abstractNumId w:val="32"/>
  </w:num>
  <w:num w:numId="20">
    <w:abstractNumId w:val="8"/>
  </w:num>
  <w:num w:numId="21">
    <w:abstractNumId w:val="22"/>
  </w:num>
  <w:num w:numId="22">
    <w:abstractNumId w:val="17"/>
  </w:num>
  <w:num w:numId="23">
    <w:abstractNumId w:val="36"/>
  </w:num>
  <w:num w:numId="24">
    <w:abstractNumId w:val="19"/>
  </w:num>
  <w:num w:numId="25">
    <w:abstractNumId w:val="23"/>
  </w:num>
  <w:num w:numId="26">
    <w:abstractNumId w:val="26"/>
  </w:num>
  <w:num w:numId="27">
    <w:abstractNumId w:val="7"/>
  </w:num>
  <w:num w:numId="28">
    <w:abstractNumId w:val="2"/>
  </w:num>
  <w:num w:numId="29">
    <w:abstractNumId w:val="33"/>
  </w:num>
  <w:num w:numId="30">
    <w:abstractNumId w:val="20"/>
  </w:num>
  <w:num w:numId="31">
    <w:abstractNumId w:val="38"/>
  </w:num>
  <w:num w:numId="32">
    <w:abstractNumId w:val="5"/>
  </w:num>
  <w:num w:numId="33">
    <w:abstractNumId w:val="18"/>
  </w:num>
  <w:num w:numId="34">
    <w:abstractNumId w:val="14"/>
  </w:num>
  <w:num w:numId="35">
    <w:abstractNumId w:val="16"/>
  </w:num>
  <w:num w:numId="36">
    <w:abstractNumId w:val="31"/>
  </w:num>
  <w:num w:numId="37">
    <w:abstractNumId w:val="12"/>
  </w:num>
  <w:num w:numId="38">
    <w:abstractNumId w:val="37"/>
  </w:num>
  <w:num w:numId="39">
    <w:abstractNumId w:val="9"/>
  </w:num>
  <w:num w:numId="40">
    <w:abstractNumId w:val="25"/>
  </w:num>
  <w:num w:numId="41">
    <w:abstractNumId w:val="34"/>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04CC"/>
    <w:rsid w:val="00013A82"/>
    <w:rsid w:val="00024999"/>
    <w:rsid w:val="00077331"/>
    <w:rsid w:val="000D7CC3"/>
    <w:rsid w:val="000D7F93"/>
    <w:rsid w:val="000E4C40"/>
    <w:rsid w:val="00113C19"/>
    <w:rsid w:val="00114CEC"/>
    <w:rsid w:val="001158EC"/>
    <w:rsid w:val="00147D5C"/>
    <w:rsid w:val="0018349C"/>
    <w:rsid w:val="001B374C"/>
    <w:rsid w:val="001C220A"/>
    <w:rsid w:val="001D3B26"/>
    <w:rsid w:val="00205EB2"/>
    <w:rsid w:val="002341D2"/>
    <w:rsid w:val="00240044"/>
    <w:rsid w:val="00246BA4"/>
    <w:rsid w:val="00250D05"/>
    <w:rsid w:val="002D42AB"/>
    <w:rsid w:val="00312F8A"/>
    <w:rsid w:val="00347DA0"/>
    <w:rsid w:val="003611CE"/>
    <w:rsid w:val="00376C8C"/>
    <w:rsid w:val="0038678E"/>
    <w:rsid w:val="00391CBC"/>
    <w:rsid w:val="003A5D58"/>
    <w:rsid w:val="003C5DBB"/>
    <w:rsid w:val="003D04CC"/>
    <w:rsid w:val="003D63F5"/>
    <w:rsid w:val="00427BF7"/>
    <w:rsid w:val="00480941"/>
    <w:rsid w:val="0049664F"/>
    <w:rsid w:val="004A461E"/>
    <w:rsid w:val="004A5274"/>
    <w:rsid w:val="004E345A"/>
    <w:rsid w:val="00515A1E"/>
    <w:rsid w:val="00520590"/>
    <w:rsid w:val="00541A1B"/>
    <w:rsid w:val="005626EB"/>
    <w:rsid w:val="00573876"/>
    <w:rsid w:val="005A555D"/>
    <w:rsid w:val="00623F16"/>
    <w:rsid w:val="006452A2"/>
    <w:rsid w:val="00693A2B"/>
    <w:rsid w:val="00694173"/>
    <w:rsid w:val="006A0AD6"/>
    <w:rsid w:val="00725DF4"/>
    <w:rsid w:val="00745D68"/>
    <w:rsid w:val="00746493"/>
    <w:rsid w:val="00762B56"/>
    <w:rsid w:val="007715AE"/>
    <w:rsid w:val="00783C23"/>
    <w:rsid w:val="007872CB"/>
    <w:rsid w:val="007876BF"/>
    <w:rsid w:val="007B5C0A"/>
    <w:rsid w:val="007F0000"/>
    <w:rsid w:val="007F5191"/>
    <w:rsid w:val="008059D5"/>
    <w:rsid w:val="00821144"/>
    <w:rsid w:val="00857DCF"/>
    <w:rsid w:val="00874F3A"/>
    <w:rsid w:val="0089777B"/>
    <w:rsid w:val="008A01B9"/>
    <w:rsid w:val="008B4B4B"/>
    <w:rsid w:val="008C23DF"/>
    <w:rsid w:val="009041C6"/>
    <w:rsid w:val="00924F45"/>
    <w:rsid w:val="009B3C77"/>
    <w:rsid w:val="009C16AC"/>
    <w:rsid w:val="009E1B00"/>
    <w:rsid w:val="00A17D2E"/>
    <w:rsid w:val="00A303C0"/>
    <w:rsid w:val="00A54514"/>
    <w:rsid w:val="00A77FCE"/>
    <w:rsid w:val="00A81B9F"/>
    <w:rsid w:val="00AE2541"/>
    <w:rsid w:val="00B10176"/>
    <w:rsid w:val="00B2040D"/>
    <w:rsid w:val="00B30006"/>
    <w:rsid w:val="00B8456C"/>
    <w:rsid w:val="00BC1424"/>
    <w:rsid w:val="00BC3FDF"/>
    <w:rsid w:val="00BD0A24"/>
    <w:rsid w:val="00BD5BE9"/>
    <w:rsid w:val="00BD711C"/>
    <w:rsid w:val="00C17696"/>
    <w:rsid w:val="00C36957"/>
    <w:rsid w:val="00C8409D"/>
    <w:rsid w:val="00CB1CAE"/>
    <w:rsid w:val="00CF6ED6"/>
    <w:rsid w:val="00D078C4"/>
    <w:rsid w:val="00D1374A"/>
    <w:rsid w:val="00D30E34"/>
    <w:rsid w:val="00D33C03"/>
    <w:rsid w:val="00D44582"/>
    <w:rsid w:val="00D72700"/>
    <w:rsid w:val="00DD5A6D"/>
    <w:rsid w:val="00DE5258"/>
    <w:rsid w:val="00E06361"/>
    <w:rsid w:val="00E5463E"/>
    <w:rsid w:val="00E948E0"/>
    <w:rsid w:val="00E97BD1"/>
    <w:rsid w:val="00EA1019"/>
    <w:rsid w:val="00EA3DD3"/>
    <w:rsid w:val="00ED602E"/>
    <w:rsid w:val="00EF17F9"/>
    <w:rsid w:val="00EF2C95"/>
    <w:rsid w:val="00F4630A"/>
    <w:rsid w:val="00F46CDF"/>
    <w:rsid w:val="00F73DD1"/>
    <w:rsid w:val="00F94B66"/>
    <w:rsid w:val="00FB3465"/>
    <w:rsid w:val="00FF131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577A8C"/>
  <w15:docId w15:val="{F84879B9-B3AF-AC41-A163-202F9C49B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A24"/>
    <w:pPr>
      <w:spacing w:after="0" w:line="240" w:lineRule="auto"/>
    </w:pPr>
    <w:rPr>
      <w:rFonts w:ascii="Cambria" w:eastAsia="MS ??" w:hAnsi="Cambria" w:cs="Times New Roman"/>
      <w:sz w:val="24"/>
      <w:szCs w:val="24"/>
      <w:lang w:val="en-US"/>
    </w:rPr>
  </w:style>
  <w:style w:type="paragraph" w:styleId="Heading1">
    <w:name w:val="heading 1"/>
    <w:basedOn w:val="Normal"/>
    <w:next w:val="Normal"/>
    <w:link w:val="Heading1Char"/>
    <w:uiPriority w:val="9"/>
    <w:qFormat/>
    <w:rsid w:val="003D04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303C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695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04CC"/>
    <w:pPr>
      <w:tabs>
        <w:tab w:val="center" w:pos="4513"/>
        <w:tab w:val="right" w:pos="9026"/>
      </w:tabs>
    </w:pPr>
  </w:style>
  <w:style w:type="character" w:customStyle="1" w:styleId="HeaderChar">
    <w:name w:val="Header Char"/>
    <w:basedOn w:val="DefaultParagraphFont"/>
    <w:link w:val="Header"/>
    <w:uiPriority w:val="99"/>
    <w:rsid w:val="003D04CC"/>
  </w:style>
  <w:style w:type="paragraph" w:styleId="Footer">
    <w:name w:val="footer"/>
    <w:basedOn w:val="Normal"/>
    <w:link w:val="FooterChar"/>
    <w:uiPriority w:val="99"/>
    <w:unhideWhenUsed/>
    <w:rsid w:val="003D04CC"/>
    <w:pPr>
      <w:tabs>
        <w:tab w:val="center" w:pos="4513"/>
        <w:tab w:val="right" w:pos="9026"/>
      </w:tabs>
    </w:pPr>
  </w:style>
  <w:style w:type="character" w:customStyle="1" w:styleId="FooterChar">
    <w:name w:val="Footer Char"/>
    <w:basedOn w:val="DefaultParagraphFont"/>
    <w:link w:val="Footer"/>
    <w:uiPriority w:val="99"/>
    <w:rsid w:val="003D04CC"/>
  </w:style>
  <w:style w:type="character" w:customStyle="1" w:styleId="Heading1Char">
    <w:name w:val="Heading 1 Char"/>
    <w:basedOn w:val="DefaultParagraphFont"/>
    <w:link w:val="Heading1"/>
    <w:uiPriority w:val="9"/>
    <w:rsid w:val="003D04CC"/>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A303C0"/>
    <w:rPr>
      <w:rFonts w:asciiTheme="majorHAnsi" w:eastAsiaTheme="majorEastAsia" w:hAnsiTheme="majorHAnsi" w:cstheme="majorBidi"/>
      <w:b/>
      <w:bCs/>
      <w:color w:val="4F81BD" w:themeColor="accent1"/>
      <w:sz w:val="26"/>
      <w:szCs w:val="26"/>
      <w:lang w:val="en-US"/>
    </w:rPr>
  </w:style>
  <w:style w:type="character" w:styleId="BookTitle">
    <w:name w:val="Book Title"/>
    <w:basedOn w:val="DefaultParagraphFont"/>
    <w:uiPriority w:val="33"/>
    <w:qFormat/>
    <w:rsid w:val="00783C23"/>
    <w:rPr>
      <w:b/>
      <w:bCs/>
      <w:smallCaps/>
      <w:spacing w:val="5"/>
    </w:rPr>
  </w:style>
  <w:style w:type="paragraph" w:styleId="BalloonText">
    <w:name w:val="Balloon Text"/>
    <w:basedOn w:val="Normal"/>
    <w:link w:val="BalloonTextChar"/>
    <w:uiPriority w:val="99"/>
    <w:semiHidden/>
    <w:unhideWhenUsed/>
    <w:rsid w:val="00D44582"/>
    <w:rPr>
      <w:rFonts w:ascii="Tahoma" w:hAnsi="Tahoma" w:cs="Tahoma"/>
      <w:sz w:val="16"/>
      <w:szCs w:val="16"/>
    </w:rPr>
  </w:style>
  <w:style w:type="character" w:customStyle="1" w:styleId="BalloonTextChar">
    <w:name w:val="Balloon Text Char"/>
    <w:basedOn w:val="DefaultParagraphFont"/>
    <w:link w:val="BalloonText"/>
    <w:uiPriority w:val="99"/>
    <w:semiHidden/>
    <w:rsid w:val="00D44582"/>
    <w:rPr>
      <w:rFonts w:ascii="Tahoma" w:eastAsia="MS ??" w:hAnsi="Tahoma" w:cs="Tahoma"/>
      <w:sz w:val="16"/>
      <w:szCs w:val="16"/>
      <w:lang w:val="en-US"/>
    </w:rPr>
  </w:style>
  <w:style w:type="paragraph" w:styleId="TOCHeading">
    <w:name w:val="TOC Heading"/>
    <w:basedOn w:val="Heading1"/>
    <w:next w:val="Normal"/>
    <w:uiPriority w:val="39"/>
    <w:semiHidden/>
    <w:unhideWhenUsed/>
    <w:qFormat/>
    <w:rsid w:val="00D44582"/>
    <w:pPr>
      <w:spacing w:line="276" w:lineRule="auto"/>
      <w:outlineLvl w:val="9"/>
    </w:pPr>
    <w:rPr>
      <w:lang w:eastAsia="ja-JP"/>
    </w:rPr>
  </w:style>
  <w:style w:type="paragraph" w:styleId="TOC1">
    <w:name w:val="toc 1"/>
    <w:basedOn w:val="Normal"/>
    <w:next w:val="Normal"/>
    <w:autoRedefine/>
    <w:uiPriority w:val="39"/>
    <w:unhideWhenUsed/>
    <w:rsid w:val="00D44582"/>
    <w:pPr>
      <w:spacing w:after="100"/>
    </w:pPr>
  </w:style>
  <w:style w:type="paragraph" w:styleId="TOC2">
    <w:name w:val="toc 2"/>
    <w:basedOn w:val="Normal"/>
    <w:next w:val="Normal"/>
    <w:autoRedefine/>
    <w:uiPriority w:val="39"/>
    <w:unhideWhenUsed/>
    <w:rsid w:val="00D44582"/>
    <w:pPr>
      <w:spacing w:after="100"/>
      <w:ind w:left="240"/>
    </w:pPr>
  </w:style>
  <w:style w:type="character" w:styleId="Hyperlink">
    <w:name w:val="Hyperlink"/>
    <w:basedOn w:val="DefaultParagraphFont"/>
    <w:uiPriority w:val="99"/>
    <w:unhideWhenUsed/>
    <w:rsid w:val="00D44582"/>
    <w:rPr>
      <w:color w:val="0000FF" w:themeColor="hyperlink"/>
      <w:u w:val="single"/>
    </w:rPr>
  </w:style>
  <w:style w:type="paragraph" w:styleId="ListParagraph">
    <w:name w:val="List Paragraph"/>
    <w:basedOn w:val="Normal"/>
    <w:uiPriority w:val="99"/>
    <w:qFormat/>
    <w:rsid w:val="003611CE"/>
    <w:pPr>
      <w:ind w:left="720"/>
      <w:contextualSpacing/>
    </w:pPr>
  </w:style>
  <w:style w:type="table" w:styleId="TableGrid">
    <w:name w:val="Table Grid"/>
    <w:basedOn w:val="TableNormal"/>
    <w:uiPriority w:val="59"/>
    <w:rsid w:val="003611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2">
    <w:name w:val="ref2"/>
    <w:basedOn w:val="DefaultParagraphFont"/>
    <w:uiPriority w:val="99"/>
    <w:rsid w:val="00A303C0"/>
    <w:rPr>
      <w:rFonts w:cs="Times New Roman"/>
    </w:rPr>
  </w:style>
  <w:style w:type="paragraph" w:styleId="CommentText">
    <w:name w:val="annotation text"/>
    <w:basedOn w:val="Normal"/>
    <w:link w:val="CommentTextChar"/>
    <w:uiPriority w:val="99"/>
    <w:semiHidden/>
    <w:rsid w:val="00250D05"/>
    <w:rPr>
      <w:sz w:val="20"/>
      <w:szCs w:val="20"/>
    </w:rPr>
  </w:style>
  <w:style w:type="character" w:customStyle="1" w:styleId="CommentTextChar">
    <w:name w:val="Comment Text Char"/>
    <w:basedOn w:val="DefaultParagraphFont"/>
    <w:link w:val="CommentText"/>
    <w:uiPriority w:val="99"/>
    <w:semiHidden/>
    <w:rsid w:val="00250D05"/>
    <w:rPr>
      <w:rFonts w:ascii="Cambria" w:eastAsia="MS ??" w:hAnsi="Cambria" w:cs="Times New Roman"/>
      <w:sz w:val="20"/>
      <w:szCs w:val="20"/>
      <w:lang w:val="en-US"/>
    </w:rPr>
  </w:style>
  <w:style w:type="paragraph" w:styleId="Bibliography">
    <w:name w:val="Bibliography"/>
    <w:basedOn w:val="Normal"/>
    <w:next w:val="Normal"/>
    <w:uiPriority w:val="37"/>
    <w:unhideWhenUsed/>
    <w:rsid w:val="00874F3A"/>
    <w:pPr>
      <w:tabs>
        <w:tab w:val="left" w:pos="380"/>
      </w:tabs>
      <w:spacing w:line="480" w:lineRule="auto"/>
      <w:ind w:left="384" w:hanging="384"/>
    </w:pPr>
  </w:style>
  <w:style w:type="character" w:customStyle="1" w:styleId="Heading3Char">
    <w:name w:val="Heading 3 Char"/>
    <w:basedOn w:val="DefaultParagraphFont"/>
    <w:link w:val="Heading3"/>
    <w:uiPriority w:val="9"/>
    <w:rsid w:val="00C36957"/>
    <w:rPr>
      <w:rFonts w:asciiTheme="majorHAnsi" w:eastAsiaTheme="majorEastAsia" w:hAnsiTheme="majorHAnsi" w:cstheme="majorBidi"/>
      <w:color w:val="243F60"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435661">
      <w:bodyDiv w:val="1"/>
      <w:marLeft w:val="0"/>
      <w:marRight w:val="0"/>
      <w:marTop w:val="0"/>
      <w:marBottom w:val="0"/>
      <w:divBdr>
        <w:top w:val="none" w:sz="0" w:space="0" w:color="auto"/>
        <w:left w:val="none" w:sz="0" w:space="0" w:color="auto"/>
        <w:bottom w:val="none" w:sz="0" w:space="0" w:color="auto"/>
        <w:right w:val="none" w:sz="0" w:space="0" w:color="auto"/>
      </w:divBdr>
      <w:divsChild>
        <w:div w:id="1738286456">
          <w:marLeft w:val="1080"/>
          <w:marRight w:val="0"/>
          <w:marTop w:val="100"/>
          <w:marBottom w:val="0"/>
          <w:divBdr>
            <w:top w:val="none" w:sz="0" w:space="0" w:color="auto"/>
            <w:left w:val="none" w:sz="0" w:space="0" w:color="auto"/>
            <w:bottom w:val="none" w:sz="0" w:space="0" w:color="auto"/>
            <w:right w:val="none" w:sz="0" w:space="0" w:color="auto"/>
          </w:divBdr>
        </w:div>
      </w:divsChild>
    </w:div>
    <w:div w:id="509376652">
      <w:bodyDiv w:val="1"/>
      <w:marLeft w:val="0"/>
      <w:marRight w:val="0"/>
      <w:marTop w:val="0"/>
      <w:marBottom w:val="0"/>
      <w:divBdr>
        <w:top w:val="none" w:sz="0" w:space="0" w:color="auto"/>
        <w:left w:val="none" w:sz="0" w:space="0" w:color="auto"/>
        <w:bottom w:val="none" w:sz="0" w:space="0" w:color="auto"/>
        <w:right w:val="none" w:sz="0" w:space="0" w:color="auto"/>
      </w:divBdr>
      <w:divsChild>
        <w:div w:id="1532303061">
          <w:marLeft w:val="360"/>
          <w:marRight w:val="0"/>
          <w:marTop w:val="200"/>
          <w:marBottom w:val="0"/>
          <w:divBdr>
            <w:top w:val="none" w:sz="0" w:space="0" w:color="auto"/>
            <w:left w:val="none" w:sz="0" w:space="0" w:color="auto"/>
            <w:bottom w:val="none" w:sz="0" w:space="0" w:color="auto"/>
            <w:right w:val="none" w:sz="0" w:space="0" w:color="auto"/>
          </w:divBdr>
        </w:div>
        <w:div w:id="1700622179">
          <w:marLeft w:val="360"/>
          <w:marRight w:val="0"/>
          <w:marTop w:val="200"/>
          <w:marBottom w:val="0"/>
          <w:divBdr>
            <w:top w:val="none" w:sz="0" w:space="0" w:color="auto"/>
            <w:left w:val="none" w:sz="0" w:space="0" w:color="auto"/>
            <w:bottom w:val="none" w:sz="0" w:space="0" w:color="auto"/>
            <w:right w:val="none" w:sz="0" w:space="0" w:color="auto"/>
          </w:divBdr>
        </w:div>
        <w:div w:id="302539962">
          <w:marLeft w:val="360"/>
          <w:marRight w:val="0"/>
          <w:marTop w:val="200"/>
          <w:marBottom w:val="0"/>
          <w:divBdr>
            <w:top w:val="none" w:sz="0" w:space="0" w:color="auto"/>
            <w:left w:val="none" w:sz="0" w:space="0" w:color="auto"/>
            <w:bottom w:val="none" w:sz="0" w:space="0" w:color="auto"/>
            <w:right w:val="none" w:sz="0" w:space="0" w:color="auto"/>
          </w:divBdr>
        </w:div>
        <w:div w:id="1046417827">
          <w:marLeft w:val="360"/>
          <w:marRight w:val="0"/>
          <w:marTop w:val="200"/>
          <w:marBottom w:val="0"/>
          <w:divBdr>
            <w:top w:val="none" w:sz="0" w:space="0" w:color="auto"/>
            <w:left w:val="none" w:sz="0" w:space="0" w:color="auto"/>
            <w:bottom w:val="none" w:sz="0" w:space="0" w:color="auto"/>
            <w:right w:val="none" w:sz="0" w:space="0" w:color="auto"/>
          </w:divBdr>
        </w:div>
        <w:div w:id="988947516">
          <w:marLeft w:val="360"/>
          <w:marRight w:val="0"/>
          <w:marTop w:val="200"/>
          <w:marBottom w:val="0"/>
          <w:divBdr>
            <w:top w:val="none" w:sz="0" w:space="0" w:color="auto"/>
            <w:left w:val="none" w:sz="0" w:space="0" w:color="auto"/>
            <w:bottom w:val="none" w:sz="0" w:space="0" w:color="auto"/>
            <w:right w:val="none" w:sz="0" w:space="0" w:color="auto"/>
          </w:divBdr>
        </w:div>
      </w:divsChild>
    </w:div>
    <w:div w:id="522210627">
      <w:bodyDiv w:val="1"/>
      <w:marLeft w:val="0"/>
      <w:marRight w:val="0"/>
      <w:marTop w:val="0"/>
      <w:marBottom w:val="0"/>
      <w:divBdr>
        <w:top w:val="none" w:sz="0" w:space="0" w:color="auto"/>
        <w:left w:val="none" w:sz="0" w:space="0" w:color="auto"/>
        <w:bottom w:val="none" w:sz="0" w:space="0" w:color="auto"/>
        <w:right w:val="none" w:sz="0" w:space="0" w:color="auto"/>
      </w:divBdr>
    </w:div>
    <w:div w:id="834685269">
      <w:bodyDiv w:val="1"/>
      <w:marLeft w:val="0"/>
      <w:marRight w:val="0"/>
      <w:marTop w:val="0"/>
      <w:marBottom w:val="0"/>
      <w:divBdr>
        <w:top w:val="none" w:sz="0" w:space="0" w:color="auto"/>
        <w:left w:val="none" w:sz="0" w:space="0" w:color="auto"/>
        <w:bottom w:val="none" w:sz="0" w:space="0" w:color="auto"/>
        <w:right w:val="none" w:sz="0" w:space="0" w:color="auto"/>
      </w:divBdr>
    </w:div>
    <w:div w:id="1003973469">
      <w:bodyDiv w:val="1"/>
      <w:marLeft w:val="0"/>
      <w:marRight w:val="0"/>
      <w:marTop w:val="0"/>
      <w:marBottom w:val="0"/>
      <w:divBdr>
        <w:top w:val="none" w:sz="0" w:space="0" w:color="auto"/>
        <w:left w:val="none" w:sz="0" w:space="0" w:color="auto"/>
        <w:bottom w:val="none" w:sz="0" w:space="0" w:color="auto"/>
        <w:right w:val="none" w:sz="0" w:space="0" w:color="auto"/>
      </w:divBdr>
    </w:div>
    <w:div w:id="1087767538">
      <w:bodyDiv w:val="1"/>
      <w:marLeft w:val="0"/>
      <w:marRight w:val="0"/>
      <w:marTop w:val="0"/>
      <w:marBottom w:val="0"/>
      <w:divBdr>
        <w:top w:val="none" w:sz="0" w:space="0" w:color="auto"/>
        <w:left w:val="none" w:sz="0" w:space="0" w:color="auto"/>
        <w:bottom w:val="none" w:sz="0" w:space="0" w:color="auto"/>
        <w:right w:val="none" w:sz="0" w:space="0" w:color="auto"/>
      </w:divBdr>
    </w:div>
    <w:div w:id="1237664435">
      <w:bodyDiv w:val="1"/>
      <w:marLeft w:val="0"/>
      <w:marRight w:val="0"/>
      <w:marTop w:val="0"/>
      <w:marBottom w:val="0"/>
      <w:divBdr>
        <w:top w:val="none" w:sz="0" w:space="0" w:color="auto"/>
        <w:left w:val="none" w:sz="0" w:space="0" w:color="auto"/>
        <w:bottom w:val="none" w:sz="0" w:space="0" w:color="auto"/>
        <w:right w:val="none" w:sz="0" w:space="0" w:color="auto"/>
      </w:divBdr>
    </w:div>
    <w:div w:id="1384716736">
      <w:bodyDiv w:val="1"/>
      <w:marLeft w:val="0"/>
      <w:marRight w:val="0"/>
      <w:marTop w:val="0"/>
      <w:marBottom w:val="0"/>
      <w:divBdr>
        <w:top w:val="none" w:sz="0" w:space="0" w:color="auto"/>
        <w:left w:val="none" w:sz="0" w:space="0" w:color="auto"/>
        <w:bottom w:val="none" w:sz="0" w:space="0" w:color="auto"/>
        <w:right w:val="none" w:sz="0" w:space="0" w:color="auto"/>
      </w:divBdr>
    </w:div>
    <w:div w:id="1388410779">
      <w:bodyDiv w:val="1"/>
      <w:marLeft w:val="0"/>
      <w:marRight w:val="0"/>
      <w:marTop w:val="0"/>
      <w:marBottom w:val="0"/>
      <w:divBdr>
        <w:top w:val="none" w:sz="0" w:space="0" w:color="auto"/>
        <w:left w:val="none" w:sz="0" w:space="0" w:color="auto"/>
        <w:bottom w:val="none" w:sz="0" w:space="0" w:color="auto"/>
        <w:right w:val="none" w:sz="0" w:space="0" w:color="auto"/>
      </w:divBdr>
    </w:div>
    <w:div w:id="1509366377">
      <w:bodyDiv w:val="1"/>
      <w:marLeft w:val="0"/>
      <w:marRight w:val="0"/>
      <w:marTop w:val="0"/>
      <w:marBottom w:val="0"/>
      <w:divBdr>
        <w:top w:val="none" w:sz="0" w:space="0" w:color="auto"/>
        <w:left w:val="none" w:sz="0" w:space="0" w:color="auto"/>
        <w:bottom w:val="none" w:sz="0" w:space="0" w:color="auto"/>
        <w:right w:val="none" w:sz="0" w:space="0" w:color="auto"/>
      </w:divBdr>
      <w:divsChild>
        <w:div w:id="1926651602">
          <w:marLeft w:val="360"/>
          <w:marRight w:val="0"/>
          <w:marTop w:val="200"/>
          <w:marBottom w:val="0"/>
          <w:divBdr>
            <w:top w:val="none" w:sz="0" w:space="0" w:color="auto"/>
            <w:left w:val="none" w:sz="0" w:space="0" w:color="auto"/>
            <w:bottom w:val="none" w:sz="0" w:space="0" w:color="auto"/>
            <w:right w:val="none" w:sz="0" w:space="0" w:color="auto"/>
          </w:divBdr>
        </w:div>
        <w:div w:id="1328900231">
          <w:marLeft w:val="360"/>
          <w:marRight w:val="0"/>
          <w:marTop w:val="200"/>
          <w:marBottom w:val="0"/>
          <w:divBdr>
            <w:top w:val="none" w:sz="0" w:space="0" w:color="auto"/>
            <w:left w:val="none" w:sz="0" w:space="0" w:color="auto"/>
            <w:bottom w:val="none" w:sz="0" w:space="0" w:color="auto"/>
            <w:right w:val="none" w:sz="0" w:space="0" w:color="auto"/>
          </w:divBdr>
        </w:div>
        <w:div w:id="1879659420">
          <w:marLeft w:val="360"/>
          <w:marRight w:val="0"/>
          <w:marTop w:val="200"/>
          <w:marBottom w:val="0"/>
          <w:divBdr>
            <w:top w:val="none" w:sz="0" w:space="0" w:color="auto"/>
            <w:left w:val="none" w:sz="0" w:space="0" w:color="auto"/>
            <w:bottom w:val="none" w:sz="0" w:space="0" w:color="auto"/>
            <w:right w:val="none" w:sz="0" w:space="0" w:color="auto"/>
          </w:divBdr>
        </w:div>
        <w:div w:id="1757049606">
          <w:marLeft w:val="360"/>
          <w:marRight w:val="0"/>
          <w:marTop w:val="200"/>
          <w:marBottom w:val="0"/>
          <w:divBdr>
            <w:top w:val="none" w:sz="0" w:space="0" w:color="auto"/>
            <w:left w:val="none" w:sz="0" w:space="0" w:color="auto"/>
            <w:bottom w:val="none" w:sz="0" w:space="0" w:color="auto"/>
            <w:right w:val="none" w:sz="0" w:space="0" w:color="auto"/>
          </w:divBdr>
        </w:div>
      </w:divsChild>
    </w:div>
    <w:div w:id="1732339560">
      <w:bodyDiv w:val="1"/>
      <w:marLeft w:val="0"/>
      <w:marRight w:val="0"/>
      <w:marTop w:val="0"/>
      <w:marBottom w:val="0"/>
      <w:divBdr>
        <w:top w:val="none" w:sz="0" w:space="0" w:color="auto"/>
        <w:left w:val="none" w:sz="0" w:space="0" w:color="auto"/>
        <w:bottom w:val="none" w:sz="0" w:space="0" w:color="auto"/>
        <w:right w:val="none" w:sz="0" w:space="0" w:color="auto"/>
      </w:divBdr>
    </w:div>
    <w:div w:id="1735203615">
      <w:bodyDiv w:val="1"/>
      <w:marLeft w:val="0"/>
      <w:marRight w:val="0"/>
      <w:marTop w:val="0"/>
      <w:marBottom w:val="0"/>
      <w:divBdr>
        <w:top w:val="none" w:sz="0" w:space="0" w:color="auto"/>
        <w:left w:val="none" w:sz="0" w:space="0" w:color="auto"/>
        <w:bottom w:val="none" w:sz="0" w:space="0" w:color="auto"/>
        <w:right w:val="none" w:sz="0" w:space="0" w:color="auto"/>
      </w:divBdr>
    </w:div>
    <w:div w:id="1886746790">
      <w:bodyDiv w:val="1"/>
      <w:marLeft w:val="0"/>
      <w:marRight w:val="0"/>
      <w:marTop w:val="0"/>
      <w:marBottom w:val="0"/>
      <w:divBdr>
        <w:top w:val="none" w:sz="0" w:space="0" w:color="auto"/>
        <w:left w:val="none" w:sz="0" w:space="0" w:color="auto"/>
        <w:bottom w:val="none" w:sz="0" w:space="0" w:color="auto"/>
        <w:right w:val="none" w:sz="0" w:space="0" w:color="auto"/>
      </w:divBdr>
    </w:div>
    <w:div w:id="1923830084">
      <w:bodyDiv w:val="1"/>
      <w:marLeft w:val="0"/>
      <w:marRight w:val="0"/>
      <w:marTop w:val="0"/>
      <w:marBottom w:val="0"/>
      <w:divBdr>
        <w:top w:val="none" w:sz="0" w:space="0" w:color="auto"/>
        <w:left w:val="none" w:sz="0" w:space="0" w:color="auto"/>
        <w:bottom w:val="none" w:sz="0" w:space="0" w:color="auto"/>
        <w:right w:val="none" w:sz="0" w:space="0" w:color="auto"/>
      </w:divBdr>
    </w:div>
    <w:div w:id="1979332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11171-1DC2-4B12-9883-7D7C46017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17609</Words>
  <Characters>100373</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HNELHD</Company>
  <LinksUpToDate>false</LinksUpToDate>
  <CharactersWithSpaces>117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nda Hardie</dc:creator>
  <cp:lastModifiedBy>Ed E Martinez Orellana</cp:lastModifiedBy>
  <cp:revision>4</cp:revision>
  <dcterms:created xsi:type="dcterms:W3CDTF">2021-03-16T03:53:00Z</dcterms:created>
  <dcterms:modified xsi:type="dcterms:W3CDTF">2021-03-1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hWDnkp8"/&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